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02BC45" w14:textId="62F1ED78" w:rsidR="005D7D78" w:rsidRPr="000253AC" w:rsidRDefault="005D7D78" w:rsidP="00B31DAC">
      <w:pPr>
        <w:pStyle w:val="titlepage"/>
      </w:pPr>
    </w:p>
    <w:p w14:paraId="42116C1B" w14:textId="38E49550" w:rsidR="008F2CE2" w:rsidRPr="000253AC" w:rsidRDefault="008F657F" w:rsidP="00B31DAC">
      <w:pPr>
        <w:pStyle w:val="titlepage"/>
      </w:pPr>
      <w:r w:rsidRPr="000253AC">
        <w:rPr>
          <w:noProof/>
        </w:rPr>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0253AC">
        <w:br/>
      </w:r>
    </w:p>
    <w:p w14:paraId="2976F9CD" w14:textId="6D322C91" w:rsidR="008F657F" w:rsidRPr="000253AC" w:rsidRDefault="008F657F" w:rsidP="00B31DAC">
      <w:pPr>
        <w:pStyle w:val="titlepage"/>
      </w:pPr>
    </w:p>
    <w:p w14:paraId="72E75D98" w14:textId="4EB082D0" w:rsidR="008F657F" w:rsidRPr="000253AC" w:rsidRDefault="008F657F" w:rsidP="00B31DAC">
      <w:pPr>
        <w:pStyle w:val="titlepage"/>
      </w:pPr>
    </w:p>
    <w:p w14:paraId="2DB8966F" w14:textId="1D6FE303" w:rsidR="008F657F" w:rsidRPr="000253AC" w:rsidRDefault="008F657F" w:rsidP="00B31DAC">
      <w:pPr>
        <w:pStyle w:val="titlepage"/>
      </w:pPr>
    </w:p>
    <w:p w14:paraId="124F1FC5" w14:textId="77777777" w:rsidR="008F657F" w:rsidRPr="000253AC" w:rsidRDefault="008F657F" w:rsidP="00B31DAC">
      <w:pPr>
        <w:pStyle w:val="titlepage"/>
      </w:pPr>
    </w:p>
    <w:p w14:paraId="3447CCBD" w14:textId="1FC6EB27" w:rsidR="005D7D78" w:rsidRPr="000253AC" w:rsidRDefault="005D7D78" w:rsidP="00B31DAC">
      <w:pPr>
        <w:pStyle w:val="titlepage"/>
      </w:pPr>
      <w:r w:rsidRPr="000253AC">
        <w:t xml:space="preserve">Master’s </w:t>
      </w:r>
      <w:r w:rsidR="00214C5D" w:rsidRPr="000253AC">
        <w:t>t</w:t>
      </w:r>
      <w:r w:rsidRPr="000253AC">
        <w:t>hesis</w:t>
      </w:r>
      <w:r w:rsidRPr="000253AC">
        <w:br/>
        <w:t>Geoinformatics</w:t>
      </w:r>
    </w:p>
    <w:p w14:paraId="4499BF61" w14:textId="6A967CEC" w:rsidR="005D7D78" w:rsidRPr="000253AC" w:rsidRDefault="00A92F1C" w:rsidP="00A92F1C">
      <w:pPr>
        <w:pStyle w:val="normalcentered"/>
      </w:pPr>
      <w:r w:rsidRPr="000253AC">
        <w:t>ASSESSING PEDESTRIANS’ EXPOSURE TO TRAFFIC NOISE WITH SPATIAL ANALYSIS: THE EFFECTS OF HOME LOCATION AND ROUTE CHOICE</w:t>
      </w:r>
      <w:r w:rsidRPr="000253AC">
        <w:br/>
      </w:r>
    </w:p>
    <w:p w14:paraId="57F9E3C6" w14:textId="7601815E" w:rsidR="005D7D78" w:rsidRPr="000253AC" w:rsidRDefault="005D7D78" w:rsidP="00B31DAC">
      <w:pPr>
        <w:pStyle w:val="titlepage"/>
      </w:pPr>
      <w:r w:rsidRPr="000253AC">
        <w:t>Joose Helle</w:t>
      </w:r>
      <w:r w:rsidRPr="000253AC">
        <w:br/>
        <w:t>2019</w:t>
      </w:r>
    </w:p>
    <w:p w14:paraId="5A73D1A0" w14:textId="2E1327A1" w:rsidR="005D7D78" w:rsidRPr="000253AC" w:rsidRDefault="005D7D78" w:rsidP="00B31DAC">
      <w:pPr>
        <w:pStyle w:val="titlepage"/>
      </w:pPr>
    </w:p>
    <w:p w14:paraId="2FE4081B" w14:textId="77777777" w:rsidR="000C7FB3" w:rsidRPr="000253AC" w:rsidRDefault="000C7FB3" w:rsidP="00B31DAC">
      <w:pPr>
        <w:pStyle w:val="titlepage"/>
      </w:pPr>
    </w:p>
    <w:p w14:paraId="632C4065" w14:textId="33AF411A" w:rsidR="005D7D78" w:rsidRPr="000253AC" w:rsidRDefault="005D7D78" w:rsidP="00B31DAC">
      <w:pPr>
        <w:pStyle w:val="titlepage"/>
      </w:pPr>
    </w:p>
    <w:p w14:paraId="65615730" w14:textId="7D0A39AE" w:rsidR="005D7D78" w:rsidRPr="000253AC" w:rsidRDefault="001E6923" w:rsidP="00B31DAC">
      <w:pPr>
        <w:pStyle w:val="titlepage"/>
      </w:pPr>
      <w:r w:rsidRPr="000253AC">
        <w:t>Supervisors:</w:t>
      </w:r>
      <w:r w:rsidRPr="000253AC">
        <w:br/>
      </w:r>
      <w:proofErr w:type="spellStart"/>
      <w:r w:rsidRPr="000253AC">
        <w:t>Tuuli</w:t>
      </w:r>
      <w:proofErr w:type="spellEnd"/>
      <w:r w:rsidRPr="000253AC">
        <w:t xml:space="preserve"> </w:t>
      </w:r>
      <w:proofErr w:type="spellStart"/>
      <w:r w:rsidRPr="000253AC">
        <w:t>Toivonen</w:t>
      </w:r>
      <w:proofErr w:type="spellEnd"/>
      <w:r w:rsidRPr="000253AC">
        <w:br/>
      </w:r>
      <w:proofErr w:type="spellStart"/>
      <w:r w:rsidRPr="000253AC">
        <w:t>Henrikki</w:t>
      </w:r>
      <w:proofErr w:type="spellEnd"/>
      <w:r w:rsidRPr="000253AC">
        <w:t xml:space="preserve"> </w:t>
      </w:r>
      <w:proofErr w:type="spellStart"/>
      <w:r w:rsidRPr="000253AC">
        <w:t>Tenkanen</w:t>
      </w:r>
      <w:proofErr w:type="spellEnd"/>
    </w:p>
    <w:p w14:paraId="266071E2" w14:textId="52B19F49" w:rsidR="008F2CE2" w:rsidRPr="000253AC" w:rsidRDefault="008F2CE2" w:rsidP="001E6923">
      <w:pPr>
        <w:pStyle w:val="titlepage"/>
        <w:jc w:val="left"/>
      </w:pPr>
    </w:p>
    <w:p w14:paraId="69B05E00" w14:textId="77777777" w:rsidR="000C7FB3" w:rsidRPr="000253AC" w:rsidRDefault="000C7FB3" w:rsidP="00892903">
      <w:pPr>
        <w:pStyle w:val="titlepage"/>
        <w:jc w:val="left"/>
      </w:pPr>
    </w:p>
    <w:p w14:paraId="5CC84DD4" w14:textId="77777777" w:rsidR="00D61551" w:rsidRPr="000253AC" w:rsidRDefault="005D7D78" w:rsidP="00B31DAC">
      <w:pPr>
        <w:pStyle w:val="titlepage"/>
      </w:pPr>
      <w:r w:rsidRPr="000253AC">
        <w:t>University of Helsinki</w:t>
      </w:r>
      <w:r w:rsidR="00E14562" w:rsidRPr="000253AC">
        <w:br/>
        <w:t>Faculty of Science</w:t>
      </w:r>
      <w:r w:rsidR="00E14562" w:rsidRPr="000253AC">
        <w:br/>
      </w:r>
      <w:r w:rsidRPr="000253AC">
        <w:t>Department of Geosciences and Geography</w:t>
      </w:r>
    </w:p>
    <w:p w14:paraId="16252DD6" w14:textId="61B1C2BA" w:rsidR="00F90DCB" w:rsidRPr="000253AC" w:rsidRDefault="00E14562" w:rsidP="00B31DAC">
      <w:pPr>
        <w:pStyle w:val="titlepage"/>
      </w:pPr>
      <w:r w:rsidRPr="000253AC">
        <w:t xml:space="preserve">PL 64 (Gustaf </w:t>
      </w:r>
      <w:proofErr w:type="spellStart"/>
      <w:r w:rsidRPr="000253AC">
        <w:t>Hällströmin</w:t>
      </w:r>
      <w:proofErr w:type="spellEnd"/>
      <w:r w:rsidRPr="000253AC">
        <w:t xml:space="preserve"> </w:t>
      </w:r>
      <w:proofErr w:type="spellStart"/>
      <w:r w:rsidRPr="000253AC">
        <w:t>katu</w:t>
      </w:r>
      <w:proofErr w:type="spellEnd"/>
      <w:r w:rsidRPr="000253AC">
        <w:t xml:space="preserve"> 2) </w:t>
      </w:r>
      <w:r w:rsidRPr="000253AC">
        <w:br/>
        <w:t xml:space="preserve">00014 </w:t>
      </w:r>
      <w:r w:rsidR="003C7A4B" w:rsidRPr="000253AC">
        <w:t>University of Helsinki</w:t>
      </w:r>
      <w:r w:rsidR="00F90DCB" w:rsidRPr="000253AC">
        <w:br w:type="page"/>
      </w:r>
    </w:p>
    <w:tbl>
      <w:tblPr>
        <w:tblpPr w:leftFromText="181" w:rightFromText="181" w:vertAnchor="text" w:horzAnchor="margin" w:tblpY="540"/>
        <w:tblW w:w="10371" w:type="dxa"/>
        <w:tblLayout w:type="fixed"/>
        <w:tblLook w:val="0000" w:firstRow="0" w:lastRow="0" w:firstColumn="0" w:lastColumn="0" w:noHBand="0" w:noVBand="0"/>
      </w:tblPr>
      <w:tblGrid>
        <w:gridCol w:w="3274"/>
        <w:gridCol w:w="1424"/>
        <w:gridCol w:w="1007"/>
        <w:gridCol w:w="4666"/>
      </w:tblGrid>
      <w:tr w:rsidR="006A3FD7" w:rsidRPr="000253AC" w14:paraId="4BF886AF"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lastRenderedPageBreak/>
              <w:t>Tiedekunta</w:t>
            </w:r>
            <w:proofErr w:type="spellEnd"/>
            <w:r w:rsidRPr="000253AC">
              <w:rPr>
                <w:rFonts w:ascii="Arial" w:hAnsi="Arial" w:cs="Arial"/>
                <w:sz w:val="16"/>
                <w:szCs w:val="16"/>
              </w:rPr>
              <w:t>/</w:t>
            </w:r>
            <w:proofErr w:type="spellStart"/>
            <w:proofErr w:type="gramStart"/>
            <w:r w:rsidRPr="000253AC">
              <w:rPr>
                <w:rFonts w:ascii="Arial" w:hAnsi="Arial" w:cs="Arial"/>
                <w:sz w:val="16"/>
                <w:szCs w:val="16"/>
              </w:rPr>
              <w:t>Osasto</w:t>
            </w:r>
            <w:proofErr w:type="spellEnd"/>
            <w:r w:rsidRPr="000253AC">
              <w:rPr>
                <w:rFonts w:ascii="Arial" w:hAnsi="Arial" w:cs="Arial"/>
                <w:sz w:val="16"/>
                <w:szCs w:val="16"/>
              </w:rPr>
              <w:t xml:space="preserve">  </w:t>
            </w:r>
            <w:proofErr w:type="spellStart"/>
            <w:r w:rsidRPr="000253AC">
              <w:rPr>
                <w:rFonts w:ascii="Arial" w:hAnsi="Arial" w:cs="Arial"/>
                <w:sz w:val="16"/>
                <w:szCs w:val="16"/>
              </w:rPr>
              <w:t>Fakultet</w:t>
            </w:r>
            <w:proofErr w:type="spellEnd"/>
            <w:proofErr w:type="gramEnd"/>
            <w:r w:rsidRPr="000253AC">
              <w:rPr>
                <w:rFonts w:ascii="Arial" w:hAnsi="Arial" w:cs="Arial"/>
                <w:sz w:val="16"/>
                <w:szCs w:val="16"/>
              </w:rPr>
              <w:t>/</w:t>
            </w:r>
            <w:proofErr w:type="spellStart"/>
            <w:r w:rsidRPr="000253AC">
              <w:rPr>
                <w:rFonts w:ascii="Arial" w:hAnsi="Arial" w:cs="Arial"/>
                <w:sz w:val="16"/>
                <w:szCs w:val="16"/>
              </w:rPr>
              <w:t>Sektion</w:t>
            </w:r>
            <w:proofErr w:type="spellEnd"/>
            <w:r w:rsidRPr="000253AC">
              <w:rPr>
                <w:rFonts w:ascii="Arial" w:hAnsi="Arial" w:cs="Arial"/>
                <w:sz w:val="16"/>
                <w:szCs w:val="16"/>
              </w:rPr>
              <w:t xml:space="preserve"> – Faculty</w:t>
            </w:r>
          </w:p>
          <w:p w14:paraId="5687F2D7" w14:textId="6F364C20" w:rsidR="006A3FD7" w:rsidRPr="000253AC" w:rsidRDefault="006F630C" w:rsidP="00FB111E">
            <w:pPr>
              <w:pStyle w:val="tiivistelma"/>
              <w:framePr w:hSpace="0" w:wrap="auto" w:vAnchor="margin" w:hAnchor="text" w:xAlign="left" w:yAlign="inline"/>
              <w:rPr>
                <w:lang w:val="en-US"/>
              </w:rPr>
            </w:pPr>
            <w:r w:rsidRPr="000253AC">
              <w:rPr>
                <w:lang w:val="en-US"/>
              </w:rPr>
              <w:t>Faculty of science</w:t>
            </w:r>
            <w:r w:rsidR="006A3FD7" w:rsidRPr="000253AC">
              <w:rPr>
                <w:lang w:val="en-US"/>
              </w:rPr>
              <w:t xml:space="preserve"> </w:t>
            </w:r>
          </w:p>
        </w:tc>
        <w:tc>
          <w:tcPr>
            <w:tcW w:w="5673" w:type="dxa"/>
            <w:gridSpan w:val="2"/>
            <w:tcBorders>
              <w:top w:val="single" w:sz="12" w:space="0" w:color="auto"/>
              <w:bottom w:val="single" w:sz="6" w:space="0" w:color="auto"/>
              <w:right w:val="single" w:sz="12" w:space="0" w:color="auto"/>
            </w:tcBorders>
          </w:tcPr>
          <w:p w14:paraId="387C065C"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Laitos</w:t>
            </w:r>
            <w:proofErr w:type="spellEnd"/>
            <w:r w:rsidRPr="000253AC">
              <w:rPr>
                <w:rFonts w:ascii="Arial" w:hAnsi="Arial" w:cs="Arial"/>
                <w:sz w:val="16"/>
                <w:szCs w:val="16"/>
              </w:rPr>
              <w:t>/Institution– Department</w:t>
            </w:r>
          </w:p>
          <w:p w14:paraId="090CD29D" w14:textId="1B8C040B" w:rsidR="006A3FD7" w:rsidRPr="000253AC" w:rsidRDefault="006F630C" w:rsidP="00FB111E">
            <w:pPr>
              <w:pStyle w:val="tiivistelma"/>
              <w:framePr w:hSpace="0" w:wrap="auto" w:vAnchor="margin" w:hAnchor="text" w:xAlign="left" w:yAlign="inline"/>
              <w:rPr>
                <w:lang w:val="en-US"/>
              </w:rPr>
            </w:pPr>
            <w:r w:rsidRPr="000253AC">
              <w:rPr>
                <w:lang w:val="en-US"/>
              </w:rPr>
              <w:t>Department of Geosciences and Geography</w:t>
            </w:r>
          </w:p>
        </w:tc>
      </w:tr>
      <w:tr w:rsidR="006A3FD7" w:rsidRPr="000253AC" w14:paraId="352C400A"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Tekijä</w:t>
            </w:r>
            <w:proofErr w:type="spellEnd"/>
            <w:r w:rsidRPr="000253AC">
              <w:rPr>
                <w:rFonts w:ascii="Arial" w:hAnsi="Arial" w:cs="Arial"/>
                <w:sz w:val="16"/>
                <w:szCs w:val="16"/>
              </w:rPr>
              <w:t>/</w:t>
            </w:r>
            <w:proofErr w:type="spellStart"/>
            <w:r w:rsidRPr="000253AC">
              <w:rPr>
                <w:rFonts w:ascii="Arial" w:hAnsi="Arial" w:cs="Arial"/>
                <w:sz w:val="16"/>
                <w:szCs w:val="16"/>
              </w:rPr>
              <w:t>Författare</w:t>
            </w:r>
            <w:proofErr w:type="spellEnd"/>
            <w:r w:rsidRPr="000253AC">
              <w:rPr>
                <w:rFonts w:ascii="Arial" w:hAnsi="Arial" w:cs="Arial"/>
                <w:sz w:val="16"/>
                <w:szCs w:val="16"/>
              </w:rPr>
              <w:t xml:space="preserve"> – Author</w:t>
            </w:r>
          </w:p>
          <w:p w14:paraId="60804D8F" w14:textId="77777777" w:rsidR="006A3FD7" w:rsidRPr="000253AC" w:rsidRDefault="006A3FD7" w:rsidP="00FB111E">
            <w:pPr>
              <w:pStyle w:val="tiivistelma"/>
              <w:framePr w:hSpace="0" w:wrap="auto" w:vAnchor="margin" w:hAnchor="text" w:xAlign="left" w:yAlign="inline"/>
              <w:rPr>
                <w:lang w:val="en-US"/>
              </w:rPr>
            </w:pPr>
            <w:r w:rsidRPr="000253AC">
              <w:rPr>
                <w:lang w:val="en-US"/>
              </w:rPr>
              <w:t>Joose Helle</w:t>
            </w:r>
          </w:p>
        </w:tc>
      </w:tr>
      <w:tr w:rsidR="006A3FD7" w:rsidRPr="000253AC" w14:paraId="302B2D98"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77777777" w:rsidR="006A3FD7" w:rsidRPr="000253AC" w:rsidRDefault="006A3FD7" w:rsidP="00FB111E">
            <w:pPr>
              <w:spacing w:line="276" w:lineRule="auto"/>
              <w:rPr>
                <w:sz w:val="32"/>
                <w:szCs w:val="32"/>
              </w:rPr>
            </w:pPr>
            <w:proofErr w:type="spellStart"/>
            <w:r w:rsidRPr="000253AC">
              <w:rPr>
                <w:rFonts w:ascii="Arial" w:hAnsi="Arial" w:cs="Arial"/>
                <w:sz w:val="16"/>
                <w:szCs w:val="16"/>
              </w:rPr>
              <w:t>Työn</w:t>
            </w:r>
            <w:proofErr w:type="spellEnd"/>
            <w:r w:rsidRPr="000253AC">
              <w:rPr>
                <w:rFonts w:ascii="Arial" w:hAnsi="Arial" w:cs="Arial"/>
                <w:sz w:val="16"/>
                <w:szCs w:val="16"/>
              </w:rPr>
              <w:t xml:space="preserve"> </w:t>
            </w:r>
            <w:proofErr w:type="spellStart"/>
            <w:r w:rsidRPr="000253AC">
              <w:rPr>
                <w:rFonts w:ascii="Arial" w:hAnsi="Arial" w:cs="Arial"/>
                <w:sz w:val="16"/>
                <w:szCs w:val="16"/>
              </w:rPr>
              <w:t>nimi</w:t>
            </w:r>
            <w:proofErr w:type="spellEnd"/>
            <w:r w:rsidRPr="000253AC">
              <w:rPr>
                <w:rFonts w:ascii="Arial" w:hAnsi="Arial" w:cs="Arial"/>
                <w:sz w:val="16"/>
                <w:szCs w:val="16"/>
              </w:rPr>
              <w:t xml:space="preserve"> / </w:t>
            </w:r>
            <w:proofErr w:type="spellStart"/>
            <w:r w:rsidRPr="000253AC">
              <w:rPr>
                <w:rFonts w:ascii="Arial" w:hAnsi="Arial" w:cs="Arial"/>
                <w:sz w:val="16"/>
                <w:szCs w:val="16"/>
              </w:rPr>
              <w:t>Arbetets</w:t>
            </w:r>
            <w:proofErr w:type="spellEnd"/>
            <w:r w:rsidRPr="000253AC">
              <w:rPr>
                <w:rFonts w:ascii="Arial" w:hAnsi="Arial" w:cs="Arial"/>
                <w:sz w:val="16"/>
                <w:szCs w:val="16"/>
              </w:rPr>
              <w:t xml:space="preserve"> </w:t>
            </w:r>
            <w:proofErr w:type="spellStart"/>
            <w:r w:rsidRPr="000253AC">
              <w:rPr>
                <w:rFonts w:ascii="Arial" w:hAnsi="Arial" w:cs="Arial"/>
                <w:sz w:val="16"/>
                <w:szCs w:val="16"/>
              </w:rPr>
              <w:t>titel</w:t>
            </w:r>
            <w:proofErr w:type="spellEnd"/>
            <w:r w:rsidRPr="000253AC">
              <w:rPr>
                <w:rFonts w:ascii="Arial" w:hAnsi="Arial" w:cs="Arial"/>
                <w:sz w:val="16"/>
                <w:szCs w:val="16"/>
              </w:rPr>
              <w:t xml:space="preserve"> – Title</w:t>
            </w:r>
          </w:p>
          <w:p w14:paraId="3B5E6A92" w14:textId="7A69BF73" w:rsidR="006A3FD7" w:rsidRPr="000253AC" w:rsidRDefault="00CA178D" w:rsidP="00FB111E">
            <w:pPr>
              <w:pStyle w:val="tiivistelma"/>
              <w:framePr w:hSpace="0" w:wrap="auto" w:vAnchor="margin" w:hAnchor="text" w:xAlign="left" w:yAlign="inline"/>
              <w:rPr>
                <w:lang w:val="en-US"/>
              </w:rPr>
            </w:pPr>
            <w:r w:rsidRPr="000253AC">
              <w:rPr>
                <w:lang w:val="en-US"/>
              </w:rPr>
              <w:t>Assessing pedestrians</w:t>
            </w:r>
            <w:r w:rsidR="00CB2634" w:rsidRPr="000253AC">
              <w:rPr>
                <w:lang w:val="en-US"/>
              </w:rPr>
              <w:t>’</w:t>
            </w:r>
            <w:r w:rsidRPr="000253AC">
              <w:rPr>
                <w:lang w:val="en-US"/>
              </w:rPr>
              <w:t xml:space="preserve"> exposure to traffic noise with spatial analysis: the effects of home location and route choice</w:t>
            </w:r>
          </w:p>
        </w:tc>
      </w:tr>
      <w:tr w:rsidR="006A3FD7" w:rsidRPr="000253AC" w14:paraId="27384AA2"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Oppiaine</w:t>
            </w:r>
            <w:proofErr w:type="spellEnd"/>
            <w:r w:rsidRPr="000253AC">
              <w:rPr>
                <w:rFonts w:ascii="Arial" w:hAnsi="Arial" w:cs="Arial"/>
                <w:sz w:val="16"/>
                <w:szCs w:val="16"/>
              </w:rPr>
              <w:t xml:space="preserve"> /</w:t>
            </w:r>
            <w:proofErr w:type="spellStart"/>
            <w:r w:rsidRPr="000253AC">
              <w:rPr>
                <w:rFonts w:ascii="Arial" w:hAnsi="Arial" w:cs="Arial"/>
                <w:sz w:val="16"/>
                <w:szCs w:val="16"/>
              </w:rPr>
              <w:t>Läroämne</w:t>
            </w:r>
            <w:proofErr w:type="spellEnd"/>
            <w:r w:rsidRPr="000253AC">
              <w:rPr>
                <w:rFonts w:ascii="Arial" w:hAnsi="Arial" w:cs="Arial"/>
                <w:sz w:val="16"/>
                <w:szCs w:val="16"/>
              </w:rPr>
              <w:t xml:space="preserve"> – Subject</w:t>
            </w:r>
          </w:p>
          <w:p w14:paraId="047C14D8" w14:textId="464986E1" w:rsidR="006A3FD7" w:rsidRPr="000253AC" w:rsidRDefault="004A017D" w:rsidP="00FB111E">
            <w:pPr>
              <w:spacing w:after="0"/>
              <w:rPr>
                <w:rFonts w:ascii="Arial" w:hAnsi="Arial" w:cs="Arial"/>
                <w:sz w:val="16"/>
                <w:szCs w:val="16"/>
              </w:rPr>
            </w:pPr>
            <w:r w:rsidRPr="000253AC">
              <w:rPr>
                <w:rFonts w:ascii="Arial" w:hAnsi="Arial" w:cs="Arial"/>
                <w:sz w:val="21"/>
                <w:szCs w:val="16"/>
              </w:rPr>
              <w:t>Geography, geoinformatics</w:t>
            </w:r>
          </w:p>
        </w:tc>
      </w:tr>
      <w:tr w:rsidR="006A3FD7" w:rsidRPr="000253AC" w14:paraId="68D5E8DE"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Työn</w:t>
            </w:r>
            <w:proofErr w:type="spellEnd"/>
            <w:r w:rsidRPr="000253AC">
              <w:rPr>
                <w:rFonts w:ascii="Arial" w:hAnsi="Arial" w:cs="Arial"/>
                <w:sz w:val="16"/>
                <w:szCs w:val="16"/>
              </w:rPr>
              <w:t xml:space="preserve"> </w:t>
            </w:r>
            <w:proofErr w:type="spellStart"/>
            <w:r w:rsidRPr="000253AC">
              <w:rPr>
                <w:rFonts w:ascii="Arial" w:hAnsi="Arial" w:cs="Arial"/>
                <w:sz w:val="16"/>
                <w:szCs w:val="16"/>
              </w:rPr>
              <w:t>laji</w:t>
            </w:r>
            <w:proofErr w:type="spellEnd"/>
            <w:r w:rsidRPr="000253AC">
              <w:rPr>
                <w:rFonts w:ascii="Arial" w:hAnsi="Arial" w:cs="Arial"/>
                <w:sz w:val="16"/>
                <w:szCs w:val="16"/>
              </w:rPr>
              <w:t>/</w:t>
            </w:r>
            <w:proofErr w:type="spellStart"/>
            <w:r w:rsidRPr="000253AC">
              <w:rPr>
                <w:rFonts w:ascii="Arial" w:hAnsi="Arial" w:cs="Arial"/>
                <w:sz w:val="16"/>
                <w:szCs w:val="16"/>
              </w:rPr>
              <w:t>Arbetets</w:t>
            </w:r>
            <w:proofErr w:type="spellEnd"/>
            <w:r w:rsidRPr="000253AC">
              <w:rPr>
                <w:rFonts w:ascii="Arial" w:hAnsi="Arial" w:cs="Arial"/>
                <w:sz w:val="16"/>
                <w:szCs w:val="16"/>
              </w:rPr>
              <w:t xml:space="preserve"> art – Level</w:t>
            </w:r>
          </w:p>
          <w:p w14:paraId="06893C65" w14:textId="5C0AF8F8" w:rsidR="006A3FD7" w:rsidRPr="000253AC" w:rsidRDefault="006F630C" w:rsidP="00FB111E">
            <w:pPr>
              <w:pStyle w:val="tiivistelma"/>
              <w:framePr w:hSpace="0" w:wrap="auto" w:vAnchor="margin" w:hAnchor="text" w:xAlign="left" w:yAlign="inline"/>
              <w:rPr>
                <w:sz w:val="16"/>
                <w:lang w:val="en-US"/>
              </w:rPr>
            </w:pPr>
            <w:r w:rsidRPr="000253AC">
              <w:rPr>
                <w:lang w:val="en-US"/>
              </w:rPr>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Aika</w:t>
            </w:r>
            <w:proofErr w:type="spellEnd"/>
            <w:r w:rsidRPr="000253AC">
              <w:rPr>
                <w:rFonts w:ascii="Arial" w:hAnsi="Arial" w:cs="Arial"/>
                <w:sz w:val="16"/>
                <w:szCs w:val="16"/>
              </w:rPr>
              <w:t>/Datum – Month and year</w:t>
            </w:r>
          </w:p>
          <w:p w14:paraId="4E47CE8D" w14:textId="0BA8EE7E" w:rsidR="006A3FD7" w:rsidRPr="000253AC" w:rsidRDefault="00623523" w:rsidP="00FB111E">
            <w:pPr>
              <w:pStyle w:val="tiivistelma"/>
              <w:framePr w:hSpace="0" w:wrap="auto" w:vAnchor="margin" w:hAnchor="text" w:xAlign="left" w:yAlign="inline"/>
              <w:rPr>
                <w:sz w:val="16"/>
                <w:lang w:val="en-US"/>
              </w:rPr>
            </w:pPr>
            <w:r w:rsidRPr="000253AC">
              <w:rPr>
                <w:lang w:val="en-US"/>
              </w:rPr>
              <w:t>August</w:t>
            </w:r>
            <w:r w:rsidR="006A3FD7" w:rsidRPr="000253AC">
              <w:rPr>
                <w:lang w:val="en-US"/>
              </w:rPr>
              <w:t xml:space="preserve"> 201</w:t>
            </w:r>
            <w:r w:rsidR="00553D75" w:rsidRPr="000253AC">
              <w:rPr>
                <w:lang w:val="en-US"/>
              </w:rPr>
              <w:t>9</w:t>
            </w:r>
          </w:p>
        </w:tc>
        <w:tc>
          <w:tcPr>
            <w:tcW w:w="4666" w:type="dxa"/>
            <w:tcBorders>
              <w:top w:val="single" w:sz="6" w:space="0" w:color="auto"/>
              <w:bottom w:val="single" w:sz="6" w:space="0" w:color="auto"/>
              <w:right w:val="single" w:sz="12" w:space="0" w:color="auto"/>
            </w:tcBorders>
          </w:tcPr>
          <w:p w14:paraId="33CBC72C"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Sivumäärä</w:t>
            </w:r>
            <w:proofErr w:type="spellEnd"/>
            <w:r w:rsidRPr="000253AC">
              <w:rPr>
                <w:rFonts w:ascii="Arial" w:hAnsi="Arial" w:cs="Arial"/>
                <w:sz w:val="16"/>
                <w:szCs w:val="16"/>
              </w:rPr>
              <w:t xml:space="preserve">/ </w:t>
            </w:r>
            <w:proofErr w:type="spellStart"/>
            <w:r w:rsidRPr="000253AC">
              <w:rPr>
                <w:rFonts w:ascii="Arial" w:hAnsi="Arial" w:cs="Arial"/>
                <w:sz w:val="16"/>
                <w:szCs w:val="16"/>
              </w:rPr>
              <w:t>Sidoantal</w:t>
            </w:r>
            <w:proofErr w:type="spellEnd"/>
            <w:r w:rsidRPr="000253AC">
              <w:rPr>
                <w:rFonts w:ascii="Arial" w:hAnsi="Arial" w:cs="Arial"/>
                <w:sz w:val="16"/>
                <w:szCs w:val="16"/>
              </w:rPr>
              <w:t xml:space="preserve"> – Number of pages</w:t>
            </w:r>
          </w:p>
          <w:p w14:paraId="2BA4B58F" w14:textId="3156D062" w:rsidR="006A3FD7" w:rsidRPr="000253AC" w:rsidRDefault="006A3FD7" w:rsidP="00FB111E">
            <w:pPr>
              <w:pStyle w:val="tiivistelma"/>
              <w:framePr w:hSpace="0" w:wrap="auto" w:vAnchor="margin" w:hAnchor="text" w:xAlign="left" w:yAlign="inline"/>
              <w:rPr>
                <w:sz w:val="16"/>
                <w:lang w:val="en-US"/>
              </w:rPr>
            </w:pPr>
          </w:p>
        </w:tc>
      </w:tr>
      <w:tr w:rsidR="006A3FD7" w:rsidRPr="000253AC" w14:paraId="3B373E4B"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Tiivistelmä</w:t>
            </w:r>
            <w:proofErr w:type="spellEnd"/>
            <w:r w:rsidRPr="000253AC">
              <w:rPr>
                <w:rFonts w:ascii="Arial" w:hAnsi="Arial" w:cs="Arial"/>
                <w:sz w:val="16"/>
                <w:szCs w:val="16"/>
              </w:rPr>
              <w:t>/</w:t>
            </w:r>
            <w:proofErr w:type="spellStart"/>
            <w:r w:rsidRPr="000253AC">
              <w:rPr>
                <w:rFonts w:ascii="Arial" w:hAnsi="Arial" w:cs="Arial"/>
                <w:sz w:val="16"/>
                <w:szCs w:val="16"/>
              </w:rPr>
              <w:t>Referat</w:t>
            </w:r>
            <w:proofErr w:type="spellEnd"/>
            <w:r w:rsidRPr="000253AC">
              <w:rPr>
                <w:rFonts w:ascii="Arial" w:hAnsi="Arial" w:cs="Arial"/>
                <w:sz w:val="16"/>
                <w:szCs w:val="16"/>
              </w:rPr>
              <w:t xml:space="preserve"> – Abstract</w:t>
            </w:r>
          </w:p>
          <w:p w14:paraId="52B9C13E" w14:textId="1F8765FE" w:rsidR="006A3FD7" w:rsidRPr="000253AC" w:rsidRDefault="001A73C2" w:rsidP="00FB111E">
            <w:pPr>
              <w:pStyle w:val="tiivistelma"/>
              <w:framePr w:hSpace="0" w:wrap="auto" w:vAnchor="margin" w:hAnchor="text" w:xAlign="left" w:yAlign="inline"/>
              <w:rPr>
                <w:lang w:val="en-US"/>
              </w:rPr>
            </w:pPr>
            <w:r w:rsidRPr="000253AC">
              <w:rPr>
                <w:lang w:val="en-US"/>
              </w:rPr>
              <w:t xml:space="preserve"> </w:t>
            </w:r>
          </w:p>
        </w:tc>
      </w:tr>
      <w:tr w:rsidR="006A3FD7" w:rsidRPr="000253AC" w14:paraId="5DC0521A"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Avainsanat</w:t>
            </w:r>
            <w:proofErr w:type="spellEnd"/>
            <w:r w:rsidRPr="000253AC">
              <w:rPr>
                <w:rFonts w:ascii="Arial" w:hAnsi="Arial" w:cs="Arial"/>
                <w:sz w:val="16"/>
                <w:szCs w:val="16"/>
              </w:rPr>
              <w:t xml:space="preserve"> – </w:t>
            </w:r>
            <w:proofErr w:type="spellStart"/>
            <w:r w:rsidRPr="000253AC">
              <w:rPr>
                <w:rFonts w:ascii="Arial" w:hAnsi="Arial" w:cs="Arial"/>
                <w:sz w:val="16"/>
                <w:szCs w:val="16"/>
              </w:rPr>
              <w:t>Nyckelord</w:t>
            </w:r>
            <w:proofErr w:type="spellEnd"/>
            <w:r w:rsidRPr="000253AC">
              <w:rPr>
                <w:rFonts w:ascii="Arial" w:hAnsi="Arial" w:cs="Arial"/>
                <w:sz w:val="16"/>
                <w:szCs w:val="16"/>
              </w:rPr>
              <w:t xml:space="preserve"> – Keywords</w:t>
            </w:r>
          </w:p>
          <w:p w14:paraId="0B949261" w14:textId="292BC27D" w:rsidR="006A3FD7" w:rsidRPr="000253AC" w:rsidRDefault="006A3FD7" w:rsidP="00FB111E">
            <w:pPr>
              <w:pStyle w:val="tiivistelma"/>
              <w:framePr w:hSpace="0" w:wrap="auto" w:vAnchor="margin" w:hAnchor="text" w:xAlign="left" w:yAlign="inline"/>
              <w:rPr>
                <w:lang w:val="en-US"/>
              </w:rPr>
            </w:pPr>
          </w:p>
        </w:tc>
      </w:tr>
      <w:tr w:rsidR="006A3FD7" w:rsidRPr="000253AC" w14:paraId="345233FF"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361A987F"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Säilytyspaikka</w:t>
            </w:r>
            <w:proofErr w:type="spellEnd"/>
            <w:r w:rsidRPr="000253AC">
              <w:rPr>
                <w:rFonts w:ascii="Arial" w:hAnsi="Arial" w:cs="Arial"/>
                <w:sz w:val="16"/>
                <w:szCs w:val="16"/>
              </w:rPr>
              <w:t xml:space="preserve"> – </w:t>
            </w:r>
            <w:proofErr w:type="spellStart"/>
            <w:r w:rsidRPr="000253AC">
              <w:rPr>
                <w:rFonts w:ascii="Arial" w:hAnsi="Arial" w:cs="Arial"/>
                <w:sz w:val="16"/>
                <w:szCs w:val="16"/>
              </w:rPr>
              <w:t>Förvaringställe</w:t>
            </w:r>
            <w:proofErr w:type="spellEnd"/>
            <w:r w:rsidRPr="000253AC">
              <w:rPr>
                <w:rFonts w:ascii="Arial" w:hAnsi="Arial" w:cs="Arial"/>
                <w:sz w:val="16"/>
                <w:szCs w:val="16"/>
              </w:rPr>
              <w:t xml:space="preserve"> – Where deposited</w:t>
            </w:r>
          </w:p>
          <w:p w14:paraId="35590CF0" w14:textId="7AB397A7" w:rsidR="006A3FD7" w:rsidRPr="000253AC" w:rsidRDefault="00124FCA" w:rsidP="00FB111E">
            <w:pPr>
              <w:pStyle w:val="tiivistelma"/>
              <w:framePr w:hSpace="0" w:wrap="auto" w:vAnchor="margin" w:hAnchor="text" w:xAlign="left" w:yAlign="inline"/>
              <w:rPr>
                <w:sz w:val="16"/>
                <w:lang w:val="en-US"/>
              </w:rPr>
            </w:pPr>
            <w:r w:rsidRPr="000253AC">
              <w:rPr>
                <w:lang w:val="en-US"/>
              </w:rPr>
              <w:t>HELDA</w:t>
            </w:r>
          </w:p>
        </w:tc>
      </w:tr>
      <w:tr w:rsidR="006A3FD7" w:rsidRPr="000253AC" w14:paraId="60658A33"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77777777" w:rsidR="006A3FD7" w:rsidRPr="000253AC" w:rsidRDefault="006A3FD7" w:rsidP="00FB111E">
            <w:pPr>
              <w:rPr>
                <w:rFonts w:ascii="Arial" w:hAnsi="Arial" w:cs="Arial"/>
                <w:sz w:val="16"/>
                <w:szCs w:val="16"/>
              </w:rPr>
            </w:pPr>
            <w:proofErr w:type="spellStart"/>
            <w:r w:rsidRPr="000253AC">
              <w:rPr>
                <w:rFonts w:ascii="Arial" w:hAnsi="Arial" w:cs="Arial"/>
                <w:sz w:val="16"/>
                <w:szCs w:val="16"/>
              </w:rPr>
              <w:t>Muita</w:t>
            </w:r>
            <w:proofErr w:type="spellEnd"/>
            <w:r w:rsidRPr="000253AC">
              <w:rPr>
                <w:rFonts w:ascii="Arial" w:hAnsi="Arial" w:cs="Arial"/>
                <w:sz w:val="16"/>
                <w:szCs w:val="16"/>
              </w:rPr>
              <w:t xml:space="preserve"> </w:t>
            </w:r>
            <w:proofErr w:type="spellStart"/>
            <w:r w:rsidRPr="000253AC">
              <w:rPr>
                <w:rFonts w:ascii="Arial" w:hAnsi="Arial" w:cs="Arial"/>
                <w:sz w:val="16"/>
                <w:szCs w:val="16"/>
              </w:rPr>
              <w:t>tietoja</w:t>
            </w:r>
            <w:proofErr w:type="spellEnd"/>
            <w:r w:rsidRPr="000253AC">
              <w:rPr>
                <w:rFonts w:ascii="Arial" w:hAnsi="Arial" w:cs="Arial"/>
                <w:sz w:val="16"/>
                <w:szCs w:val="16"/>
              </w:rPr>
              <w:t xml:space="preserve"> – </w:t>
            </w:r>
            <w:proofErr w:type="spellStart"/>
            <w:r w:rsidRPr="000253AC">
              <w:rPr>
                <w:rFonts w:ascii="Arial" w:hAnsi="Arial" w:cs="Arial"/>
                <w:sz w:val="16"/>
                <w:szCs w:val="16"/>
              </w:rPr>
              <w:t>Övriga</w:t>
            </w:r>
            <w:proofErr w:type="spellEnd"/>
            <w:r w:rsidRPr="000253AC">
              <w:rPr>
                <w:rFonts w:ascii="Arial" w:hAnsi="Arial" w:cs="Arial"/>
                <w:sz w:val="16"/>
                <w:szCs w:val="16"/>
              </w:rPr>
              <w:t xml:space="preserve"> </w:t>
            </w:r>
            <w:proofErr w:type="spellStart"/>
            <w:r w:rsidRPr="000253AC">
              <w:rPr>
                <w:rFonts w:ascii="Arial" w:hAnsi="Arial" w:cs="Arial"/>
                <w:sz w:val="16"/>
                <w:szCs w:val="16"/>
              </w:rPr>
              <w:t>uppgifter</w:t>
            </w:r>
            <w:proofErr w:type="spellEnd"/>
            <w:r w:rsidRPr="000253AC">
              <w:rPr>
                <w:rFonts w:ascii="Arial" w:hAnsi="Arial" w:cs="Arial"/>
                <w:sz w:val="16"/>
                <w:szCs w:val="16"/>
              </w:rPr>
              <w:t xml:space="preserve"> – Additional information</w:t>
            </w:r>
          </w:p>
        </w:tc>
      </w:tr>
    </w:tbl>
    <w:p w14:paraId="6E1F125D" w14:textId="08158648" w:rsidR="00917092" w:rsidRPr="000253AC" w:rsidRDefault="00CB31DC" w:rsidP="00B31DAC">
      <w:r w:rsidRPr="000253AC">
        <w:rPr>
          <w:noProof/>
        </w:rPr>
        <w:drawing>
          <wp:anchor distT="0" distB="0" distL="114300" distR="114300" simplePos="0" relativeHeight="251662336" behindDoc="1" locked="0" layoutInCell="1" allowOverlap="1" wp14:anchorId="6505404D" wp14:editId="1580C515">
            <wp:simplePos x="0" y="0"/>
            <wp:positionH relativeFrom="column">
              <wp:posOffset>-231514</wp:posOffset>
            </wp:positionH>
            <wp:positionV relativeFrom="page">
              <wp:posOffset>488576</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E8D518" w14:textId="5B23D9D0" w:rsidR="001463BC" w:rsidRPr="000253AC" w:rsidRDefault="001463BC" w:rsidP="00B31DAC"/>
    <w:p w14:paraId="28D82021" w14:textId="43A51660" w:rsidR="00917092" w:rsidRPr="000253AC" w:rsidRDefault="00B97CA5" w:rsidP="00B31DAC">
      <w:r w:rsidRPr="000253AC">
        <w:br w:type="page"/>
      </w:r>
      <w:r w:rsidR="00CB31DC" w:rsidRPr="000253AC">
        <w:rPr>
          <w:noProof/>
        </w:rPr>
        <w:lastRenderedPageBreak/>
        <w:drawing>
          <wp:anchor distT="0" distB="0" distL="114300" distR="114300" simplePos="0" relativeHeight="251664384" behindDoc="1" locked="0" layoutInCell="1" allowOverlap="1" wp14:anchorId="2F583DA3" wp14:editId="44BFCA1E">
            <wp:simplePos x="0" y="0"/>
            <wp:positionH relativeFrom="column">
              <wp:posOffset>-173990</wp:posOffset>
            </wp:positionH>
            <wp:positionV relativeFrom="page">
              <wp:posOffset>442035</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003E47A2" w:rsidRPr="000253AC">
        <w:t xml:space="preserve"> </w:t>
      </w:r>
    </w:p>
    <w:tbl>
      <w:tblPr>
        <w:tblpPr w:leftFromText="181" w:rightFromText="181" w:vertAnchor="text" w:horzAnchor="margin" w:tblpY="-64"/>
        <w:tblW w:w="10371" w:type="dxa"/>
        <w:tblLayout w:type="fixed"/>
        <w:tblLook w:val="0000" w:firstRow="0" w:lastRow="0" w:firstColumn="0" w:lastColumn="0" w:noHBand="0" w:noVBand="0"/>
      </w:tblPr>
      <w:tblGrid>
        <w:gridCol w:w="3274"/>
        <w:gridCol w:w="1424"/>
        <w:gridCol w:w="1007"/>
        <w:gridCol w:w="4666"/>
      </w:tblGrid>
      <w:tr w:rsidR="00FB111E" w:rsidRPr="000253AC" w14:paraId="4910FE9B"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Tiedekunta</w:t>
            </w:r>
            <w:proofErr w:type="spellEnd"/>
            <w:r w:rsidRPr="000253AC">
              <w:rPr>
                <w:rFonts w:ascii="Arial" w:hAnsi="Arial" w:cs="Arial"/>
                <w:sz w:val="16"/>
                <w:szCs w:val="16"/>
              </w:rPr>
              <w:t>/</w:t>
            </w:r>
            <w:proofErr w:type="spellStart"/>
            <w:proofErr w:type="gramStart"/>
            <w:r w:rsidRPr="000253AC">
              <w:rPr>
                <w:rFonts w:ascii="Arial" w:hAnsi="Arial" w:cs="Arial"/>
                <w:sz w:val="16"/>
                <w:szCs w:val="16"/>
              </w:rPr>
              <w:t>Osasto</w:t>
            </w:r>
            <w:proofErr w:type="spellEnd"/>
            <w:r w:rsidRPr="000253AC">
              <w:rPr>
                <w:rFonts w:ascii="Arial" w:hAnsi="Arial" w:cs="Arial"/>
                <w:sz w:val="16"/>
                <w:szCs w:val="16"/>
              </w:rPr>
              <w:t xml:space="preserve">  </w:t>
            </w:r>
            <w:proofErr w:type="spellStart"/>
            <w:r w:rsidRPr="000253AC">
              <w:rPr>
                <w:rFonts w:ascii="Arial" w:hAnsi="Arial" w:cs="Arial"/>
                <w:sz w:val="16"/>
                <w:szCs w:val="16"/>
              </w:rPr>
              <w:t>Fakultet</w:t>
            </w:r>
            <w:proofErr w:type="spellEnd"/>
            <w:proofErr w:type="gramEnd"/>
            <w:r w:rsidRPr="000253AC">
              <w:rPr>
                <w:rFonts w:ascii="Arial" w:hAnsi="Arial" w:cs="Arial"/>
                <w:sz w:val="16"/>
                <w:szCs w:val="16"/>
              </w:rPr>
              <w:t>/</w:t>
            </w:r>
            <w:proofErr w:type="spellStart"/>
            <w:r w:rsidRPr="000253AC">
              <w:rPr>
                <w:rFonts w:ascii="Arial" w:hAnsi="Arial" w:cs="Arial"/>
                <w:sz w:val="16"/>
                <w:szCs w:val="16"/>
              </w:rPr>
              <w:t>Sektion</w:t>
            </w:r>
            <w:proofErr w:type="spellEnd"/>
            <w:r w:rsidRPr="000253AC">
              <w:rPr>
                <w:rFonts w:ascii="Arial" w:hAnsi="Arial" w:cs="Arial"/>
                <w:sz w:val="16"/>
                <w:szCs w:val="16"/>
              </w:rPr>
              <w:t xml:space="preserve"> – Faculty</w:t>
            </w:r>
          </w:p>
          <w:p w14:paraId="0D1BD642" w14:textId="77777777" w:rsidR="00FB111E" w:rsidRPr="000253AC" w:rsidRDefault="00FB111E" w:rsidP="00FB111E">
            <w:pPr>
              <w:pStyle w:val="tiivistelma"/>
              <w:framePr w:hSpace="0" w:wrap="auto" w:vAnchor="margin" w:hAnchor="text" w:xAlign="left" w:yAlign="inline"/>
              <w:rPr>
                <w:lang w:val="en-US"/>
              </w:rPr>
            </w:pPr>
            <w:proofErr w:type="spellStart"/>
            <w:r w:rsidRPr="000253AC">
              <w:rPr>
                <w:szCs w:val="21"/>
                <w:lang w:val="en-US"/>
              </w:rPr>
              <w:t>Matemaattis-luonnontieteellinen</w:t>
            </w:r>
            <w:proofErr w:type="spellEnd"/>
            <w:r w:rsidRPr="000253AC">
              <w:rPr>
                <w:szCs w:val="21"/>
                <w:lang w:val="en-US"/>
              </w:rPr>
              <w:t xml:space="preserve"> </w:t>
            </w:r>
            <w:proofErr w:type="spellStart"/>
            <w:r w:rsidRPr="000253AC">
              <w:rPr>
                <w:szCs w:val="21"/>
                <w:lang w:val="en-US"/>
              </w:rPr>
              <w:t>tiedekunta</w:t>
            </w:r>
            <w:proofErr w:type="spellEnd"/>
          </w:p>
        </w:tc>
        <w:tc>
          <w:tcPr>
            <w:tcW w:w="5673" w:type="dxa"/>
            <w:gridSpan w:val="2"/>
            <w:tcBorders>
              <w:top w:val="single" w:sz="12" w:space="0" w:color="auto"/>
              <w:bottom w:val="single" w:sz="6" w:space="0" w:color="auto"/>
              <w:right w:val="single" w:sz="12" w:space="0" w:color="auto"/>
            </w:tcBorders>
          </w:tcPr>
          <w:p w14:paraId="7FF75CA4"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Laitos</w:t>
            </w:r>
            <w:proofErr w:type="spellEnd"/>
            <w:r w:rsidRPr="000253AC">
              <w:rPr>
                <w:rFonts w:ascii="Arial" w:hAnsi="Arial" w:cs="Arial"/>
                <w:sz w:val="16"/>
                <w:szCs w:val="16"/>
              </w:rPr>
              <w:t>/Institution– Department</w:t>
            </w:r>
          </w:p>
          <w:p w14:paraId="4FAA0866" w14:textId="77777777" w:rsidR="00FB111E" w:rsidRPr="000253AC" w:rsidRDefault="00FB111E" w:rsidP="00FB111E">
            <w:pPr>
              <w:pStyle w:val="tiivistelma"/>
              <w:framePr w:hSpace="0" w:wrap="auto" w:vAnchor="margin" w:hAnchor="text" w:xAlign="left" w:yAlign="inline"/>
              <w:rPr>
                <w:lang w:val="en-US"/>
              </w:rPr>
            </w:pPr>
            <w:proofErr w:type="spellStart"/>
            <w:r w:rsidRPr="000253AC">
              <w:rPr>
                <w:szCs w:val="21"/>
                <w:lang w:val="en-US"/>
              </w:rPr>
              <w:t>Geotieteiden</w:t>
            </w:r>
            <w:proofErr w:type="spellEnd"/>
            <w:r w:rsidRPr="000253AC">
              <w:rPr>
                <w:szCs w:val="21"/>
                <w:lang w:val="en-US"/>
              </w:rPr>
              <w:t xml:space="preserve"> ja </w:t>
            </w:r>
            <w:proofErr w:type="spellStart"/>
            <w:r w:rsidRPr="000253AC">
              <w:rPr>
                <w:szCs w:val="21"/>
                <w:lang w:val="en-US"/>
              </w:rPr>
              <w:t>maantieteen</w:t>
            </w:r>
            <w:proofErr w:type="spellEnd"/>
            <w:r w:rsidRPr="000253AC">
              <w:rPr>
                <w:szCs w:val="21"/>
                <w:lang w:val="en-US"/>
              </w:rPr>
              <w:t xml:space="preserve"> </w:t>
            </w:r>
            <w:proofErr w:type="spellStart"/>
            <w:r w:rsidRPr="000253AC">
              <w:rPr>
                <w:szCs w:val="21"/>
                <w:lang w:val="en-US"/>
              </w:rPr>
              <w:t>laitos</w:t>
            </w:r>
            <w:proofErr w:type="spellEnd"/>
          </w:p>
        </w:tc>
      </w:tr>
      <w:tr w:rsidR="00FB111E" w:rsidRPr="000253AC" w14:paraId="2DE0F8D2"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Tekijä</w:t>
            </w:r>
            <w:proofErr w:type="spellEnd"/>
            <w:r w:rsidRPr="000253AC">
              <w:rPr>
                <w:rFonts w:ascii="Arial" w:hAnsi="Arial" w:cs="Arial"/>
                <w:sz w:val="16"/>
                <w:szCs w:val="16"/>
              </w:rPr>
              <w:t>/</w:t>
            </w:r>
            <w:proofErr w:type="spellStart"/>
            <w:r w:rsidRPr="000253AC">
              <w:rPr>
                <w:rFonts w:ascii="Arial" w:hAnsi="Arial" w:cs="Arial"/>
                <w:sz w:val="16"/>
                <w:szCs w:val="16"/>
              </w:rPr>
              <w:t>Författare</w:t>
            </w:r>
            <w:proofErr w:type="spellEnd"/>
            <w:r w:rsidRPr="000253AC">
              <w:rPr>
                <w:rFonts w:ascii="Arial" w:hAnsi="Arial" w:cs="Arial"/>
                <w:sz w:val="16"/>
                <w:szCs w:val="16"/>
              </w:rPr>
              <w:t xml:space="preserve"> – Author</w:t>
            </w:r>
          </w:p>
          <w:p w14:paraId="3E00559B" w14:textId="77777777" w:rsidR="00FB111E" w:rsidRPr="000253AC" w:rsidRDefault="00FB111E" w:rsidP="00FB111E">
            <w:pPr>
              <w:pStyle w:val="tiivistelma"/>
              <w:framePr w:hSpace="0" w:wrap="auto" w:vAnchor="margin" w:hAnchor="text" w:xAlign="left" w:yAlign="inline"/>
              <w:rPr>
                <w:lang w:val="en-US"/>
              </w:rPr>
            </w:pPr>
            <w:r w:rsidRPr="000253AC">
              <w:rPr>
                <w:lang w:val="en-US"/>
              </w:rPr>
              <w:t>Joose Helle</w:t>
            </w:r>
          </w:p>
        </w:tc>
      </w:tr>
      <w:tr w:rsidR="00FB111E" w:rsidRPr="000253AC" w14:paraId="73050F46"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0253AC" w:rsidRDefault="00FB111E" w:rsidP="00FB111E">
            <w:pPr>
              <w:spacing w:line="276" w:lineRule="auto"/>
              <w:rPr>
                <w:sz w:val="32"/>
                <w:szCs w:val="32"/>
              </w:rPr>
            </w:pPr>
            <w:proofErr w:type="spellStart"/>
            <w:r w:rsidRPr="000253AC">
              <w:rPr>
                <w:rFonts w:ascii="Arial" w:hAnsi="Arial" w:cs="Arial"/>
                <w:sz w:val="16"/>
                <w:szCs w:val="16"/>
              </w:rPr>
              <w:t>Työn</w:t>
            </w:r>
            <w:proofErr w:type="spellEnd"/>
            <w:r w:rsidRPr="000253AC">
              <w:rPr>
                <w:rFonts w:ascii="Arial" w:hAnsi="Arial" w:cs="Arial"/>
                <w:sz w:val="16"/>
                <w:szCs w:val="16"/>
              </w:rPr>
              <w:t xml:space="preserve"> </w:t>
            </w:r>
            <w:proofErr w:type="spellStart"/>
            <w:r w:rsidRPr="000253AC">
              <w:rPr>
                <w:rFonts w:ascii="Arial" w:hAnsi="Arial" w:cs="Arial"/>
                <w:sz w:val="16"/>
                <w:szCs w:val="16"/>
              </w:rPr>
              <w:t>nimi</w:t>
            </w:r>
            <w:proofErr w:type="spellEnd"/>
            <w:r w:rsidRPr="000253AC">
              <w:rPr>
                <w:rFonts w:ascii="Arial" w:hAnsi="Arial" w:cs="Arial"/>
                <w:sz w:val="16"/>
                <w:szCs w:val="16"/>
              </w:rPr>
              <w:t xml:space="preserve"> / </w:t>
            </w:r>
            <w:proofErr w:type="spellStart"/>
            <w:r w:rsidRPr="000253AC">
              <w:rPr>
                <w:rFonts w:ascii="Arial" w:hAnsi="Arial" w:cs="Arial"/>
                <w:sz w:val="16"/>
                <w:szCs w:val="16"/>
              </w:rPr>
              <w:t>Arbetets</w:t>
            </w:r>
            <w:proofErr w:type="spellEnd"/>
            <w:r w:rsidRPr="000253AC">
              <w:rPr>
                <w:rFonts w:ascii="Arial" w:hAnsi="Arial" w:cs="Arial"/>
                <w:sz w:val="16"/>
                <w:szCs w:val="16"/>
              </w:rPr>
              <w:t xml:space="preserve"> </w:t>
            </w:r>
            <w:proofErr w:type="spellStart"/>
            <w:r w:rsidRPr="000253AC">
              <w:rPr>
                <w:rFonts w:ascii="Arial" w:hAnsi="Arial" w:cs="Arial"/>
                <w:sz w:val="16"/>
                <w:szCs w:val="16"/>
              </w:rPr>
              <w:t>titel</w:t>
            </w:r>
            <w:proofErr w:type="spellEnd"/>
            <w:r w:rsidRPr="000253AC">
              <w:rPr>
                <w:rFonts w:ascii="Arial" w:hAnsi="Arial" w:cs="Arial"/>
                <w:sz w:val="16"/>
                <w:szCs w:val="16"/>
              </w:rPr>
              <w:t xml:space="preserve"> – Title</w:t>
            </w:r>
          </w:p>
          <w:p w14:paraId="31465A5A" w14:textId="3DF0F4D5" w:rsidR="00FB111E" w:rsidRPr="000253AC" w:rsidRDefault="00FB111E" w:rsidP="00FB111E">
            <w:pPr>
              <w:pStyle w:val="tiivistelma"/>
              <w:framePr w:hSpace="0" w:wrap="auto" w:vAnchor="margin" w:hAnchor="text" w:xAlign="left" w:yAlign="inline"/>
              <w:rPr>
                <w:lang w:val="en-US"/>
              </w:rPr>
            </w:pPr>
          </w:p>
        </w:tc>
      </w:tr>
      <w:tr w:rsidR="00FB111E" w:rsidRPr="000253AC" w14:paraId="21B0A087"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Oppiaine</w:t>
            </w:r>
            <w:proofErr w:type="spellEnd"/>
            <w:r w:rsidRPr="000253AC">
              <w:rPr>
                <w:rFonts w:ascii="Arial" w:hAnsi="Arial" w:cs="Arial"/>
                <w:sz w:val="16"/>
                <w:szCs w:val="16"/>
              </w:rPr>
              <w:t xml:space="preserve"> /</w:t>
            </w:r>
            <w:proofErr w:type="spellStart"/>
            <w:r w:rsidRPr="000253AC">
              <w:rPr>
                <w:rFonts w:ascii="Arial" w:hAnsi="Arial" w:cs="Arial"/>
                <w:sz w:val="16"/>
                <w:szCs w:val="16"/>
              </w:rPr>
              <w:t>Läroämne</w:t>
            </w:r>
            <w:proofErr w:type="spellEnd"/>
            <w:r w:rsidRPr="000253AC">
              <w:rPr>
                <w:rFonts w:ascii="Arial" w:hAnsi="Arial" w:cs="Arial"/>
                <w:sz w:val="16"/>
                <w:szCs w:val="16"/>
              </w:rPr>
              <w:t xml:space="preserve"> – Subject</w:t>
            </w:r>
          </w:p>
          <w:p w14:paraId="2C0D9F9A" w14:textId="77777777" w:rsidR="00FB111E" w:rsidRPr="000253AC" w:rsidRDefault="00FB111E" w:rsidP="00FB111E">
            <w:pPr>
              <w:spacing w:after="0"/>
              <w:rPr>
                <w:rFonts w:ascii="Arial" w:hAnsi="Arial" w:cs="Arial"/>
                <w:sz w:val="16"/>
                <w:szCs w:val="16"/>
              </w:rPr>
            </w:pPr>
            <w:proofErr w:type="spellStart"/>
            <w:r w:rsidRPr="000253AC">
              <w:rPr>
                <w:rFonts w:ascii="Arial" w:hAnsi="Arial" w:cs="Arial"/>
                <w:sz w:val="21"/>
                <w:szCs w:val="16"/>
              </w:rPr>
              <w:t>Maantiede</w:t>
            </w:r>
            <w:proofErr w:type="spellEnd"/>
            <w:r w:rsidRPr="000253AC">
              <w:rPr>
                <w:rFonts w:ascii="Arial" w:hAnsi="Arial" w:cs="Arial"/>
                <w:sz w:val="21"/>
                <w:szCs w:val="16"/>
              </w:rPr>
              <w:t xml:space="preserve">, </w:t>
            </w:r>
            <w:proofErr w:type="spellStart"/>
            <w:r w:rsidRPr="000253AC">
              <w:rPr>
                <w:rFonts w:ascii="Arial" w:hAnsi="Arial" w:cs="Arial"/>
                <w:sz w:val="21"/>
                <w:szCs w:val="16"/>
              </w:rPr>
              <w:t>geoinformatiikka</w:t>
            </w:r>
            <w:proofErr w:type="spellEnd"/>
          </w:p>
        </w:tc>
      </w:tr>
      <w:tr w:rsidR="00FB111E" w:rsidRPr="000253AC" w14:paraId="19360074"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Työn</w:t>
            </w:r>
            <w:proofErr w:type="spellEnd"/>
            <w:r w:rsidRPr="000253AC">
              <w:rPr>
                <w:rFonts w:ascii="Arial" w:hAnsi="Arial" w:cs="Arial"/>
                <w:sz w:val="16"/>
                <w:szCs w:val="16"/>
              </w:rPr>
              <w:t xml:space="preserve"> </w:t>
            </w:r>
            <w:proofErr w:type="spellStart"/>
            <w:r w:rsidRPr="000253AC">
              <w:rPr>
                <w:rFonts w:ascii="Arial" w:hAnsi="Arial" w:cs="Arial"/>
                <w:sz w:val="16"/>
                <w:szCs w:val="16"/>
              </w:rPr>
              <w:t>laji</w:t>
            </w:r>
            <w:proofErr w:type="spellEnd"/>
            <w:r w:rsidRPr="000253AC">
              <w:rPr>
                <w:rFonts w:ascii="Arial" w:hAnsi="Arial" w:cs="Arial"/>
                <w:sz w:val="16"/>
                <w:szCs w:val="16"/>
              </w:rPr>
              <w:t>/</w:t>
            </w:r>
            <w:proofErr w:type="spellStart"/>
            <w:r w:rsidRPr="000253AC">
              <w:rPr>
                <w:rFonts w:ascii="Arial" w:hAnsi="Arial" w:cs="Arial"/>
                <w:sz w:val="16"/>
                <w:szCs w:val="16"/>
              </w:rPr>
              <w:t>Arbetets</w:t>
            </w:r>
            <w:proofErr w:type="spellEnd"/>
            <w:r w:rsidRPr="000253AC">
              <w:rPr>
                <w:rFonts w:ascii="Arial" w:hAnsi="Arial" w:cs="Arial"/>
                <w:sz w:val="16"/>
                <w:szCs w:val="16"/>
              </w:rPr>
              <w:t xml:space="preserve"> art – Level</w:t>
            </w:r>
          </w:p>
          <w:p w14:paraId="155AFD6B" w14:textId="77777777" w:rsidR="00FB111E" w:rsidRPr="000253AC" w:rsidRDefault="00FB111E" w:rsidP="00FB111E">
            <w:pPr>
              <w:pStyle w:val="tiivistelma"/>
              <w:framePr w:hSpace="0" w:wrap="auto" w:vAnchor="margin" w:hAnchor="text" w:xAlign="left" w:yAlign="inline"/>
              <w:rPr>
                <w:sz w:val="16"/>
                <w:lang w:val="en-US"/>
              </w:rPr>
            </w:pPr>
            <w:r w:rsidRPr="000253AC">
              <w:rPr>
                <w:lang w:val="en-US"/>
              </w:rPr>
              <w:t xml:space="preserve">Pro </w:t>
            </w:r>
            <w:proofErr w:type="spellStart"/>
            <w:r w:rsidRPr="000253AC">
              <w:rPr>
                <w:lang w:val="en-US"/>
              </w:rPr>
              <w:t>gradu</w:t>
            </w:r>
            <w:proofErr w:type="spellEnd"/>
            <w:r w:rsidRPr="000253AC">
              <w:rPr>
                <w:lang w:val="en-US"/>
              </w:rPr>
              <w:t xml:space="preserve"> -</w:t>
            </w:r>
            <w:proofErr w:type="spellStart"/>
            <w:r w:rsidRPr="000253AC">
              <w:rPr>
                <w:lang w:val="en-US"/>
              </w:rPr>
              <w:t>tutkielma</w:t>
            </w:r>
            <w:proofErr w:type="spellEnd"/>
          </w:p>
        </w:tc>
        <w:tc>
          <w:tcPr>
            <w:tcW w:w="2431" w:type="dxa"/>
            <w:gridSpan w:val="2"/>
            <w:tcBorders>
              <w:top w:val="single" w:sz="6" w:space="0" w:color="auto"/>
              <w:bottom w:val="single" w:sz="6" w:space="0" w:color="auto"/>
              <w:right w:val="single" w:sz="6" w:space="0" w:color="auto"/>
            </w:tcBorders>
          </w:tcPr>
          <w:p w14:paraId="5EB8BB86"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Aika</w:t>
            </w:r>
            <w:proofErr w:type="spellEnd"/>
            <w:r w:rsidRPr="000253AC">
              <w:rPr>
                <w:rFonts w:ascii="Arial" w:hAnsi="Arial" w:cs="Arial"/>
                <w:sz w:val="16"/>
                <w:szCs w:val="16"/>
              </w:rPr>
              <w:t>/Datum – Month and year</w:t>
            </w:r>
          </w:p>
          <w:p w14:paraId="6FFEF2B9" w14:textId="77777777" w:rsidR="00FB111E" w:rsidRPr="000253AC" w:rsidRDefault="00FB111E" w:rsidP="00FB111E">
            <w:pPr>
              <w:pStyle w:val="tiivistelma"/>
              <w:framePr w:hSpace="0" w:wrap="auto" w:vAnchor="margin" w:hAnchor="text" w:xAlign="left" w:yAlign="inline"/>
              <w:rPr>
                <w:sz w:val="16"/>
                <w:lang w:val="en-US"/>
              </w:rPr>
            </w:pPr>
            <w:proofErr w:type="spellStart"/>
            <w:r w:rsidRPr="000253AC">
              <w:rPr>
                <w:lang w:val="en-US"/>
              </w:rPr>
              <w:t>Elokuu</w:t>
            </w:r>
            <w:proofErr w:type="spellEnd"/>
            <w:r w:rsidRPr="000253AC">
              <w:rPr>
                <w:lang w:val="en-US"/>
              </w:rPr>
              <w:t xml:space="preserve"> 2019</w:t>
            </w:r>
          </w:p>
        </w:tc>
        <w:tc>
          <w:tcPr>
            <w:tcW w:w="4666" w:type="dxa"/>
            <w:tcBorders>
              <w:top w:val="single" w:sz="6" w:space="0" w:color="auto"/>
              <w:bottom w:val="single" w:sz="6" w:space="0" w:color="auto"/>
              <w:right w:val="single" w:sz="12" w:space="0" w:color="auto"/>
            </w:tcBorders>
          </w:tcPr>
          <w:p w14:paraId="22B28464"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Sivumäärä</w:t>
            </w:r>
            <w:proofErr w:type="spellEnd"/>
            <w:r w:rsidRPr="000253AC">
              <w:rPr>
                <w:rFonts w:ascii="Arial" w:hAnsi="Arial" w:cs="Arial"/>
                <w:sz w:val="16"/>
                <w:szCs w:val="16"/>
              </w:rPr>
              <w:t xml:space="preserve">/ </w:t>
            </w:r>
            <w:proofErr w:type="spellStart"/>
            <w:r w:rsidRPr="000253AC">
              <w:rPr>
                <w:rFonts w:ascii="Arial" w:hAnsi="Arial" w:cs="Arial"/>
                <w:sz w:val="16"/>
                <w:szCs w:val="16"/>
              </w:rPr>
              <w:t>Sidoantal</w:t>
            </w:r>
            <w:proofErr w:type="spellEnd"/>
            <w:r w:rsidRPr="000253AC">
              <w:rPr>
                <w:rFonts w:ascii="Arial" w:hAnsi="Arial" w:cs="Arial"/>
                <w:sz w:val="16"/>
                <w:szCs w:val="16"/>
              </w:rPr>
              <w:t xml:space="preserve"> – Number of pages</w:t>
            </w:r>
          </w:p>
          <w:p w14:paraId="358DBA6F" w14:textId="184CFAD9" w:rsidR="00FB111E" w:rsidRPr="000253AC" w:rsidRDefault="00FB111E" w:rsidP="00FB111E">
            <w:pPr>
              <w:pStyle w:val="tiivistelma"/>
              <w:framePr w:hSpace="0" w:wrap="auto" w:vAnchor="margin" w:hAnchor="text" w:xAlign="left" w:yAlign="inline"/>
              <w:rPr>
                <w:sz w:val="16"/>
                <w:lang w:val="en-US"/>
              </w:rPr>
            </w:pPr>
          </w:p>
        </w:tc>
      </w:tr>
      <w:tr w:rsidR="00FB111E" w:rsidRPr="000253AC" w14:paraId="026ED077"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Tiivistelmä</w:t>
            </w:r>
            <w:proofErr w:type="spellEnd"/>
            <w:r w:rsidRPr="000253AC">
              <w:rPr>
                <w:rFonts w:ascii="Arial" w:hAnsi="Arial" w:cs="Arial"/>
                <w:sz w:val="16"/>
                <w:szCs w:val="16"/>
              </w:rPr>
              <w:t>/</w:t>
            </w:r>
            <w:proofErr w:type="spellStart"/>
            <w:r w:rsidRPr="000253AC">
              <w:rPr>
                <w:rFonts w:ascii="Arial" w:hAnsi="Arial" w:cs="Arial"/>
                <w:sz w:val="16"/>
                <w:szCs w:val="16"/>
              </w:rPr>
              <w:t>Referat</w:t>
            </w:r>
            <w:proofErr w:type="spellEnd"/>
            <w:r w:rsidRPr="000253AC">
              <w:rPr>
                <w:rFonts w:ascii="Arial" w:hAnsi="Arial" w:cs="Arial"/>
                <w:sz w:val="16"/>
                <w:szCs w:val="16"/>
              </w:rPr>
              <w:t xml:space="preserve"> – Abstract</w:t>
            </w:r>
          </w:p>
          <w:p w14:paraId="585CFD50" w14:textId="5FED6E03" w:rsidR="00FB111E" w:rsidRPr="000253AC" w:rsidRDefault="00FB111E" w:rsidP="00FB111E">
            <w:pPr>
              <w:pStyle w:val="tiivistelma"/>
              <w:framePr w:hSpace="0" w:wrap="auto" w:vAnchor="margin" w:hAnchor="text" w:xAlign="left" w:yAlign="inline"/>
              <w:rPr>
                <w:lang w:val="en-US"/>
              </w:rPr>
            </w:pPr>
          </w:p>
        </w:tc>
      </w:tr>
      <w:tr w:rsidR="00FB111E" w:rsidRPr="000253AC" w14:paraId="4089C700"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Avainsanat</w:t>
            </w:r>
            <w:proofErr w:type="spellEnd"/>
            <w:r w:rsidRPr="000253AC">
              <w:rPr>
                <w:rFonts w:ascii="Arial" w:hAnsi="Arial" w:cs="Arial"/>
                <w:sz w:val="16"/>
                <w:szCs w:val="16"/>
              </w:rPr>
              <w:t xml:space="preserve"> – </w:t>
            </w:r>
            <w:proofErr w:type="spellStart"/>
            <w:r w:rsidRPr="000253AC">
              <w:rPr>
                <w:rFonts w:ascii="Arial" w:hAnsi="Arial" w:cs="Arial"/>
                <w:sz w:val="16"/>
                <w:szCs w:val="16"/>
              </w:rPr>
              <w:t>Nyckelord</w:t>
            </w:r>
            <w:proofErr w:type="spellEnd"/>
            <w:r w:rsidRPr="000253AC">
              <w:rPr>
                <w:rFonts w:ascii="Arial" w:hAnsi="Arial" w:cs="Arial"/>
                <w:sz w:val="16"/>
                <w:szCs w:val="16"/>
              </w:rPr>
              <w:t xml:space="preserve"> – Keywords</w:t>
            </w:r>
          </w:p>
          <w:p w14:paraId="65992E15" w14:textId="5750D0E7" w:rsidR="00FB111E" w:rsidRPr="000253AC" w:rsidRDefault="00FB111E" w:rsidP="00FB111E">
            <w:pPr>
              <w:pStyle w:val="tiivistelma"/>
              <w:framePr w:hSpace="0" w:wrap="auto" w:vAnchor="margin" w:hAnchor="text" w:xAlign="left" w:yAlign="inline"/>
              <w:rPr>
                <w:lang w:val="en-US"/>
              </w:rPr>
            </w:pPr>
          </w:p>
        </w:tc>
      </w:tr>
      <w:tr w:rsidR="00FB111E" w:rsidRPr="000253AC" w14:paraId="644CD664"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00A43002"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Säilytyspaikka</w:t>
            </w:r>
            <w:proofErr w:type="spellEnd"/>
            <w:r w:rsidRPr="000253AC">
              <w:rPr>
                <w:rFonts w:ascii="Arial" w:hAnsi="Arial" w:cs="Arial"/>
                <w:sz w:val="16"/>
                <w:szCs w:val="16"/>
              </w:rPr>
              <w:t xml:space="preserve"> – </w:t>
            </w:r>
            <w:proofErr w:type="spellStart"/>
            <w:r w:rsidRPr="000253AC">
              <w:rPr>
                <w:rFonts w:ascii="Arial" w:hAnsi="Arial" w:cs="Arial"/>
                <w:sz w:val="16"/>
                <w:szCs w:val="16"/>
              </w:rPr>
              <w:t>Förvaringställe</w:t>
            </w:r>
            <w:proofErr w:type="spellEnd"/>
            <w:r w:rsidRPr="000253AC">
              <w:rPr>
                <w:rFonts w:ascii="Arial" w:hAnsi="Arial" w:cs="Arial"/>
                <w:sz w:val="16"/>
                <w:szCs w:val="16"/>
              </w:rPr>
              <w:t xml:space="preserve"> – Where deposited</w:t>
            </w:r>
          </w:p>
          <w:p w14:paraId="35D26A82" w14:textId="77777777" w:rsidR="00FB111E" w:rsidRPr="000253AC" w:rsidRDefault="00FB111E" w:rsidP="00FB111E">
            <w:pPr>
              <w:pStyle w:val="tiivistelma"/>
              <w:framePr w:hSpace="0" w:wrap="auto" w:vAnchor="margin" w:hAnchor="text" w:xAlign="left" w:yAlign="inline"/>
              <w:rPr>
                <w:sz w:val="16"/>
                <w:lang w:val="en-US"/>
              </w:rPr>
            </w:pPr>
            <w:r w:rsidRPr="000253AC">
              <w:rPr>
                <w:lang w:val="en-US"/>
              </w:rPr>
              <w:t>HELDA</w:t>
            </w:r>
          </w:p>
        </w:tc>
      </w:tr>
      <w:tr w:rsidR="00FB111E" w:rsidRPr="000253AC" w14:paraId="3CDE096B"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0253AC" w:rsidRDefault="00FB111E" w:rsidP="00FB111E">
            <w:pPr>
              <w:rPr>
                <w:rFonts w:ascii="Arial" w:hAnsi="Arial" w:cs="Arial"/>
                <w:sz w:val="16"/>
                <w:szCs w:val="16"/>
              </w:rPr>
            </w:pPr>
            <w:proofErr w:type="spellStart"/>
            <w:r w:rsidRPr="000253AC">
              <w:rPr>
                <w:rFonts w:ascii="Arial" w:hAnsi="Arial" w:cs="Arial"/>
                <w:sz w:val="16"/>
                <w:szCs w:val="16"/>
              </w:rPr>
              <w:t>Muita</w:t>
            </w:r>
            <w:proofErr w:type="spellEnd"/>
            <w:r w:rsidRPr="000253AC">
              <w:rPr>
                <w:rFonts w:ascii="Arial" w:hAnsi="Arial" w:cs="Arial"/>
                <w:sz w:val="16"/>
                <w:szCs w:val="16"/>
              </w:rPr>
              <w:t xml:space="preserve"> </w:t>
            </w:r>
            <w:proofErr w:type="spellStart"/>
            <w:r w:rsidRPr="000253AC">
              <w:rPr>
                <w:rFonts w:ascii="Arial" w:hAnsi="Arial" w:cs="Arial"/>
                <w:sz w:val="16"/>
                <w:szCs w:val="16"/>
              </w:rPr>
              <w:t>tietoja</w:t>
            </w:r>
            <w:proofErr w:type="spellEnd"/>
            <w:r w:rsidRPr="000253AC">
              <w:rPr>
                <w:rFonts w:ascii="Arial" w:hAnsi="Arial" w:cs="Arial"/>
                <w:sz w:val="16"/>
                <w:szCs w:val="16"/>
              </w:rPr>
              <w:t xml:space="preserve"> – </w:t>
            </w:r>
            <w:proofErr w:type="spellStart"/>
            <w:r w:rsidRPr="000253AC">
              <w:rPr>
                <w:rFonts w:ascii="Arial" w:hAnsi="Arial" w:cs="Arial"/>
                <w:sz w:val="16"/>
                <w:szCs w:val="16"/>
              </w:rPr>
              <w:t>Övriga</w:t>
            </w:r>
            <w:proofErr w:type="spellEnd"/>
            <w:r w:rsidRPr="000253AC">
              <w:rPr>
                <w:rFonts w:ascii="Arial" w:hAnsi="Arial" w:cs="Arial"/>
                <w:sz w:val="16"/>
                <w:szCs w:val="16"/>
              </w:rPr>
              <w:t xml:space="preserve"> </w:t>
            </w:r>
            <w:proofErr w:type="spellStart"/>
            <w:r w:rsidRPr="000253AC">
              <w:rPr>
                <w:rFonts w:ascii="Arial" w:hAnsi="Arial" w:cs="Arial"/>
                <w:sz w:val="16"/>
                <w:szCs w:val="16"/>
              </w:rPr>
              <w:t>uppgifter</w:t>
            </w:r>
            <w:proofErr w:type="spellEnd"/>
            <w:r w:rsidRPr="000253AC">
              <w:rPr>
                <w:rFonts w:ascii="Arial" w:hAnsi="Arial" w:cs="Arial"/>
                <w:sz w:val="16"/>
                <w:szCs w:val="16"/>
              </w:rPr>
              <w:t xml:space="preserve"> – Additional information</w:t>
            </w:r>
          </w:p>
        </w:tc>
      </w:tr>
    </w:tbl>
    <w:p w14:paraId="1536536D" w14:textId="2D1C2E75" w:rsidR="003E47A2" w:rsidRPr="000253AC" w:rsidRDefault="00FB111E" w:rsidP="00B31DAC">
      <w:r w:rsidRPr="000253AC">
        <w:t xml:space="preserve"> </w:t>
      </w:r>
      <w:r w:rsidR="003E47A2" w:rsidRPr="000253AC">
        <w:br w:type="page"/>
      </w:r>
    </w:p>
    <w:p w14:paraId="58F3BE5C" w14:textId="14E89641" w:rsidR="0024470A" w:rsidRPr="00D908C2" w:rsidRDefault="003177DE" w:rsidP="00D908C2">
      <w:pPr>
        <w:jc w:val="left"/>
        <w:rPr>
          <w:b/>
          <w:bCs/>
        </w:rPr>
      </w:pPr>
      <w:r w:rsidRPr="00D908C2">
        <w:rPr>
          <w:b/>
          <w:bCs/>
        </w:rPr>
        <w:lastRenderedPageBreak/>
        <w:t xml:space="preserve">TABLE OF </w:t>
      </w:r>
      <w:r w:rsidR="0024470A" w:rsidRPr="00D908C2">
        <w:rPr>
          <w:b/>
          <w:bCs/>
        </w:rPr>
        <w:t>CONTENTS</w:t>
      </w:r>
    </w:p>
    <w:p w14:paraId="33E4C0F1" w14:textId="10EC6A55" w:rsidR="00D908C2" w:rsidRDefault="00B43CC4">
      <w:pPr>
        <w:pStyle w:val="TOC1"/>
        <w:tabs>
          <w:tab w:val="right" w:leader="dot" w:pos="9622"/>
        </w:tabs>
        <w:rPr>
          <w:rFonts w:asciiTheme="minorHAnsi" w:eastAsiaTheme="minorEastAsia" w:hAnsiTheme="minorHAnsi" w:cstheme="minorBidi"/>
          <w:noProof/>
          <w:lang w:val="fi-FI"/>
        </w:rPr>
      </w:pPr>
      <w:r w:rsidRPr="000253AC">
        <w:fldChar w:fldCharType="begin"/>
      </w:r>
      <w:r w:rsidRPr="000253AC">
        <w:instrText xml:space="preserve"> TOC \o "1-3" \h \z \u </w:instrText>
      </w:r>
      <w:r w:rsidRPr="000253AC">
        <w:fldChar w:fldCharType="separate"/>
      </w:r>
      <w:hyperlink w:anchor="_Toc10537449" w:history="1">
        <w:r w:rsidR="00D908C2" w:rsidRPr="001B4C31">
          <w:rPr>
            <w:rStyle w:val="Hyperlink"/>
            <w:noProof/>
          </w:rPr>
          <w:t>1 Introduction</w:t>
        </w:r>
        <w:r w:rsidR="00D908C2">
          <w:rPr>
            <w:noProof/>
            <w:webHidden/>
          </w:rPr>
          <w:tab/>
        </w:r>
        <w:r w:rsidR="00D908C2">
          <w:rPr>
            <w:noProof/>
            <w:webHidden/>
          </w:rPr>
          <w:fldChar w:fldCharType="begin"/>
        </w:r>
        <w:r w:rsidR="00D908C2">
          <w:rPr>
            <w:noProof/>
            <w:webHidden/>
          </w:rPr>
          <w:instrText xml:space="preserve"> PAGEREF _Toc10537449 \h </w:instrText>
        </w:r>
        <w:r w:rsidR="00D908C2">
          <w:rPr>
            <w:noProof/>
            <w:webHidden/>
          </w:rPr>
        </w:r>
        <w:r w:rsidR="00D908C2">
          <w:rPr>
            <w:noProof/>
            <w:webHidden/>
          </w:rPr>
          <w:fldChar w:fldCharType="separate"/>
        </w:r>
        <w:r w:rsidR="00D908C2">
          <w:rPr>
            <w:noProof/>
            <w:webHidden/>
          </w:rPr>
          <w:t>1</w:t>
        </w:r>
        <w:r w:rsidR="00D908C2">
          <w:rPr>
            <w:noProof/>
            <w:webHidden/>
          </w:rPr>
          <w:fldChar w:fldCharType="end"/>
        </w:r>
      </w:hyperlink>
    </w:p>
    <w:p w14:paraId="69CAA568" w14:textId="0932ECA3" w:rsidR="00D908C2" w:rsidRDefault="00C9630C">
      <w:pPr>
        <w:pStyle w:val="TOC1"/>
        <w:tabs>
          <w:tab w:val="right" w:leader="dot" w:pos="9622"/>
        </w:tabs>
        <w:rPr>
          <w:rFonts w:asciiTheme="minorHAnsi" w:eastAsiaTheme="minorEastAsia" w:hAnsiTheme="minorHAnsi" w:cstheme="minorBidi"/>
          <w:noProof/>
          <w:lang w:val="fi-FI"/>
        </w:rPr>
      </w:pPr>
      <w:hyperlink w:anchor="_Toc10537450" w:history="1">
        <w:r w:rsidR="00D908C2" w:rsidRPr="001B4C31">
          <w:rPr>
            <w:rStyle w:val="Hyperlink"/>
            <w:noProof/>
          </w:rPr>
          <w:t>2 Background</w:t>
        </w:r>
        <w:r w:rsidR="00D908C2">
          <w:rPr>
            <w:noProof/>
            <w:webHidden/>
          </w:rPr>
          <w:tab/>
        </w:r>
        <w:r w:rsidR="00D908C2">
          <w:rPr>
            <w:noProof/>
            <w:webHidden/>
          </w:rPr>
          <w:fldChar w:fldCharType="begin"/>
        </w:r>
        <w:r w:rsidR="00D908C2">
          <w:rPr>
            <w:noProof/>
            <w:webHidden/>
          </w:rPr>
          <w:instrText xml:space="preserve"> PAGEREF _Toc10537450 \h </w:instrText>
        </w:r>
        <w:r w:rsidR="00D908C2">
          <w:rPr>
            <w:noProof/>
            <w:webHidden/>
          </w:rPr>
        </w:r>
        <w:r w:rsidR="00D908C2">
          <w:rPr>
            <w:noProof/>
            <w:webHidden/>
          </w:rPr>
          <w:fldChar w:fldCharType="separate"/>
        </w:r>
        <w:r w:rsidR="00D908C2">
          <w:rPr>
            <w:noProof/>
            <w:webHidden/>
          </w:rPr>
          <w:t>3</w:t>
        </w:r>
        <w:r w:rsidR="00D908C2">
          <w:rPr>
            <w:noProof/>
            <w:webHidden/>
          </w:rPr>
          <w:fldChar w:fldCharType="end"/>
        </w:r>
      </w:hyperlink>
    </w:p>
    <w:p w14:paraId="1E38680A" w14:textId="31E58BF7" w:rsidR="00D908C2" w:rsidRDefault="00C9630C">
      <w:pPr>
        <w:pStyle w:val="TOC2"/>
        <w:tabs>
          <w:tab w:val="right" w:leader="dot" w:pos="9622"/>
        </w:tabs>
        <w:rPr>
          <w:rFonts w:asciiTheme="minorHAnsi" w:eastAsiaTheme="minorEastAsia" w:hAnsiTheme="minorHAnsi" w:cstheme="minorBidi"/>
          <w:noProof/>
          <w:lang w:val="fi-FI"/>
        </w:rPr>
      </w:pPr>
      <w:hyperlink w:anchor="_Toc10537451" w:history="1">
        <w:r w:rsidR="00D908C2" w:rsidRPr="001B4C31">
          <w:rPr>
            <w:rStyle w:val="Hyperlink"/>
            <w:noProof/>
          </w:rPr>
          <w:t>2.1. Noise</w:t>
        </w:r>
        <w:r w:rsidR="00D908C2">
          <w:rPr>
            <w:noProof/>
            <w:webHidden/>
          </w:rPr>
          <w:tab/>
        </w:r>
        <w:r w:rsidR="00D908C2">
          <w:rPr>
            <w:noProof/>
            <w:webHidden/>
          </w:rPr>
          <w:fldChar w:fldCharType="begin"/>
        </w:r>
        <w:r w:rsidR="00D908C2">
          <w:rPr>
            <w:noProof/>
            <w:webHidden/>
          </w:rPr>
          <w:instrText xml:space="preserve"> PAGEREF _Toc10537451 \h </w:instrText>
        </w:r>
        <w:r w:rsidR="00D908C2">
          <w:rPr>
            <w:noProof/>
            <w:webHidden/>
          </w:rPr>
        </w:r>
        <w:r w:rsidR="00D908C2">
          <w:rPr>
            <w:noProof/>
            <w:webHidden/>
          </w:rPr>
          <w:fldChar w:fldCharType="separate"/>
        </w:r>
        <w:r w:rsidR="00D908C2">
          <w:rPr>
            <w:noProof/>
            <w:webHidden/>
          </w:rPr>
          <w:t>3</w:t>
        </w:r>
        <w:r w:rsidR="00D908C2">
          <w:rPr>
            <w:noProof/>
            <w:webHidden/>
          </w:rPr>
          <w:fldChar w:fldCharType="end"/>
        </w:r>
      </w:hyperlink>
    </w:p>
    <w:p w14:paraId="74FC18A1" w14:textId="128C7AC3" w:rsidR="00D908C2" w:rsidRDefault="00C9630C">
      <w:pPr>
        <w:pStyle w:val="TOC2"/>
        <w:tabs>
          <w:tab w:val="right" w:leader="dot" w:pos="9622"/>
        </w:tabs>
        <w:rPr>
          <w:rFonts w:asciiTheme="minorHAnsi" w:eastAsiaTheme="minorEastAsia" w:hAnsiTheme="minorHAnsi" w:cstheme="minorBidi"/>
          <w:noProof/>
          <w:lang w:val="fi-FI"/>
        </w:rPr>
      </w:pPr>
      <w:hyperlink w:anchor="_Toc10537452" w:history="1">
        <w:r w:rsidR="00D908C2" w:rsidRPr="001B4C31">
          <w:rPr>
            <w:rStyle w:val="Hyperlink"/>
            <w:noProof/>
          </w:rPr>
          <w:t>2.2. Traffic noise in legislation</w:t>
        </w:r>
        <w:r w:rsidR="00D908C2">
          <w:rPr>
            <w:noProof/>
            <w:webHidden/>
          </w:rPr>
          <w:tab/>
        </w:r>
        <w:r w:rsidR="00D908C2">
          <w:rPr>
            <w:noProof/>
            <w:webHidden/>
          </w:rPr>
          <w:fldChar w:fldCharType="begin"/>
        </w:r>
        <w:r w:rsidR="00D908C2">
          <w:rPr>
            <w:noProof/>
            <w:webHidden/>
          </w:rPr>
          <w:instrText xml:space="preserve"> PAGEREF _Toc10537452 \h </w:instrText>
        </w:r>
        <w:r w:rsidR="00D908C2">
          <w:rPr>
            <w:noProof/>
            <w:webHidden/>
          </w:rPr>
        </w:r>
        <w:r w:rsidR="00D908C2">
          <w:rPr>
            <w:noProof/>
            <w:webHidden/>
          </w:rPr>
          <w:fldChar w:fldCharType="separate"/>
        </w:r>
        <w:r w:rsidR="00D908C2">
          <w:rPr>
            <w:noProof/>
            <w:webHidden/>
          </w:rPr>
          <w:t>3</w:t>
        </w:r>
        <w:r w:rsidR="00D908C2">
          <w:rPr>
            <w:noProof/>
            <w:webHidden/>
          </w:rPr>
          <w:fldChar w:fldCharType="end"/>
        </w:r>
      </w:hyperlink>
    </w:p>
    <w:p w14:paraId="0649BFE5" w14:textId="6F2290C7" w:rsidR="00D908C2" w:rsidRDefault="00C9630C">
      <w:pPr>
        <w:pStyle w:val="TOC2"/>
        <w:tabs>
          <w:tab w:val="right" w:leader="dot" w:pos="9622"/>
        </w:tabs>
        <w:rPr>
          <w:rFonts w:asciiTheme="minorHAnsi" w:eastAsiaTheme="minorEastAsia" w:hAnsiTheme="minorHAnsi" w:cstheme="minorBidi"/>
          <w:noProof/>
          <w:lang w:val="fi-FI"/>
        </w:rPr>
      </w:pPr>
      <w:hyperlink w:anchor="_Toc10537453" w:history="1">
        <w:r w:rsidR="00D908C2" w:rsidRPr="001B4C31">
          <w:rPr>
            <w:rStyle w:val="Hyperlink"/>
            <w:noProof/>
          </w:rPr>
          <w:t>2.3. Alternative measures of pedestrian accessibility - travel time is not enough</w:t>
        </w:r>
        <w:r w:rsidR="00D908C2">
          <w:rPr>
            <w:noProof/>
            <w:webHidden/>
          </w:rPr>
          <w:tab/>
        </w:r>
        <w:r w:rsidR="00D908C2">
          <w:rPr>
            <w:noProof/>
            <w:webHidden/>
          </w:rPr>
          <w:fldChar w:fldCharType="begin"/>
        </w:r>
        <w:r w:rsidR="00D908C2">
          <w:rPr>
            <w:noProof/>
            <w:webHidden/>
          </w:rPr>
          <w:instrText xml:space="preserve"> PAGEREF _Toc10537453 \h </w:instrText>
        </w:r>
        <w:r w:rsidR="00D908C2">
          <w:rPr>
            <w:noProof/>
            <w:webHidden/>
          </w:rPr>
        </w:r>
        <w:r w:rsidR="00D908C2">
          <w:rPr>
            <w:noProof/>
            <w:webHidden/>
          </w:rPr>
          <w:fldChar w:fldCharType="separate"/>
        </w:r>
        <w:r w:rsidR="00D908C2">
          <w:rPr>
            <w:noProof/>
            <w:webHidden/>
          </w:rPr>
          <w:t>3</w:t>
        </w:r>
        <w:r w:rsidR="00D908C2">
          <w:rPr>
            <w:noProof/>
            <w:webHidden/>
          </w:rPr>
          <w:fldChar w:fldCharType="end"/>
        </w:r>
      </w:hyperlink>
    </w:p>
    <w:p w14:paraId="56535AC7" w14:textId="7C110210" w:rsidR="00D908C2" w:rsidRDefault="00C9630C">
      <w:pPr>
        <w:pStyle w:val="TOC2"/>
        <w:tabs>
          <w:tab w:val="right" w:leader="dot" w:pos="9622"/>
        </w:tabs>
        <w:rPr>
          <w:rFonts w:asciiTheme="minorHAnsi" w:eastAsiaTheme="minorEastAsia" w:hAnsiTheme="minorHAnsi" w:cstheme="minorBidi"/>
          <w:noProof/>
          <w:lang w:val="fi-FI"/>
        </w:rPr>
      </w:pPr>
      <w:hyperlink w:anchor="_Toc10537454" w:history="1">
        <w:r w:rsidR="00D908C2" w:rsidRPr="001B4C31">
          <w:rPr>
            <w:rStyle w:val="Hyperlink"/>
            <w:noProof/>
          </w:rPr>
          <w:t>2.4. Approaches in assessing exposure to traffic noise</w:t>
        </w:r>
        <w:r w:rsidR="00D908C2">
          <w:rPr>
            <w:noProof/>
            <w:webHidden/>
          </w:rPr>
          <w:tab/>
        </w:r>
        <w:r w:rsidR="00D908C2">
          <w:rPr>
            <w:noProof/>
            <w:webHidden/>
          </w:rPr>
          <w:fldChar w:fldCharType="begin"/>
        </w:r>
        <w:r w:rsidR="00D908C2">
          <w:rPr>
            <w:noProof/>
            <w:webHidden/>
          </w:rPr>
          <w:instrText xml:space="preserve"> PAGEREF _Toc10537454 \h </w:instrText>
        </w:r>
        <w:r w:rsidR="00D908C2">
          <w:rPr>
            <w:noProof/>
            <w:webHidden/>
          </w:rPr>
        </w:r>
        <w:r w:rsidR="00D908C2">
          <w:rPr>
            <w:noProof/>
            <w:webHidden/>
          </w:rPr>
          <w:fldChar w:fldCharType="separate"/>
        </w:r>
        <w:r w:rsidR="00D908C2">
          <w:rPr>
            <w:noProof/>
            <w:webHidden/>
          </w:rPr>
          <w:t>4</w:t>
        </w:r>
        <w:r w:rsidR="00D908C2">
          <w:rPr>
            <w:noProof/>
            <w:webHidden/>
          </w:rPr>
          <w:fldChar w:fldCharType="end"/>
        </w:r>
      </w:hyperlink>
    </w:p>
    <w:p w14:paraId="56CE7309" w14:textId="2CED3842" w:rsidR="00D908C2" w:rsidRDefault="00C9630C">
      <w:pPr>
        <w:pStyle w:val="TOC2"/>
        <w:tabs>
          <w:tab w:val="right" w:leader="dot" w:pos="9622"/>
        </w:tabs>
        <w:rPr>
          <w:rFonts w:asciiTheme="minorHAnsi" w:eastAsiaTheme="minorEastAsia" w:hAnsiTheme="minorHAnsi" w:cstheme="minorBidi"/>
          <w:noProof/>
          <w:lang w:val="fi-FI"/>
        </w:rPr>
      </w:pPr>
      <w:hyperlink w:anchor="_Toc10537455" w:history="1">
        <w:r w:rsidR="00D908C2" w:rsidRPr="001B4C31">
          <w:rPr>
            <w:rStyle w:val="Hyperlink"/>
            <w:noProof/>
          </w:rPr>
          <w:t>2.5. Route optimization in GIS</w:t>
        </w:r>
        <w:r w:rsidR="00D908C2">
          <w:rPr>
            <w:noProof/>
            <w:webHidden/>
          </w:rPr>
          <w:tab/>
        </w:r>
        <w:r w:rsidR="00D908C2">
          <w:rPr>
            <w:noProof/>
            <w:webHidden/>
          </w:rPr>
          <w:fldChar w:fldCharType="begin"/>
        </w:r>
        <w:r w:rsidR="00D908C2">
          <w:rPr>
            <w:noProof/>
            <w:webHidden/>
          </w:rPr>
          <w:instrText xml:space="preserve"> PAGEREF _Toc10537455 \h </w:instrText>
        </w:r>
        <w:r w:rsidR="00D908C2">
          <w:rPr>
            <w:noProof/>
            <w:webHidden/>
          </w:rPr>
        </w:r>
        <w:r w:rsidR="00D908C2">
          <w:rPr>
            <w:noProof/>
            <w:webHidden/>
          </w:rPr>
          <w:fldChar w:fldCharType="separate"/>
        </w:r>
        <w:r w:rsidR="00D908C2">
          <w:rPr>
            <w:noProof/>
            <w:webHidden/>
          </w:rPr>
          <w:t>5</w:t>
        </w:r>
        <w:r w:rsidR="00D908C2">
          <w:rPr>
            <w:noProof/>
            <w:webHidden/>
          </w:rPr>
          <w:fldChar w:fldCharType="end"/>
        </w:r>
      </w:hyperlink>
    </w:p>
    <w:p w14:paraId="49200BF1" w14:textId="345743DA" w:rsidR="00D908C2" w:rsidRDefault="00C9630C">
      <w:pPr>
        <w:pStyle w:val="TOC3"/>
        <w:tabs>
          <w:tab w:val="right" w:leader="dot" w:pos="9622"/>
        </w:tabs>
        <w:rPr>
          <w:rFonts w:asciiTheme="minorHAnsi" w:eastAsiaTheme="minorEastAsia" w:hAnsiTheme="minorHAnsi" w:cstheme="minorBidi"/>
          <w:noProof/>
          <w:lang w:val="fi-FI"/>
        </w:rPr>
      </w:pPr>
      <w:hyperlink w:anchor="_Toc10537456" w:history="1">
        <w:r w:rsidR="00D908C2" w:rsidRPr="001B4C31">
          <w:rPr>
            <w:rStyle w:val="Hyperlink"/>
            <w:noProof/>
          </w:rPr>
          <w:t>2.5.1. Graph theory</w:t>
        </w:r>
        <w:r w:rsidR="00D908C2">
          <w:rPr>
            <w:noProof/>
            <w:webHidden/>
          </w:rPr>
          <w:tab/>
        </w:r>
        <w:r w:rsidR="00D908C2">
          <w:rPr>
            <w:noProof/>
            <w:webHidden/>
          </w:rPr>
          <w:fldChar w:fldCharType="begin"/>
        </w:r>
        <w:r w:rsidR="00D908C2">
          <w:rPr>
            <w:noProof/>
            <w:webHidden/>
          </w:rPr>
          <w:instrText xml:space="preserve"> PAGEREF _Toc10537456 \h </w:instrText>
        </w:r>
        <w:r w:rsidR="00D908C2">
          <w:rPr>
            <w:noProof/>
            <w:webHidden/>
          </w:rPr>
        </w:r>
        <w:r w:rsidR="00D908C2">
          <w:rPr>
            <w:noProof/>
            <w:webHidden/>
          </w:rPr>
          <w:fldChar w:fldCharType="separate"/>
        </w:r>
        <w:r w:rsidR="00D908C2">
          <w:rPr>
            <w:noProof/>
            <w:webHidden/>
          </w:rPr>
          <w:t>5</w:t>
        </w:r>
        <w:r w:rsidR="00D908C2">
          <w:rPr>
            <w:noProof/>
            <w:webHidden/>
          </w:rPr>
          <w:fldChar w:fldCharType="end"/>
        </w:r>
      </w:hyperlink>
    </w:p>
    <w:p w14:paraId="6D76F710" w14:textId="03A6ED0C" w:rsidR="00D908C2" w:rsidRDefault="00C9630C">
      <w:pPr>
        <w:pStyle w:val="TOC3"/>
        <w:tabs>
          <w:tab w:val="right" w:leader="dot" w:pos="9622"/>
        </w:tabs>
        <w:rPr>
          <w:rFonts w:asciiTheme="minorHAnsi" w:eastAsiaTheme="minorEastAsia" w:hAnsiTheme="minorHAnsi" w:cstheme="minorBidi"/>
          <w:noProof/>
          <w:lang w:val="fi-FI"/>
        </w:rPr>
      </w:pPr>
      <w:hyperlink w:anchor="_Toc10537457" w:history="1">
        <w:r w:rsidR="00D908C2" w:rsidRPr="001B4C31">
          <w:rPr>
            <w:rStyle w:val="Hyperlink"/>
            <w:noProof/>
          </w:rPr>
          <w:t>2.5.2. Least cost path</w:t>
        </w:r>
        <w:r w:rsidR="00D908C2">
          <w:rPr>
            <w:noProof/>
            <w:webHidden/>
          </w:rPr>
          <w:tab/>
        </w:r>
        <w:r w:rsidR="00D908C2">
          <w:rPr>
            <w:noProof/>
            <w:webHidden/>
          </w:rPr>
          <w:fldChar w:fldCharType="begin"/>
        </w:r>
        <w:r w:rsidR="00D908C2">
          <w:rPr>
            <w:noProof/>
            <w:webHidden/>
          </w:rPr>
          <w:instrText xml:space="preserve"> PAGEREF _Toc10537457 \h </w:instrText>
        </w:r>
        <w:r w:rsidR="00D908C2">
          <w:rPr>
            <w:noProof/>
            <w:webHidden/>
          </w:rPr>
        </w:r>
        <w:r w:rsidR="00D908C2">
          <w:rPr>
            <w:noProof/>
            <w:webHidden/>
          </w:rPr>
          <w:fldChar w:fldCharType="separate"/>
        </w:r>
        <w:r w:rsidR="00D908C2">
          <w:rPr>
            <w:noProof/>
            <w:webHidden/>
          </w:rPr>
          <w:t>5</w:t>
        </w:r>
        <w:r w:rsidR="00D908C2">
          <w:rPr>
            <w:noProof/>
            <w:webHidden/>
          </w:rPr>
          <w:fldChar w:fldCharType="end"/>
        </w:r>
      </w:hyperlink>
    </w:p>
    <w:p w14:paraId="07F10AD7" w14:textId="2ABF6EBC" w:rsidR="00D908C2" w:rsidRDefault="00C9630C">
      <w:pPr>
        <w:pStyle w:val="TOC3"/>
        <w:tabs>
          <w:tab w:val="right" w:leader="dot" w:pos="9622"/>
        </w:tabs>
        <w:rPr>
          <w:rFonts w:asciiTheme="minorHAnsi" w:eastAsiaTheme="minorEastAsia" w:hAnsiTheme="minorHAnsi" w:cstheme="minorBidi"/>
          <w:noProof/>
          <w:lang w:val="fi-FI"/>
        </w:rPr>
      </w:pPr>
      <w:hyperlink w:anchor="_Toc10537458" w:history="1">
        <w:r w:rsidR="00D908C2" w:rsidRPr="001B4C31">
          <w:rPr>
            <w:rStyle w:val="Hyperlink"/>
            <w:noProof/>
          </w:rPr>
          <w:t>2.5.3. Optimizing short and green paths</w:t>
        </w:r>
        <w:r w:rsidR="00D908C2">
          <w:rPr>
            <w:noProof/>
            <w:webHidden/>
          </w:rPr>
          <w:tab/>
        </w:r>
        <w:r w:rsidR="00D908C2">
          <w:rPr>
            <w:noProof/>
            <w:webHidden/>
          </w:rPr>
          <w:fldChar w:fldCharType="begin"/>
        </w:r>
        <w:r w:rsidR="00D908C2">
          <w:rPr>
            <w:noProof/>
            <w:webHidden/>
          </w:rPr>
          <w:instrText xml:space="preserve"> PAGEREF _Toc10537458 \h </w:instrText>
        </w:r>
        <w:r w:rsidR="00D908C2">
          <w:rPr>
            <w:noProof/>
            <w:webHidden/>
          </w:rPr>
        </w:r>
        <w:r w:rsidR="00D908C2">
          <w:rPr>
            <w:noProof/>
            <w:webHidden/>
          </w:rPr>
          <w:fldChar w:fldCharType="separate"/>
        </w:r>
        <w:r w:rsidR="00D908C2">
          <w:rPr>
            <w:noProof/>
            <w:webHidden/>
          </w:rPr>
          <w:t>5</w:t>
        </w:r>
        <w:r w:rsidR="00D908C2">
          <w:rPr>
            <w:noProof/>
            <w:webHidden/>
          </w:rPr>
          <w:fldChar w:fldCharType="end"/>
        </w:r>
      </w:hyperlink>
    </w:p>
    <w:p w14:paraId="45398E7B" w14:textId="5B45C3E4" w:rsidR="00D908C2" w:rsidRDefault="00C9630C">
      <w:pPr>
        <w:pStyle w:val="TOC3"/>
        <w:tabs>
          <w:tab w:val="right" w:leader="dot" w:pos="9622"/>
        </w:tabs>
        <w:rPr>
          <w:rFonts w:asciiTheme="minorHAnsi" w:eastAsiaTheme="minorEastAsia" w:hAnsiTheme="minorHAnsi" w:cstheme="minorBidi"/>
          <w:noProof/>
          <w:lang w:val="fi-FI"/>
        </w:rPr>
      </w:pPr>
      <w:hyperlink w:anchor="_Toc10537459" w:history="1">
        <w:r w:rsidR="00D908C2" w:rsidRPr="001B4C31">
          <w:rPr>
            <w:rStyle w:val="Hyperlink"/>
            <w:noProof/>
          </w:rPr>
          <w:t>2.5.4. Environmental impedance function</w:t>
        </w:r>
        <w:r w:rsidR="00D908C2">
          <w:rPr>
            <w:noProof/>
            <w:webHidden/>
          </w:rPr>
          <w:tab/>
        </w:r>
        <w:r w:rsidR="00D908C2">
          <w:rPr>
            <w:noProof/>
            <w:webHidden/>
          </w:rPr>
          <w:fldChar w:fldCharType="begin"/>
        </w:r>
        <w:r w:rsidR="00D908C2">
          <w:rPr>
            <w:noProof/>
            <w:webHidden/>
          </w:rPr>
          <w:instrText xml:space="preserve"> PAGEREF _Toc10537459 \h </w:instrText>
        </w:r>
        <w:r w:rsidR="00D908C2">
          <w:rPr>
            <w:noProof/>
            <w:webHidden/>
          </w:rPr>
        </w:r>
        <w:r w:rsidR="00D908C2">
          <w:rPr>
            <w:noProof/>
            <w:webHidden/>
          </w:rPr>
          <w:fldChar w:fldCharType="separate"/>
        </w:r>
        <w:r w:rsidR="00D908C2">
          <w:rPr>
            <w:noProof/>
            <w:webHidden/>
          </w:rPr>
          <w:t>5</w:t>
        </w:r>
        <w:r w:rsidR="00D908C2">
          <w:rPr>
            <w:noProof/>
            <w:webHidden/>
          </w:rPr>
          <w:fldChar w:fldCharType="end"/>
        </w:r>
      </w:hyperlink>
    </w:p>
    <w:p w14:paraId="4C1BDD40" w14:textId="6E116655" w:rsidR="00D908C2" w:rsidRDefault="00C9630C">
      <w:pPr>
        <w:pStyle w:val="TOC2"/>
        <w:tabs>
          <w:tab w:val="right" w:leader="dot" w:pos="9622"/>
        </w:tabs>
        <w:rPr>
          <w:rFonts w:asciiTheme="minorHAnsi" w:eastAsiaTheme="minorEastAsia" w:hAnsiTheme="minorHAnsi" w:cstheme="minorBidi"/>
          <w:noProof/>
          <w:lang w:val="fi-FI"/>
        </w:rPr>
      </w:pPr>
      <w:hyperlink w:anchor="_Toc10537460" w:history="1">
        <w:r w:rsidR="00D908C2" w:rsidRPr="001B4C31">
          <w:rPr>
            <w:rStyle w:val="Hyperlink"/>
            <w:noProof/>
          </w:rPr>
          <w:t>2.6. Web GIS</w:t>
        </w:r>
        <w:r w:rsidR="00D908C2">
          <w:rPr>
            <w:noProof/>
            <w:webHidden/>
          </w:rPr>
          <w:tab/>
        </w:r>
        <w:r w:rsidR="00D908C2">
          <w:rPr>
            <w:noProof/>
            <w:webHidden/>
          </w:rPr>
          <w:fldChar w:fldCharType="begin"/>
        </w:r>
        <w:r w:rsidR="00D908C2">
          <w:rPr>
            <w:noProof/>
            <w:webHidden/>
          </w:rPr>
          <w:instrText xml:space="preserve"> PAGEREF _Toc10537460 \h </w:instrText>
        </w:r>
        <w:r w:rsidR="00D908C2">
          <w:rPr>
            <w:noProof/>
            <w:webHidden/>
          </w:rPr>
        </w:r>
        <w:r w:rsidR="00D908C2">
          <w:rPr>
            <w:noProof/>
            <w:webHidden/>
          </w:rPr>
          <w:fldChar w:fldCharType="separate"/>
        </w:r>
        <w:r w:rsidR="00D908C2">
          <w:rPr>
            <w:noProof/>
            <w:webHidden/>
          </w:rPr>
          <w:t>5</w:t>
        </w:r>
        <w:r w:rsidR="00D908C2">
          <w:rPr>
            <w:noProof/>
            <w:webHidden/>
          </w:rPr>
          <w:fldChar w:fldCharType="end"/>
        </w:r>
      </w:hyperlink>
    </w:p>
    <w:p w14:paraId="6403AE8C" w14:textId="1464F67A" w:rsidR="00D908C2" w:rsidRDefault="00C9630C">
      <w:pPr>
        <w:pStyle w:val="TOC3"/>
        <w:tabs>
          <w:tab w:val="right" w:leader="dot" w:pos="9622"/>
        </w:tabs>
        <w:rPr>
          <w:rFonts w:asciiTheme="minorHAnsi" w:eastAsiaTheme="minorEastAsia" w:hAnsiTheme="minorHAnsi" w:cstheme="minorBidi"/>
          <w:noProof/>
          <w:lang w:val="fi-FI"/>
        </w:rPr>
      </w:pPr>
      <w:hyperlink w:anchor="_Toc10537461" w:history="1">
        <w:r w:rsidR="00D908C2" w:rsidRPr="001B4C31">
          <w:rPr>
            <w:rStyle w:val="Hyperlink"/>
            <w:noProof/>
          </w:rPr>
          <w:t>2.6.1. Concepts and recent developments</w:t>
        </w:r>
        <w:r w:rsidR="00D908C2">
          <w:rPr>
            <w:noProof/>
            <w:webHidden/>
          </w:rPr>
          <w:tab/>
        </w:r>
        <w:r w:rsidR="00D908C2">
          <w:rPr>
            <w:noProof/>
            <w:webHidden/>
          </w:rPr>
          <w:fldChar w:fldCharType="begin"/>
        </w:r>
        <w:r w:rsidR="00D908C2">
          <w:rPr>
            <w:noProof/>
            <w:webHidden/>
          </w:rPr>
          <w:instrText xml:space="preserve"> PAGEREF _Toc10537461 \h </w:instrText>
        </w:r>
        <w:r w:rsidR="00D908C2">
          <w:rPr>
            <w:noProof/>
            <w:webHidden/>
          </w:rPr>
        </w:r>
        <w:r w:rsidR="00D908C2">
          <w:rPr>
            <w:noProof/>
            <w:webHidden/>
          </w:rPr>
          <w:fldChar w:fldCharType="separate"/>
        </w:r>
        <w:r w:rsidR="00D908C2">
          <w:rPr>
            <w:noProof/>
            <w:webHidden/>
          </w:rPr>
          <w:t>5</w:t>
        </w:r>
        <w:r w:rsidR="00D908C2">
          <w:rPr>
            <w:noProof/>
            <w:webHidden/>
          </w:rPr>
          <w:fldChar w:fldCharType="end"/>
        </w:r>
      </w:hyperlink>
    </w:p>
    <w:p w14:paraId="7C4C29F1" w14:textId="5062589A" w:rsidR="00D908C2" w:rsidRDefault="00C9630C">
      <w:pPr>
        <w:pStyle w:val="TOC3"/>
        <w:tabs>
          <w:tab w:val="right" w:leader="dot" w:pos="9622"/>
        </w:tabs>
        <w:rPr>
          <w:rFonts w:asciiTheme="minorHAnsi" w:eastAsiaTheme="minorEastAsia" w:hAnsiTheme="minorHAnsi" w:cstheme="minorBidi"/>
          <w:noProof/>
          <w:lang w:val="fi-FI"/>
        </w:rPr>
      </w:pPr>
      <w:hyperlink w:anchor="_Toc10537462" w:history="1">
        <w:r w:rsidR="00D908C2" w:rsidRPr="001B4C31">
          <w:rPr>
            <w:rStyle w:val="Hyperlink"/>
            <w:noProof/>
          </w:rPr>
          <w:t>2.6.2. Interactive web map applications</w:t>
        </w:r>
        <w:r w:rsidR="00D908C2">
          <w:rPr>
            <w:noProof/>
            <w:webHidden/>
          </w:rPr>
          <w:tab/>
        </w:r>
        <w:r w:rsidR="00D908C2">
          <w:rPr>
            <w:noProof/>
            <w:webHidden/>
          </w:rPr>
          <w:fldChar w:fldCharType="begin"/>
        </w:r>
        <w:r w:rsidR="00D908C2">
          <w:rPr>
            <w:noProof/>
            <w:webHidden/>
          </w:rPr>
          <w:instrText xml:space="preserve"> PAGEREF _Toc10537462 \h </w:instrText>
        </w:r>
        <w:r w:rsidR="00D908C2">
          <w:rPr>
            <w:noProof/>
            <w:webHidden/>
          </w:rPr>
        </w:r>
        <w:r w:rsidR="00D908C2">
          <w:rPr>
            <w:noProof/>
            <w:webHidden/>
          </w:rPr>
          <w:fldChar w:fldCharType="separate"/>
        </w:r>
        <w:r w:rsidR="00D908C2">
          <w:rPr>
            <w:noProof/>
            <w:webHidden/>
          </w:rPr>
          <w:t>5</w:t>
        </w:r>
        <w:r w:rsidR="00D908C2">
          <w:rPr>
            <w:noProof/>
            <w:webHidden/>
          </w:rPr>
          <w:fldChar w:fldCharType="end"/>
        </w:r>
      </w:hyperlink>
    </w:p>
    <w:p w14:paraId="10F1F0C6" w14:textId="43A4F3BD" w:rsidR="00D908C2" w:rsidRDefault="00C9630C">
      <w:pPr>
        <w:pStyle w:val="TOC1"/>
        <w:tabs>
          <w:tab w:val="right" w:leader="dot" w:pos="9622"/>
        </w:tabs>
        <w:rPr>
          <w:rFonts w:asciiTheme="minorHAnsi" w:eastAsiaTheme="minorEastAsia" w:hAnsiTheme="minorHAnsi" w:cstheme="minorBidi"/>
          <w:noProof/>
          <w:lang w:val="fi-FI"/>
        </w:rPr>
      </w:pPr>
      <w:hyperlink w:anchor="_Toc10537463" w:history="1">
        <w:r w:rsidR="00D908C2" w:rsidRPr="001B4C31">
          <w:rPr>
            <w:rStyle w:val="Hyperlink"/>
            <w:noProof/>
          </w:rPr>
          <w:t>3 Material &amp; Methods</w:t>
        </w:r>
        <w:r w:rsidR="00D908C2">
          <w:rPr>
            <w:noProof/>
            <w:webHidden/>
          </w:rPr>
          <w:tab/>
        </w:r>
        <w:r w:rsidR="00D908C2">
          <w:rPr>
            <w:noProof/>
            <w:webHidden/>
          </w:rPr>
          <w:fldChar w:fldCharType="begin"/>
        </w:r>
        <w:r w:rsidR="00D908C2">
          <w:rPr>
            <w:noProof/>
            <w:webHidden/>
          </w:rPr>
          <w:instrText xml:space="preserve"> PAGEREF _Toc10537463 \h </w:instrText>
        </w:r>
        <w:r w:rsidR="00D908C2">
          <w:rPr>
            <w:noProof/>
            <w:webHidden/>
          </w:rPr>
        </w:r>
        <w:r w:rsidR="00D908C2">
          <w:rPr>
            <w:noProof/>
            <w:webHidden/>
          </w:rPr>
          <w:fldChar w:fldCharType="separate"/>
        </w:r>
        <w:r w:rsidR="00D908C2">
          <w:rPr>
            <w:noProof/>
            <w:webHidden/>
          </w:rPr>
          <w:t>6</w:t>
        </w:r>
        <w:r w:rsidR="00D908C2">
          <w:rPr>
            <w:noProof/>
            <w:webHidden/>
          </w:rPr>
          <w:fldChar w:fldCharType="end"/>
        </w:r>
      </w:hyperlink>
    </w:p>
    <w:p w14:paraId="2CAE96E6" w14:textId="736B7B3E" w:rsidR="00D908C2" w:rsidRDefault="00C9630C">
      <w:pPr>
        <w:pStyle w:val="TOC2"/>
        <w:tabs>
          <w:tab w:val="right" w:leader="dot" w:pos="9622"/>
        </w:tabs>
        <w:rPr>
          <w:rFonts w:asciiTheme="minorHAnsi" w:eastAsiaTheme="minorEastAsia" w:hAnsiTheme="minorHAnsi" w:cstheme="minorBidi"/>
          <w:noProof/>
          <w:lang w:val="fi-FI"/>
        </w:rPr>
      </w:pPr>
      <w:hyperlink w:anchor="_Toc10537464" w:history="1">
        <w:r w:rsidR="00D908C2" w:rsidRPr="001B4C31">
          <w:rPr>
            <w:rStyle w:val="Hyperlink"/>
            <w:noProof/>
          </w:rPr>
          <w:t>3.1. Overview of the methods</w:t>
        </w:r>
        <w:r w:rsidR="00D908C2">
          <w:rPr>
            <w:noProof/>
            <w:webHidden/>
          </w:rPr>
          <w:tab/>
        </w:r>
        <w:r w:rsidR="00D908C2">
          <w:rPr>
            <w:noProof/>
            <w:webHidden/>
          </w:rPr>
          <w:fldChar w:fldCharType="begin"/>
        </w:r>
        <w:r w:rsidR="00D908C2">
          <w:rPr>
            <w:noProof/>
            <w:webHidden/>
          </w:rPr>
          <w:instrText xml:space="preserve"> PAGEREF _Toc10537464 \h </w:instrText>
        </w:r>
        <w:r w:rsidR="00D908C2">
          <w:rPr>
            <w:noProof/>
            <w:webHidden/>
          </w:rPr>
        </w:r>
        <w:r w:rsidR="00D908C2">
          <w:rPr>
            <w:noProof/>
            <w:webHidden/>
          </w:rPr>
          <w:fldChar w:fldCharType="separate"/>
        </w:r>
        <w:r w:rsidR="00D908C2">
          <w:rPr>
            <w:noProof/>
            <w:webHidden/>
          </w:rPr>
          <w:t>6</w:t>
        </w:r>
        <w:r w:rsidR="00D908C2">
          <w:rPr>
            <w:noProof/>
            <w:webHidden/>
          </w:rPr>
          <w:fldChar w:fldCharType="end"/>
        </w:r>
      </w:hyperlink>
    </w:p>
    <w:p w14:paraId="40DFCD85" w14:textId="43AE4837" w:rsidR="00D908C2" w:rsidRDefault="00C9630C">
      <w:pPr>
        <w:pStyle w:val="TOC2"/>
        <w:tabs>
          <w:tab w:val="right" w:leader="dot" w:pos="9622"/>
        </w:tabs>
        <w:rPr>
          <w:rFonts w:asciiTheme="minorHAnsi" w:eastAsiaTheme="minorEastAsia" w:hAnsiTheme="minorHAnsi" w:cstheme="minorBidi"/>
          <w:noProof/>
          <w:lang w:val="fi-FI"/>
        </w:rPr>
      </w:pPr>
      <w:hyperlink w:anchor="_Toc10537465" w:history="1">
        <w:r w:rsidR="00D908C2" w:rsidRPr="001B4C31">
          <w:rPr>
            <w:rStyle w:val="Hyperlink"/>
            <w:noProof/>
          </w:rPr>
          <w:t>3.2. Study area</w:t>
        </w:r>
        <w:r w:rsidR="00D908C2">
          <w:rPr>
            <w:noProof/>
            <w:webHidden/>
          </w:rPr>
          <w:tab/>
        </w:r>
        <w:r w:rsidR="00D908C2">
          <w:rPr>
            <w:noProof/>
            <w:webHidden/>
          </w:rPr>
          <w:fldChar w:fldCharType="begin"/>
        </w:r>
        <w:r w:rsidR="00D908C2">
          <w:rPr>
            <w:noProof/>
            <w:webHidden/>
          </w:rPr>
          <w:instrText xml:space="preserve"> PAGEREF _Toc10537465 \h </w:instrText>
        </w:r>
        <w:r w:rsidR="00D908C2">
          <w:rPr>
            <w:noProof/>
            <w:webHidden/>
          </w:rPr>
        </w:r>
        <w:r w:rsidR="00D908C2">
          <w:rPr>
            <w:noProof/>
            <w:webHidden/>
          </w:rPr>
          <w:fldChar w:fldCharType="separate"/>
        </w:r>
        <w:r w:rsidR="00D908C2">
          <w:rPr>
            <w:noProof/>
            <w:webHidden/>
          </w:rPr>
          <w:t>6</w:t>
        </w:r>
        <w:r w:rsidR="00D908C2">
          <w:rPr>
            <w:noProof/>
            <w:webHidden/>
          </w:rPr>
          <w:fldChar w:fldCharType="end"/>
        </w:r>
      </w:hyperlink>
    </w:p>
    <w:p w14:paraId="64DC4A98" w14:textId="17F4044E" w:rsidR="00D908C2" w:rsidRDefault="00C9630C">
      <w:pPr>
        <w:pStyle w:val="TOC2"/>
        <w:tabs>
          <w:tab w:val="right" w:leader="dot" w:pos="9622"/>
        </w:tabs>
        <w:rPr>
          <w:rFonts w:asciiTheme="minorHAnsi" w:eastAsiaTheme="minorEastAsia" w:hAnsiTheme="minorHAnsi" w:cstheme="minorBidi"/>
          <w:noProof/>
          <w:lang w:val="fi-FI"/>
        </w:rPr>
      </w:pPr>
      <w:hyperlink w:anchor="_Toc10537466" w:history="1">
        <w:r w:rsidR="00D908C2" w:rsidRPr="001B4C31">
          <w:rPr>
            <w:rStyle w:val="Hyperlink"/>
            <w:noProof/>
          </w:rPr>
          <w:t>3.3. Materials</w:t>
        </w:r>
        <w:r w:rsidR="00D908C2">
          <w:rPr>
            <w:noProof/>
            <w:webHidden/>
          </w:rPr>
          <w:tab/>
        </w:r>
        <w:r w:rsidR="00D908C2">
          <w:rPr>
            <w:noProof/>
            <w:webHidden/>
          </w:rPr>
          <w:fldChar w:fldCharType="begin"/>
        </w:r>
        <w:r w:rsidR="00D908C2">
          <w:rPr>
            <w:noProof/>
            <w:webHidden/>
          </w:rPr>
          <w:instrText xml:space="preserve"> PAGEREF _Toc10537466 \h </w:instrText>
        </w:r>
        <w:r w:rsidR="00D908C2">
          <w:rPr>
            <w:noProof/>
            <w:webHidden/>
          </w:rPr>
        </w:r>
        <w:r w:rsidR="00D908C2">
          <w:rPr>
            <w:noProof/>
            <w:webHidden/>
          </w:rPr>
          <w:fldChar w:fldCharType="separate"/>
        </w:r>
        <w:r w:rsidR="00D908C2">
          <w:rPr>
            <w:noProof/>
            <w:webHidden/>
          </w:rPr>
          <w:t>7</w:t>
        </w:r>
        <w:r w:rsidR="00D908C2">
          <w:rPr>
            <w:noProof/>
            <w:webHidden/>
          </w:rPr>
          <w:fldChar w:fldCharType="end"/>
        </w:r>
      </w:hyperlink>
    </w:p>
    <w:p w14:paraId="72269CE8" w14:textId="022CA3BF" w:rsidR="00D908C2" w:rsidRDefault="00C9630C">
      <w:pPr>
        <w:pStyle w:val="TOC3"/>
        <w:tabs>
          <w:tab w:val="right" w:leader="dot" w:pos="9622"/>
        </w:tabs>
        <w:rPr>
          <w:rFonts w:asciiTheme="minorHAnsi" w:eastAsiaTheme="minorEastAsia" w:hAnsiTheme="minorHAnsi" w:cstheme="minorBidi"/>
          <w:noProof/>
          <w:lang w:val="fi-FI"/>
        </w:rPr>
      </w:pPr>
      <w:hyperlink w:anchor="_Toc10537467" w:history="1">
        <w:r w:rsidR="00D908C2" w:rsidRPr="001B4C31">
          <w:rPr>
            <w:rStyle w:val="Hyperlink"/>
            <w:noProof/>
          </w:rPr>
          <w:t>3.3.1. Modelled traffic noise data</w:t>
        </w:r>
        <w:r w:rsidR="00D908C2">
          <w:rPr>
            <w:noProof/>
            <w:webHidden/>
          </w:rPr>
          <w:tab/>
        </w:r>
        <w:r w:rsidR="00D908C2">
          <w:rPr>
            <w:noProof/>
            <w:webHidden/>
          </w:rPr>
          <w:fldChar w:fldCharType="begin"/>
        </w:r>
        <w:r w:rsidR="00D908C2">
          <w:rPr>
            <w:noProof/>
            <w:webHidden/>
          </w:rPr>
          <w:instrText xml:space="preserve"> PAGEREF _Toc10537467 \h </w:instrText>
        </w:r>
        <w:r w:rsidR="00D908C2">
          <w:rPr>
            <w:noProof/>
            <w:webHidden/>
          </w:rPr>
        </w:r>
        <w:r w:rsidR="00D908C2">
          <w:rPr>
            <w:noProof/>
            <w:webHidden/>
          </w:rPr>
          <w:fldChar w:fldCharType="separate"/>
        </w:r>
        <w:r w:rsidR="00D908C2">
          <w:rPr>
            <w:noProof/>
            <w:webHidden/>
          </w:rPr>
          <w:t>8</w:t>
        </w:r>
        <w:r w:rsidR="00D908C2">
          <w:rPr>
            <w:noProof/>
            <w:webHidden/>
          </w:rPr>
          <w:fldChar w:fldCharType="end"/>
        </w:r>
      </w:hyperlink>
    </w:p>
    <w:p w14:paraId="4E5E5B81" w14:textId="6CBD6CB6" w:rsidR="00D908C2" w:rsidRDefault="00C9630C">
      <w:pPr>
        <w:pStyle w:val="TOC3"/>
        <w:tabs>
          <w:tab w:val="right" w:leader="dot" w:pos="9622"/>
        </w:tabs>
        <w:rPr>
          <w:rFonts w:asciiTheme="minorHAnsi" w:eastAsiaTheme="minorEastAsia" w:hAnsiTheme="minorHAnsi" w:cstheme="minorBidi"/>
          <w:noProof/>
          <w:lang w:val="fi-FI"/>
        </w:rPr>
      </w:pPr>
      <w:hyperlink w:anchor="_Toc10537468" w:history="1">
        <w:r w:rsidR="00D908C2" w:rsidRPr="001B4C31">
          <w:rPr>
            <w:rStyle w:val="Hyperlink"/>
            <w:noProof/>
          </w:rPr>
          <w:t>3.3.2. OpenStreetMap data</w:t>
        </w:r>
        <w:r w:rsidR="00D908C2">
          <w:rPr>
            <w:noProof/>
            <w:webHidden/>
          </w:rPr>
          <w:tab/>
        </w:r>
        <w:r w:rsidR="00D908C2">
          <w:rPr>
            <w:noProof/>
            <w:webHidden/>
          </w:rPr>
          <w:fldChar w:fldCharType="begin"/>
        </w:r>
        <w:r w:rsidR="00D908C2">
          <w:rPr>
            <w:noProof/>
            <w:webHidden/>
          </w:rPr>
          <w:instrText xml:space="preserve"> PAGEREF _Toc10537468 \h </w:instrText>
        </w:r>
        <w:r w:rsidR="00D908C2">
          <w:rPr>
            <w:noProof/>
            <w:webHidden/>
          </w:rPr>
        </w:r>
        <w:r w:rsidR="00D908C2">
          <w:rPr>
            <w:noProof/>
            <w:webHidden/>
          </w:rPr>
          <w:fldChar w:fldCharType="separate"/>
        </w:r>
        <w:r w:rsidR="00D908C2">
          <w:rPr>
            <w:noProof/>
            <w:webHidden/>
          </w:rPr>
          <w:t>11</w:t>
        </w:r>
        <w:r w:rsidR="00D908C2">
          <w:rPr>
            <w:noProof/>
            <w:webHidden/>
          </w:rPr>
          <w:fldChar w:fldCharType="end"/>
        </w:r>
      </w:hyperlink>
    </w:p>
    <w:p w14:paraId="14E93B02" w14:textId="216309A7" w:rsidR="00D908C2" w:rsidRDefault="00C9630C">
      <w:pPr>
        <w:pStyle w:val="TOC3"/>
        <w:tabs>
          <w:tab w:val="right" w:leader="dot" w:pos="9622"/>
        </w:tabs>
        <w:rPr>
          <w:rFonts w:asciiTheme="minorHAnsi" w:eastAsiaTheme="minorEastAsia" w:hAnsiTheme="minorHAnsi" w:cstheme="minorBidi"/>
          <w:noProof/>
          <w:lang w:val="fi-FI"/>
        </w:rPr>
      </w:pPr>
      <w:hyperlink w:anchor="_Toc10537469" w:history="1">
        <w:r w:rsidR="00D908C2" w:rsidRPr="001B4C31">
          <w:rPr>
            <w:rStyle w:val="Hyperlink"/>
            <w:noProof/>
          </w:rPr>
          <w:t>3.3.3. Register based origin-destination (OD) commuting data</w:t>
        </w:r>
        <w:r w:rsidR="00D908C2">
          <w:rPr>
            <w:noProof/>
            <w:webHidden/>
          </w:rPr>
          <w:tab/>
        </w:r>
        <w:r w:rsidR="00D908C2">
          <w:rPr>
            <w:noProof/>
            <w:webHidden/>
          </w:rPr>
          <w:fldChar w:fldCharType="begin"/>
        </w:r>
        <w:r w:rsidR="00D908C2">
          <w:rPr>
            <w:noProof/>
            <w:webHidden/>
          </w:rPr>
          <w:instrText xml:space="preserve"> PAGEREF _Toc10537469 \h </w:instrText>
        </w:r>
        <w:r w:rsidR="00D908C2">
          <w:rPr>
            <w:noProof/>
            <w:webHidden/>
          </w:rPr>
        </w:r>
        <w:r w:rsidR="00D908C2">
          <w:rPr>
            <w:noProof/>
            <w:webHidden/>
          </w:rPr>
          <w:fldChar w:fldCharType="separate"/>
        </w:r>
        <w:r w:rsidR="00D908C2">
          <w:rPr>
            <w:noProof/>
            <w:webHidden/>
          </w:rPr>
          <w:t>12</w:t>
        </w:r>
        <w:r w:rsidR="00D908C2">
          <w:rPr>
            <w:noProof/>
            <w:webHidden/>
          </w:rPr>
          <w:fldChar w:fldCharType="end"/>
        </w:r>
      </w:hyperlink>
    </w:p>
    <w:p w14:paraId="528978B8" w14:textId="0984EDE1" w:rsidR="00D908C2" w:rsidRDefault="00C9630C">
      <w:pPr>
        <w:pStyle w:val="TOC3"/>
        <w:tabs>
          <w:tab w:val="right" w:leader="dot" w:pos="9622"/>
        </w:tabs>
        <w:rPr>
          <w:rFonts w:asciiTheme="minorHAnsi" w:eastAsiaTheme="minorEastAsia" w:hAnsiTheme="minorHAnsi" w:cstheme="minorBidi"/>
          <w:noProof/>
          <w:lang w:val="fi-FI"/>
        </w:rPr>
      </w:pPr>
      <w:hyperlink w:anchor="_Toc10537470" w:history="1">
        <w:r w:rsidR="00D908C2" w:rsidRPr="001B4C31">
          <w:rPr>
            <w:rStyle w:val="Hyperlink"/>
            <w:noProof/>
          </w:rPr>
          <w:t>3.3.4. Routing service of the local public transport authority</w:t>
        </w:r>
        <w:r w:rsidR="00D908C2">
          <w:rPr>
            <w:noProof/>
            <w:webHidden/>
          </w:rPr>
          <w:tab/>
        </w:r>
        <w:r w:rsidR="00D908C2">
          <w:rPr>
            <w:noProof/>
            <w:webHidden/>
          </w:rPr>
          <w:fldChar w:fldCharType="begin"/>
        </w:r>
        <w:r w:rsidR="00D908C2">
          <w:rPr>
            <w:noProof/>
            <w:webHidden/>
          </w:rPr>
          <w:instrText xml:space="preserve"> PAGEREF _Toc10537470 \h </w:instrText>
        </w:r>
        <w:r w:rsidR="00D908C2">
          <w:rPr>
            <w:noProof/>
            <w:webHidden/>
          </w:rPr>
        </w:r>
        <w:r w:rsidR="00D908C2">
          <w:rPr>
            <w:noProof/>
            <w:webHidden/>
          </w:rPr>
          <w:fldChar w:fldCharType="separate"/>
        </w:r>
        <w:r w:rsidR="00D908C2">
          <w:rPr>
            <w:noProof/>
            <w:webHidden/>
          </w:rPr>
          <w:t>12</w:t>
        </w:r>
        <w:r w:rsidR="00D908C2">
          <w:rPr>
            <w:noProof/>
            <w:webHidden/>
          </w:rPr>
          <w:fldChar w:fldCharType="end"/>
        </w:r>
      </w:hyperlink>
    </w:p>
    <w:p w14:paraId="7EE8FF22" w14:textId="49DC8D77" w:rsidR="00D908C2" w:rsidRDefault="00C9630C">
      <w:pPr>
        <w:pStyle w:val="TOC2"/>
        <w:tabs>
          <w:tab w:val="right" w:leader="dot" w:pos="9622"/>
        </w:tabs>
        <w:rPr>
          <w:rFonts w:asciiTheme="minorHAnsi" w:eastAsiaTheme="minorEastAsia" w:hAnsiTheme="minorHAnsi" w:cstheme="minorBidi"/>
          <w:noProof/>
          <w:lang w:val="fi-FI"/>
        </w:rPr>
      </w:pPr>
      <w:hyperlink w:anchor="_Toc10537471" w:history="1">
        <w:r w:rsidR="00D908C2" w:rsidRPr="001B4C31">
          <w:rPr>
            <w:rStyle w:val="Hyperlink"/>
            <w:noProof/>
          </w:rPr>
          <w:t>3.4. Technical framework</w:t>
        </w:r>
        <w:r w:rsidR="00D908C2">
          <w:rPr>
            <w:noProof/>
            <w:webHidden/>
          </w:rPr>
          <w:tab/>
        </w:r>
        <w:r w:rsidR="00D908C2">
          <w:rPr>
            <w:noProof/>
            <w:webHidden/>
          </w:rPr>
          <w:fldChar w:fldCharType="begin"/>
        </w:r>
        <w:r w:rsidR="00D908C2">
          <w:rPr>
            <w:noProof/>
            <w:webHidden/>
          </w:rPr>
          <w:instrText xml:space="preserve"> PAGEREF _Toc10537471 \h </w:instrText>
        </w:r>
        <w:r w:rsidR="00D908C2">
          <w:rPr>
            <w:noProof/>
            <w:webHidden/>
          </w:rPr>
        </w:r>
        <w:r w:rsidR="00D908C2">
          <w:rPr>
            <w:noProof/>
            <w:webHidden/>
          </w:rPr>
          <w:fldChar w:fldCharType="separate"/>
        </w:r>
        <w:r w:rsidR="00D908C2">
          <w:rPr>
            <w:noProof/>
            <w:webHidden/>
          </w:rPr>
          <w:t>12</w:t>
        </w:r>
        <w:r w:rsidR="00D908C2">
          <w:rPr>
            <w:noProof/>
            <w:webHidden/>
          </w:rPr>
          <w:fldChar w:fldCharType="end"/>
        </w:r>
      </w:hyperlink>
    </w:p>
    <w:p w14:paraId="4B90C8D1" w14:textId="0DFA124D" w:rsidR="00D908C2" w:rsidRDefault="00C9630C">
      <w:pPr>
        <w:pStyle w:val="TOC2"/>
        <w:tabs>
          <w:tab w:val="right" w:leader="dot" w:pos="9622"/>
        </w:tabs>
        <w:rPr>
          <w:rFonts w:asciiTheme="minorHAnsi" w:eastAsiaTheme="minorEastAsia" w:hAnsiTheme="minorHAnsi" w:cstheme="minorBidi"/>
          <w:noProof/>
          <w:lang w:val="fi-FI"/>
        </w:rPr>
      </w:pPr>
      <w:hyperlink w:anchor="_Toc10537472" w:history="1">
        <w:r w:rsidR="00D908C2" w:rsidRPr="001B4C31">
          <w:rPr>
            <w:rStyle w:val="Hyperlink"/>
            <w:noProof/>
          </w:rPr>
          <w:t>3.5. Route optimization method</w:t>
        </w:r>
        <w:r w:rsidR="00D908C2">
          <w:rPr>
            <w:noProof/>
            <w:webHidden/>
          </w:rPr>
          <w:tab/>
        </w:r>
        <w:r w:rsidR="00D908C2">
          <w:rPr>
            <w:noProof/>
            <w:webHidden/>
          </w:rPr>
          <w:fldChar w:fldCharType="begin"/>
        </w:r>
        <w:r w:rsidR="00D908C2">
          <w:rPr>
            <w:noProof/>
            <w:webHidden/>
          </w:rPr>
          <w:instrText xml:space="preserve"> PAGEREF _Toc10537472 \h </w:instrText>
        </w:r>
        <w:r w:rsidR="00D908C2">
          <w:rPr>
            <w:noProof/>
            <w:webHidden/>
          </w:rPr>
        </w:r>
        <w:r w:rsidR="00D908C2">
          <w:rPr>
            <w:noProof/>
            <w:webHidden/>
          </w:rPr>
          <w:fldChar w:fldCharType="separate"/>
        </w:r>
        <w:r w:rsidR="00D908C2">
          <w:rPr>
            <w:noProof/>
            <w:webHidden/>
          </w:rPr>
          <w:t>14</w:t>
        </w:r>
        <w:r w:rsidR="00D908C2">
          <w:rPr>
            <w:noProof/>
            <w:webHidden/>
          </w:rPr>
          <w:fldChar w:fldCharType="end"/>
        </w:r>
      </w:hyperlink>
    </w:p>
    <w:p w14:paraId="0C74D15F" w14:textId="4DBE0FD6" w:rsidR="00D908C2" w:rsidRDefault="00C9630C">
      <w:pPr>
        <w:pStyle w:val="TOC3"/>
        <w:tabs>
          <w:tab w:val="right" w:leader="dot" w:pos="9622"/>
        </w:tabs>
        <w:rPr>
          <w:rFonts w:asciiTheme="minorHAnsi" w:eastAsiaTheme="minorEastAsia" w:hAnsiTheme="minorHAnsi" w:cstheme="minorBidi"/>
          <w:noProof/>
          <w:lang w:val="fi-FI"/>
        </w:rPr>
      </w:pPr>
      <w:hyperlink w:anchor="_Toc10537473" w:history="1">
        <w:r w:rsidR="00D908C2" w:rsidRPr="001B4C31">
          <w:rPr>
            <w:rStyle w:val="Hyperlink"/>
            <w:noProof/>
          </w:rPr>
          <w:t>3.5.1. Environmental impedance function</w:t>
        </w:r>
        <w:r w:rsidR="00D908C2">
          <w:rPr>
            <w:noProof/>
            <w:webHidden/>
          </w:rPr>
          <w:tab/>
        </w:r>
        <w:r w:rsidR="00D908C2">
          <w:rPr>
            <w:noProof/>
            <w:webHidden/>
          </w:rPr>
          <w:fldChar w:fldCharType="begin"/>
        </w:r>
        <w:r w:rsidR="00D908C2">
          <w:rPr>
            <w:noProof/>
            <w:webHidden/>
          </w:rPr>
          <w:instrText xml:space="preserve"> PAGEREF _Toc10537473 \h </w:instrText>
        </w:r>
        <w:r w:rsidR="00D908C2">
          <w:rPr>
            <w:noProof/>
            <w:webHidden/>
          </w:rPr>
        </w:r>
        <w:r w:rsidR="00D908C2">
          <w:rPr>
            <w:noProof/>
            <w:webHidden/>
          </w:rPr>
          <w:fldChar w:fldCharType="separate"/>
        </w:r>
        <w:r w:rsidR="00D908C2">
          <w:rPr>
            <w:noProof/>
            <w:webHidden/>
          </w:rPr>
          <w:t>14</w:t>
        </w:r>
        <w:r w:rsidR="00D908C2">
          <w:rPr>
            <w:noProof/>
            <w:webHidden/>
          </w:rPr>
          <w:fldChar w:fldCharType="end"/>
        </w:r>
      </w:hyperlink>
    </w:p>
    <w:p w14:paraId="7890DC03" w14:textId="2DCF96BF" w:rsidR="00D908C2" w:rsidRDefault="00C9630C">
      <w:pPr>
        <w:pStyle w:val="TOC3"/>
        <w:tabs>
          <w:tab w:val="right" w:leader="dot" w:pos="9622"/>
        </w:tabs>
        <w:rPr>
          <w:rFonts w:asciiTheme="minorHAnsi" w:eastAsiaTheme="minorEastAsia" w:hAnsiTheme="minorHAnsi" w:cstheme="minorBidi"/>
          <w:noProof/>
          <w:lang w:val="fi-FI"/>
        </w:rPr>
      </w:pPr>
      <w:hyperlink w:anchor="_Toc10537474" w:history="1">
        <w:r w:rsidR="00D908C2" w:rsidRPr="001B4C31">
          <w:rPr>
            <w:rStyle w:val="Hyperlink"/>
            <w:noProof/>
          </w:rPr>
          <w:t>3.5.2. Network acquisition and manipulation</w:t>
        </w:r>
        <w:r w:rsidR="00D908C2">
          <w:rPr>
            <w:noProof/>
            <w:webHidden/>
          </w:rPr>
          <w:tab/>
        </w:r>
        <w:r w:rsidR="00D908C2">
          <w:rPr>
            <w:noProof/>
            <w:webHidden/>
          </w:rPr>
          <w:fldChar w:fldCharType="begin"/>
        </w:r>
        <w:r w:rsidR="00D908C2">
          <w:rPr>
            <w:noProof/>
            <w:webHidden/>
          </w:rPr>
          <w:instrText xml:space="preserve"> PAGEREF _Toc10537474 \h </w:instrText>
        </w:r>
        <w:r w:rsidR="00D908C2">
          <w:rPr>
            <w:noProof/>
            <w:webHidden/>
          </w:rPr>
        </w:r>
        <w:r w:rsidR="00D908C2">
          <w:rPr>
            <w:noProof/>
            <w:webHidden/>
          </w:rPr>
          <w:fldChar w:fldCharType="separate"/>
        </w:r>
        <w:r w:rsidR="00D908C2">
          <w:rPr>
            <w:noProof/>
            <w:webHidden/>
          </w:rPr>
          <w:t>14</w:t>
        </w:r>
        <w:r w:rsidR="00D908C2">
          <w:rPr>
            <w:noProof/>
            <w:webHidden/>
          </w:rPr>
          <w:fldChar w:fldCharType="end"/>
        </w:r>
      </w:hyperlink>
    </w:p>
    <w:p w14:paraId="68554943" w14:textId="1FA0ABE8" w:rsidR="00D908C2" w:rsidRDefault="00C9630C">
      <w:pPr>
        <w:pStyle w:val="TOC3"/>
        <w:tabs>
          <w:tab w:val="right" w:leader="dot" w:pos="9622"/>
        </w:tabs>
        <w:rPr>
          <w:rFonts w:asciiTheme="minorHAnsi" w:eastAsiaTheme="minorEastAsia" w:hAnsiTheme="minorHAnsi" w:cstheme="minorBidi"/>
          <w:noProof/>
          <w:lang w:val="fi-FI"/>
        </w:rPr>
      </w:pPr>
      <w:hyperlink w:anchor="_Toc10537475" w:history="1">
        <w:r w:rsidR="00D908C2" w:rsidRPr="001B4C31">
          <w:rPr>
            <w:rStyle w:val="Hyperlink"/>
            <w:noProof/>
          </w:rPr>
          <w:t>3.5.3. Optimization of short and quiet paths</w:t>
        </w:r>
        <w:r w:rsidR="00D908C2">
          <w:rPr>
            <w:noProof/>
            <w:webHidden/>
          </w:rPr>
          <w:tab/>
        </w:r>
        <w:r w:rsidR="00D908C2">
          <w:rPr>
            <w:noProof/>
            <w:webHidden/>
          </w:rPr>
          <w:fldChar w:fldCharType="begin"/>
        </w:r>
        <w:r w:rsidR="00D908C2">
          <w:rPr>
            <w:noProof/>
            <w:webHidden/>
          </w:rPr>
          <w:instrText xml:space="preserve"> PAGEREF _Toc10537475 \h </w:instrText>
        </w:r>
        <w:r w:rsidR="00D908C2">
          <w:rPr>
            <w:noProof/>
            <w:webHidden/>
          </w:rPr>
        </w:r>
        <w:r w:rsidR="00D908C2">
          <w:rPr>
            <w:noProof/>
            <w:webHidden/>
          </w:rPr>
          <w:fldChar w:fldCharType="separate"/>
        </w:r>
        <w:r w:rsidR="00D908C2">
          <w:rPr>
            <w:noProof/>
            <w:webHidden/>
          </w:rPr>
          <w:t>17</w:t>
        </w:r>
        <w:r w:rsidR="00D908C2">
          <w:rPr>
            <w:noProof/>
            <w:webHidden/>
          </w:rPr>
          <w:fldChar w:fldCharType="end"/>
        </w:r>
      </w:hyperlink>
    </w:p>
    <w:p w14:paraId="2AE87804" w14:textId="4CBF114C" w:rsidR="00D908C2" w:rsidRDefault="00C9630C">
      <w:pPr>
        <w:pStyle w:val="TOC3"/>
        <w:tabs>
          <w:tab w:val="right" w:leader="dot" w:pos="9622"/>
        </w:tabs>
        <w:rPr>
          <w:rFonts w:asciiTheme="minorHAnsi" w:eastAsiaTheme="minorEastAsia" w:hAnsiTheme="minorHAnsi" w:cstheme="minorBidi"/>
          <w:noProof/>
          <w:lang w:val="fi-FI"/>
        </w:rPr>
      </w:pPr>
      <w:hyperlink w:anchor="_Toc10537476" w:history="1">
        <w:r w:rsidR="00D908C2" w:rsidRPr="001B4C31">
          <w:rPr>
            <w:rStyle w:val="Hyperlink"/>
            <w:noProof/>
          </w:rPr>
          <w:t>3.5.4. Comparison of short and quiet paths</w:t>
        </w:r>
        <w:r w:rsidR="00D908C2">
          <w:rPr>
            <w:noProof/>
            <w:webHidden/>
          </w:rPr>
          <w:tab/>
        </w:r>
        <w:r w:rsidR="00D908C2">
          <w:rPr>
            <w:noProof/>
            <w:webHidden/>
          </w:rPr>
          <w:fldChar w:fldCharType="begin"/>
        </w:r>
        <w:r w:rsidR="00D908C2">
          <w:rPr>
            <w:noProof/>
            <w:webHidden/>
          </w:rPr>
          <w:instrText xml:space="preserve"> PAGEREF _Toc10537476 \h </w:instrText>
        </w:r>
        <w:r w:rsidR="00D908C2">
          <w:rPr>
            <w:noProof/>
            <w:webHidden/>
          </w:rPr>
        </w:r>
        <w:r w:rsidR="00D908C2">
          <w:rPr>
            <w:noProof/>
            <w:webHidden/>
          </w:rPr>
          <w:fldChar w:fldCharType="separate"/>
        </w:r>
        <w:r w:rsidR="00D908C2">
          <w:rPr>
            <w:noProof/>
            <w:webHidden/>
          </w:rPr>
          <w:t>18</w:t>
        </w:r>
        <w:r w:rsidR="00D908C2">
          <w:rPr>
            <w:noProof/>
            <w:webHidden/>
          </w:rPr>
          <w:fldChar w:fldCharType="end"/>
        </w:r>
      </w:hyperlink>
    </w:p>
    <w:p w14:paraId="335101C7" w14:textId="405AB868" w:rsidR="00D908C2" w:rsidRDefault="00C9630C">
      <w:pPr>
        <w:pStyle w:val="TOC2"/>
        <w:tabs>
          <w:tab w:val="right" w:leader="dot" w:pos="9622"/>
        </w:tabs>
        <w:rPr>
          <w:rFonts w:asciiTheme="minorHAnsi" w:eastAsiaTheme="minorEastAsia" w:hAnsiTheme="minorHAnsi" w:cstheme="minorBidi"/>
          <w:noProof/>
          <w:lang w:val="fi-FI"/>
        </w:rPr>
      </w:pPr>
      <w:hyperlink w:anchor="_Toc10537477" w:history="1">
        <w:r w:rsidR="00D908C2" w:rsidRPr="001B4C31">
          <w:rPr>
            <w:rStyle w:val="Hyperlink"/>
            <w:noProof/>
          </w:rPr>
          <w:t>3.6. Quiet path route planner web application</w:t>
        </w:r>
        <w:r w:rsidR="00D908C2">
          <w:rPr>
            <w:noProof/>
            <w:webHidden/>
          </w:rPr>
          <w:tab/>
        </w:r>
        <w:r w:rsidR="00D908C2">
          <w:rPr>
            <w:noProof/>
            <w:webHidden/>
          </w:rPr>
          <w:fldChar w:fldCharType="begin"/>
        </w:r>
        <w:r w:rsidR="00D908C2">
          <w:rPr>
            <w:noProof/>
            <w:webHidden/>
          </w:rPr>
          <w:instrText xml:space="preserve"> PAGEREF _Toc10537477 \h </w:instrText>
        </w:r>
        <w:r w:rsidR="00D908C2">
          <w:rPr>
            <w:noProof/>
            <w:webHidden/>
          </w:rPr>
        </w:r>
        <w:r w:rsidR="00D908C2">
          <w:rPr>
            <w:noProof/>
            <w:webHidden/>
          </w:rPr>
          <w:fldChar w:fldCharType="separate"/>
        </w:r>
        <w:r w:rsidR="00D908C2">
          <w:rPr>
            <w:noProof/>
            <w:webHidden/>
          </w:rPr>
          <w:t>19</w:t>
        </w:r>
        <w:r w:rsidR="00D908C2">
          <w:rPr>
            <w:noProof/>
            <w:webHidden/>
          </w:rPr>
          <w:fldChar w:fldCharType="end"/>
        </w:r>
      </w:hyperlink>
    </w:p>
    <w:p w14:paraId="45BDFE58" w14:textId="72D01B02" w:rsidR="00D908C2" w:rsidRDefault="00C9630C">
      <w:pPr>
        <w:pStyle w:val="TOC3"/>
        <w:tabs>
          <w:tab w:val="right" w:leader="dot" w:pos="9622"/>
        </w:tabs>
        <w:rPr>
          <w:rFonts w:asciiTheme="minorHAnsi" w:eastAsiaTheme="minorEastAsia" w:hAnsiTheme="minorHAnsi" w:cstheme="minorBidi"/>
          <w:noProof/>
          <w:lang w:val="fi-FI"/>
        </w:rPr>
      </w:pPr>
      <w:hyperlink w:anchor="_Toc10537478" w:history="1">
        <w:r w:rsidR="00D908C2" w:rsidRPr="001B4C31">
          <w:rPr>
            <w:rStyle w:val="Hyperlink"/>
            <w:noProof/>
          </w:rPr>
          <w:t>3.6.1. Overview of the application</w:t>
        </w:r>
        <w:r w:rsidR="00D908C2">
          <w:rPr>
            <w:noProof/>
            <w:webHidden/>
          </w:rPr>
          <w:tab/>
        </w:r>
        <w:r w:rsidR="00D908C2">
          <w:rPr>
            <w:noProof/>
            <w:webHidden/>
          </w:rPr>
          <w:fldChar w:fldCharType="begin"/>
        </w:r>
        <w:r w:rsidR="00D908C2">
          <w:rPr>
            <w:noProof/>
            <w:webHidden/>
          </w:rPr>
          <w:instrText xml:space="preserve"> PAGEREF _Toc10537478 \h </w:instrText>
        </w:r>
        <w:r w:rsidR="00D908C2">
          <w:rPr>
            <w:noProof/>
            <w:webHidden/>
          </w:rPr>
        </w:r>
        <w:r w:rsidR="00D908C2">
          <w:rPr>
            <w:noProof/>
            <w:webHidden/>
          </w:rPr>
          <w:fldChar w:fldCharType="separate"/>
        </w:r>
        <w:r w:rsidR="00D908C2">
          <w:rPr>
            <w:noProof/>
            <w:webHidden/>
          </w:rPr>
          <w:t>20</w:t>
        </w:r>
        <w:r w:rsidR="00D908C2">
          <w:rPr>
            <w:noProof/>
            <w:webHidden/>
          </w:rPr>
          <w:fldChar w:fldCharType="end"/>
        </w:r>
      </w:hyperlink>
    </w:p>
    <w:p w14:paraId="24D341A6" w14:textId="128F04D6" w:rsidR="00D908C2" w:rsidRDefault="00C9630C">
      <w:pPr>
        <w:pStyle w:val="TOC3"/>
        <w:tabs>
          <w:tab w:val="right" w:leader="dot" w:pos="9622"/>
        </w:tabs>
        <w:rPr>
          <w:rFonts w:asciiTheme="minorHAnsi" w:eastAsiaTheme="minorEastAsia" w:hAnsiTheme="minorHAnsi" w:cstheme="minorBidi"/>
          <w:noProof/>
          <w:lang w:val="fi-FI"/>
        </w:rPr>
      </w:pPr>
      <w:hyperlink w:anchor="_Toc10537479" w:history="1">
        <w:r w:rsidR="00D908C2" w:rsidRPr="001B4C31">
          <w:rPr>
            <w:rStyle w:val="Hyperlink"/>
            <w:noProof/>
          </w:rPr>
          <w:t>3.6.2. Technical architecture</w:t>
        </w:r>
        <w:r w:rsidR="00D908C2">
          <w:rPr>
            <w:noProof/>
            <w:webHidden/>
          </w:rPr>
          <w:tab/>
        </w:r>
        <w:r w:rsidR="00D908C2">
          <w:rPr>
            <w:noProof/>
            <w:webHidden/>
          </w:rPr>
          <w:fldChar w:fldCharType="begin"/>
        </w:r>
        <w:r w:rsidR="00D908C2">
          <w:rPr>
            <w:noProof/>
            <w:webHidden/>
          </w:rPr>
          <w:instrText xml:space="preserve"> PAGEREF _Toc10537479 \h </w:instrText>
        </w:r>
        <w:r w:rsidR="00D908C2">
          <w:rPr>
            <w:noProof/>
            <w:webHidden/>
          </w:rPr>
        </w:r>
        <w:r w:rsidR="00D908C2">
          <w:rPr>
            <w:noProof/>
            <w:webHidden/>
          </w:rPr>
          <w:fldChar w:fldCharType="separate"/>
        </w:r>
        <w:r w:rsidR="00D908C2">
          <w:rPr>
            <w:noProof/>
            <w:webHidden/>
          </w:rPr>
          <w:t>20</w:t>
        </w:r>
        <w:r w:rsidR="00D908C2">
          <w:rPr>
            <w:noProof/>
            <w:webHidden/>
          </w:rPr>
          <w:fldChar w:fldCharType="end"/>
        </w:r>
      </w:hyperlink>
    </w:p>
    <w:p w14:paraId="578A4250" w14:textId="33F3044F" w:rsidR="00D908C2" w:rsidRDefault="00C9630C">
      <w:pPr>
        <w:pStyle w:val="TOC2"/>
        <w:tabs>
          <w:tab w:val="right" w:leader="dot" w:pos="9622"/>
        </w:tabs>
        <w:rPr>
          <w:rFonts w:asciiTheme="minorHAnsi" w:eastAsiaTheme="minorEastAsia" w:hAnsiTheme="minorHAnsi" w:cstheme="minorBidi"/>
          <w:noProof/>
          <w:lang w:val="fi-FI"/>
        </w:rPr>
      </w:pPr>
      <w:hyperlink w:anchor="_Toc10537480" w:history="1">
        <w:r w:rsidR="00D908C2" w:rsidRPr="001B4C31">
          <w:rPr>
            <w:rStyle w:val="Hyperlink"/>
            <w:noProof/>
          </w:rPr>
          <w:t>3.7. Assessment of pedestrians’ exposure to traffic noise at neighborhood level</w:t>
        </w:r>
        <w:r w:rsidR="00D908C2">
          <w:rPr>
            <w:noProof/>
            <w:webHidden/>
          </w:rPr>
          <w:tab/>
        </w:r>
        <w:r w:rsidR="00D908C2">
          <w:rPr>
            <w:noProof/>
            <w:webHidden/>
          </w:rPr>
          <w:fldChar w:fldCharType="begin"/>
        </w:r>
        <w:r w:rsidR="00D908C2">
          <w:rPr>
            <w:noProof/>
            <w:webHidden/>
          </w:rPr>
          <w:instrText xml:space="preserve"> PAGEREF _Toc10537480 \h </w:instrText>
        </w:r>
        <w:r w:rsidR="00D908C2">
          <w:rPr>
            <w:noProof/>
            <w:webHidden/>
          </w:rPr>
        </w:r>
        <w:r w:rsidR="00D908C2">
          <w:rPr>
            <w:noProof/>
            <w:webHidden/>
          </w:rPr>
          <w:fldChar w:fldCharType="separate"/>
        </w:r>
        <w:r w:rsidR="00D908C2">
          <w:rPr>
            <w:noProof/>
            <w:webHidden/>
          </w:rPr>
          <w:t>21</w:t>
        </w:r>
        <w:r w:rsidR="00D908C2">
          <w:rPr>
            <w:noProof/>
            <w:webHidden/>
          </w:rPr>
          <w:fldChar w:fldCharType="end"/>
        </w:r>
      </w:hyperlink>
    </w:p>
    <w:p w14:paraId="6E1EDC10" w14:textId="2B0A946E" w:rsidR="00D908C2" w:rsidRDefault="00C9630C">
      <w:pPr>
        <w:pStyle w:val="TOC3"/>
        <w:tabs>
          <w:tab w:val="right" w:leader="dot" w:pos="9622"/>
        </w:tabs>
        <w:rPr>
          <w:rFonts w:asciiTheme="minorHAnsi" w:eastAsiaTheme="minorEastAsia" w:hAnsiTheme="minorHAnsi" w:cstheme="minorBidi"/>
          <w:noProof/>
          <w:lang w:val="fi-FI"/>
        </w:rPr>
      </w:pPr>
      <w:hyperlink w:anchor="_Toc10537481" w:history="1">
        <w:r w:rsidR="00D908C2" w:rsidRPr="001B4C31">
          <w:rPr>
            <w:rStyle w:val="Hyperlink"/>
            <w:noProof/>
          </w:rPr>
          <w:t>3.7.1. Overview of the analysis</w:t>
        </w:r>
        <w:r w:rsidR="00D908C2">
          <w:rPr>
            <w:noProof/>
            <w:webHidden/>
          </w:rPr>
          <w:tab/>
        </w:r>
        <w:r w:rsidR="00D908C2">
          <w:rPr>
            <w:noProof/>
            <w:webHidden/>
          </w:rPr>
          <w:fldChar w:fldCharType="begin"/>
        </w:r>
        <w:r w:rsidR="00D908C2">
          <w:rPr>
            <w:noProof/>
            <w:webHidden/>
          </w:rPr>
          <w:instrText xml:space="preserve"> PAGEREF _Toc10537481 \h </w:instrText>
        </w:r>
        <w:r w:rsidR="00D908C2">
          <w:rPr>
            <w:noProof/>
            <w:webHidden/>
          </w:rPr>
        </w:r>
        <w:r w:rsidR="00D908C2">
          <w:rPr>
            <w:noProof/>
            <w:webHidden/>
          </w:rPr>
          <w:fldChar w:fldCharType="separate"/>
        </w:r>
        <w:r w:rsidR="00D908C2">
          <w:rPr>
            <w:noProof/>
            <w:webHidden/>
          </w:rPr>
          <w:t>21</w:t>
        </w:r>
        <w:r w:rsidR="00D908C2">
          <w:rPr>
            <w:noProof/>
            <w:webHidden/>
          </w:rPr>
          <w:fldChar w:fldCharType="end"/>
        </w:r>
      </w:hyperlink>
    </w:p>
    <w:p w14:paraId="30ED4C52" w14:textId="2718B56C" w:rsidR="00D908C2" w:rsidRDefault="00C9630C">
      <w:pPr>
        <w:pStyle w:val="TOC3"/>
        <w:tabs>
          <w:tab w:val="right" w:leader="dot" w:pos="9622"/>
        </w:tabs>
        <w:rPr>
          <w:rFonts w:asciiTheme="minorHAnsi" w:eastAsiaTheme="minorEastAsia" w:hAnsiTheme="minorHAnsi" w:cstheme="minorBidi"/>
          <w:noProof/>
          <w:lang w:val="fi-FI"/>
        </w:rPr>
      </w:pPr>
      <w:hyperlink w:anchor="_Toc10537482" w:history="1">
        <w:r w:rsidR="00D908C2" w:rsidRPr="001B4C31">
          <w:rPr>
            <w:rStyle w:val="Hyperlink"/>
            <w:noProof/>
          </w:rPr>
          <w:t>3.7.2. Estimation of local PT stops’ utilization rates by commutes</w:t>
        </w:r>
        <w:r w:rsidR="00D908C2">
          <w:rPr>
            <w:noProof/>
            <w:webHidden/>
          </w:rPr>
          <w:tab/>
        </w:r>
        <w:r w:rsidR="00D908C2">
          <w:rPr>
            <w:noProof/>
            <w:webHidden/>
          </w:rPr>
          <w:fldChar w:fldCharType="begin"/>
        </w:r>
        <w:r w:rsidR="00D908C2">
          <w:rPr>
            <w:noProof/>
            <w:webHidden/>
          </w:rPr>
          <w:instrText xml:space="preserve"> PAGEREF _Toc10537482 \h </w:instrText>
        </w:r>
        <w:r w:rsidR="00D908C2">
          <w:rPr>
            <w:noProof/>
            <w:webHidden/>
          </w:rPr>
        </w:r>
        <w:r w:rsidR="00D908C2">
          <w:rPr>
            <w:noProof/>
            <w:webHidden/>
          </w:rPr>
          <w:fldChar w:fldCharType="separate"/>
        </w:r>
        <w:r w:rsidR="00D908C2">
          <w:rPr>
            <w:noProof/>
            <w:webHidden/>
          </w:rPr>
          <w:t>23</w:t>
        </w:r>
        <w:r w:rsidR="00D908C2">
          <w:rPr>
            <w:noProof/>
            <w:webHidden/>
          </w:rPr>
          <w:fldChar w:fldCharType="end"/>
        </w:r>
      </w:hyperlink>
    </w:p>
    <w:p w14:paraId="1A95BF08" w14:textId="7F96AF1A" w:rsidR="00D908C2" w:rsidRDefault="00C9630C">
      <w:pPr>
        <w:pStyle w:val="TOC3"/>
        <w:tabs>
          <w:tab w:val="right" w:leader="dot" w:pos="9622"/>
        </w:tabs>
        <w:rPr>
          <w:rFonts w:asciiTheme="minorHAnsi" w:eastAsiaTheme="minorEastAsia" w:hAnsiTheme="minorHAnsi" w:cstheme="minorBidi"/>
          <w:noProof/>
          <w:lang w:val="fi-FI"/>
        </w:rPr>
      </w:pPr>
      <w:hyperlink w:anchor="_Toc10537483" w:history="1">
        <w:r w:rsidR="00D908C2" w:rsidRPr="001B4C31">
          <w:rPr>
            <w:rStyle w:val="Hyperlink"/>
            <w:noProof/>
          </w:rPr>
          <w:t>3.7.3. Least cost path calculations – short and quiet paths</w:t>
        </w:r>
        <w:r w:rsidR="00D908C2">
          <w:rPr>
            <w:noProof/>
            <w:webHidden/>
          </w:rPr>
          <w:tab/>
        </w:r>
        <w:r w:rsidR="00D908C2">
          <w:rPr>
            <w:noProof/>
            <w:webHidden/>
          </w:rPr>
          <w:fldChar w:fldCharType="begin"/>
        </w:r>
        <w:r w:rsidR="00D908C2">
          <w:rPr>
            <w:noProof/>
            <w:webHidden/>
          </w:rPr>
          <w:instrText xml:space="preserve"> PAGEREF _Toc10537483 \h </w:instrText>
        </w:r>
        <w:r w:rsidR="00D908C2">
          <w:rPr>
            <w:noProof/>
            <w:webHidden/>
          </w:rPr>
        </w:r>
        <w:r w:rsidR="00D908C2">
          <w:rPr>
            <w:noProof/>
            <w:webHidden/>
          </w:rPr>
          <w:fldChar w:fldCharType="separate"/>
        </w:r>
        <w:r w:rsidR="00D908C2">
          <w:rPr>
            <w:noProof/>
            <w:webHidden/>
          </w:rPr>
          <w:t>26</w:t>
        </w:r>
        <w:r w:rsidR="00D908C2">
          <w:rPr>
            <w:noProof/>
            <w:webHidden/>
          </w:rPr>
          <w:fldChar w:fldCharType="end"/>
        </w:r>
      </w:hyperlink>
    </w:p>
    <w:p w14:paraId="7DCE5631" w14:textId="1BFA27D9" w:rsidR="00D908C2" w:rsidRDefault="00C9630C">
      <w:pPr>
        <w:pStyle w:val="TOC3"/>
        <w:tabs>
          <w:tab w:val="right" w:leader="dot" w:pos="9622"/>
        </w:tabs>
        <w:rPr>
          <w:rFonts w:asciiTheme="minorHAnsi" w:eastAsiaTheme="minorEastAsia" w:hAnsiTheme="minorHAnsi" w:cstheme="minorBidi"/>
          <w:noProof/>
          <w:lang w:val="fi-FI"/>
        </w:rPr>
      </w:pPr>
      <w:hyperlink w:anchor="_Toc10537484" w:history="1">
        <w:r w:rsidR="00D908C2" w:rsidRPr="001B4C31">
          <w:rPr>
            <w:rStyle w:val="Hyperlink"/>
            <w:noProof/>
          </w:rPr>
          <w:t>3.7.4. Spatial aggregation of exposures to traffic noise along the paths</w:t>
        </w:r>
        <w:r w:rsidR="00D908C2">
          <w:rPr>
            <w:noProof/>
            <w:webHidden/>
          </w:rPr>
          <w:tab/>
        </w:r>
        <w:r w:rsidR="00D908C2">
          <w:rPr>
            <w:noProof/>
            <w:webHidden/>
          </w:rPr>
          <w:fldChar w:fldCharType="begin"/>
        </w:r>
        <w:r w:rsidR="00D908C2">
          <w:rPr>
            <w:noProof/>
            <w:webHidden/>
          </w:rPr>
          <w:instrText xml:space="preserve"> PAGEREF _Toc10537484 \h </w:instrText>
        </w:r>
        <w:r w:rsidR="00D908C2">
          <w:rPr>
            <w:noProof/>
            <w:webHidden/>
          </w:rPr>
        </w:r>
        <w:r w:rsidR="00D908C2">
          <w:rPr>
            <w:noProof/>
            <w:webHidden/>
          </w:rPr>
          <w:fldChar w:fldCharType="separate"/>
        </w:r>
        <w:r w:rsidR="00D908C2">
          <w:rPr>
            <w:noProof/>
            <w:webHidden/>
          </w:rPr>
          <w:t>27</w:t>
        </w:r>
        <w:r w:rsidR="00D908C2">
          <w:rPr>
            <w:noProof/>
            <w:webHidden/>
          </w:rPr>
          <w:fldChar w:fldCharType="end"/>
        </w:r>
      </w:hyperlink>
    </w:p>
    <w:p w14:paraId="6FCD9028" w14:textId="635EA717" w:rsidR="00D908C2" w:rsidRDefault="00C9630C">
      <w:pPr>
        <w:pStyle w:val="TOC3"/>
        <w:tabs>
          <w:tab w:val="right" w:leader="dot" w:pos="9622"/>
        </w:tabs>
        <w:rPr>
          <w:rFonts w:asciiTheme="minorHAnsi" w:eastAsiaTheme="minorEastAsia" w:hAnsiTheme="minorHAnsi" w:cstheme="minorBidi"/>
          <w:noProof/>
          <w:lang w:val="fi-FI"/>
        </w:rPr>
      </w:pPr>
      <w:hyperlink w:anchor="_Toc10537485" w:history="1">
        <w:r w:rsidR="00D908C2" w:rsidRPr="001B4C31">
          <w:rPr>
            <w:rStyle w:val="Hyperlink"/>
            <w:noProof/>
          </w:rPr>
          <w:t>3.7.5. Assessment of pedestrians’ potential to reduce exposure to traffic noise with route choices</w:t>
        </w:r>
        <w:r w:rsidR="00D908C2">
          <w:rPr>
            <w:noProof/>
            <w:webHidden/>
          </w:rPr>
          <w:tab/>
        </w:r>
        <w:r w:rsidR="00D908C2">
          <w:rPr>
            <w:noProof/>
            <w:webHidden/>
          </w:rPr>
          <w:fldChar w:fldCharType="begin"/>
        </w:r>
        <w:r w:rsidR="00D908C2">
          <w:rPr>
            <w:noProof/>
            <w:webHidden/>
          </w:rPr>
          <w:instrText xml:space="preserve"> PAGEREF _Toc10537485 \h </w:instrText>
        </w:r>
        <w:r w:rsidR="00D908C2">
          <w:rPr>
            <w:noProof/>
            <w:webHidden/>
          </w:rPr>
        </w:r>
        <w:r w:rsidR="00D908C2">
          <w:rPr>
            <w:noProof/>
            <w:webHidden/>
          </w:rPr>
          <w:fldChar w:fldCharType="separate"/>
        </w:r>
        <w:r w:rsidR="00D908C2">
          <w:rPr>
            <w:noProof/>
            <w:webHidden/>
          </w:rPr>
          <w:t>28</w:t>
        </w:r>
        <w:r w:rsidR="00D908C2">
          <w:rPr>
            <w:noProof/>
            <w:webHidden/>
          </w:rPr>
          <w:fldChar w:fldCharType="end"/>
        </w:r>
      </w:hyperlink>
    </w:p>
    <w:p w14:paraId="3C204033" w14:textId="4FB78E46" w:rsidR="00D908C2" w:rsidRDefault="00C9630C">
      <w:pPr>
        <w:pStyle w:val="TOC1"/>
        <w:tabs>
          <w:tab w:val="right" w:leader="dot" w:pos="9622"/>
        </w:tabs>
        <w:rPr>
          <w:rFonts w:asciiTheme="minorHAnsi" w:eastAsiaTheme="minorEastAsia" w:hAnsiTheme="minorHAnsi" w:cstheme="minorBidi"/>
          <w:noProof/>
          <w:lang w:val="fi-FI"/>
        </w:rPr>
      </w:pPr>
      <w:hyperlink w:anchor="_Toc10537486" w:history="1">
        <w:r w:rsidR="00D908C2" w:rsidRPr="001B4C31">
          <w:rPr>
            <w:rStyle w:val="Hyperlink"/>
            <w:noProof/>
          </w:rPr>
          <w:t>4 Results</w:t>
        </w:r>
        <w:r w:rsidR="00D908C2">
          <w:rPr>
            <w:noProof/>
            <w:webHidden/>
          </w:rPr>
          <w:tab/>
        </w:r>
        <w:r w:rsidR="00D908C2">
          <w:rPr>
            <w:noProof/>
            <w:webHidden/>
          </w:rPr>
          <w:fldChar w:fldCharType="begin"/>
        </w:r>
        <w:r w:rsidR="00D908C2">
          <w:rPr>
            <w:noProof/>
            <w:webHidden/>
          </w:rPr>
          <w:instrText xml:space="preserve"> PAGEREF _Toc10537486 \h </w:instrText>
        </w:r>
        <w:r w:rsidR="00D908C2">
          <w:rPr>
            <w:noProof/>
            <w:webHidden/>
          </w:rPr>
        </w:r>
        <w:r w:rsidR="00D908C2">
          <w:rPr>
            <w:noProof/>
            <w:webHidden/>
          </w:rPr>
          <w:fldChar w:fldCharType="separate"/>
        </w:r>
        <w:r w:rsidR="00D908C2">
          <w:rPr>
            <w:noProof/>
            <w:webHidden/>
          </w:rPr>
          <w:t>28</w:t>
        </w:r>
        <w:r w:rsidR="00D908C2">
          <w:rPr>
            <w:noProof/>
            <w:webHidden/>
          </w:rPr>
          <w:fldChar w:fldCharType="end"/>
        </w:r>
      </w:hyperlink>
    </w:p>
    <w:p w14:paraId="3C4BAD22" w14:textId="47697A48" w:rsidR="00D908C2" w:rsidRDefault="00C9630C">
      <w:pPr>
        <w:pStyle w:val="TOC2"/>
        <w:tabs>
          <w:tab w:val="right" w:leader="dot" w:pos="9622"/>
        </w:tabs>
        <w:rPr>
          <w:rFonts w:asciiTheme="minorHAnsi" w:eastAsiaTheme="minorEastAsia" w:hAnsiTheme="minorHAnsi" w:cstheme="minorBidi"/>
          <w:noProof/>
          <w:lang w:val="fi-FI"/>
        </w:rPr>
      </w:pPr>
      <w:hyperlink w:anchor="_Toc10537487" w:history="1">
        <w:r w:rsidR="00D908C2" w:rsidRPr="001B4C31">
          <w:rPr>
            <w:rStyle w:val="Hyperlink"/>
            <w:noProof/>
          </w:rPr>
          <w:t>4.1. Quiet path route planner web application</w:t>
        </w:r>
        <w:r w:rsidR="00D908C2">
          <w:rPr>
            <w:noProof/>
            <w:webHidden/>
          </w:rPr>
          <w:tab/>
        </w:r>
        <w:r w:rsidR="00D908C2">
          <w:rPr>
            <w:noProof/>
            <w:webHidden/>
          </w:rPr>
          <w:fldChar w:fldCharType="begin"/>
        </w:r>
        <w:r w:rsidR="00D908C2">
          <w:rPr>
            <w:noProof/>
            <w:webHidden/>
          </w:rPr>
          <w:instrText xml:space="preserve"> PAGEREF _Toc10537487 \h </w:instrText>
        </w:r>
        <w:r w:rsidR="00D908C2">
          <w:rPr>
            <w:noProof/>
            <w:webHidden/>
          </w:rPr>
        </w:r>
        <w:r w:rsidR="00D908C2">
          <w:rPr>
            <w:noProof/>
            <w:webHidden/>
          </w:rPr>
          <w:fldChar w:fldCharType="separate"/>
        </w:r>
        <w:r w:rsidR="00D908C2">
          <w:rPr>
            <w:noProof/>
            <w:webHidden/>
          </w:rPr>
          <w:t>28</w:t>
        </w:r>
        <w:r w:rsidR="00D908C2">
          <w:rPr>
            <w:noProof/>
            <w:webHidden/>
          </w:rPr>
          <w:fldChar w:fldCharType="end"/>
        </w:r>
      </w:hyperlink>
    </w:p>
    <w:p w14:paraId="3E3DCB91" w14:textId="5B5FE107" w:rsidR="00D908C2" w:rsidRDefault="00C9630C">
      <w:pPr>
        <w:pStyle w:val="TOC2"/>
        <w:tabs>
          <w:tab w:val="right" w:leader="dot" w:pos="9622"/>
        </w:tabs>
        <w:rPr>
          <w:rFonts w:asciiTheme="minorHAnsi" w:eastAsiaTheme="minorEastAsia" w:hAnsiTheme="minorHAnsi" w:cstheme="minorBidi"/>
          <w:noProof/>
          <w:lang w:val="fi-FI"/>
        </w:rPr>
      </w:pPr>
      <w:hyperlink w:anchor="_Toc10537488" w:history="1">
        <w:r w:rsidR="00D908C2" w:rsidRPr="001B4C31">
          <w:rPr>
            <w:rStyle w:val="Hyperlink"/>
            <w:noProof/>
          </w:rPr>
          <w:t>4.2. Spatial patterns in pedestrians’ exposures to traffic noise</w:t>
        </w:r>
        <w:r w:rsidR="00D908C2">
          <w:rPr>
            <w:noProof/>
            <w:webHidden/>
          </w:rPr>
          <w:tab/>
        </w:r>
        <w:r w:rsidR="00D908C2">
          <w:rPr>
            <w:noProof/>
            <w:webHidden/>
          </w:rPr>
          <w:fldChar w:fldCharType="begin"/>
        </w:r>
        <w:r w:rsidR="00D908C2">
          <w:rPr>
            <w:noProof/>
            <w:webHidden/>
          </w:rPr>
          <w:instrText xml:space="preserve"> PAGEREF _Toc10537488 \h </w:instrText>
        </w:r>
        <w:r w:rsidR="00D908C2">
          <w:rPr>
            <w:noProof/>
            <w:webHidden/>
          </w:rPr>
        </w:r>
        <w:r w:rsidR="00D908C2">
          <w:rPr>
            <w:noProof/>
            <w:webHidden/>
          </w:rPr>
          <w:fldChar w:fldCharType="separate"/>
        </w:r>
        <w:r w:rsidR="00D908C2">
          <w:rPr>
            <w:noProof/>
            <w:webHidden/>
          </w:rPr>
          <w:t>32</w:t>
        </w:r>
        <w:r w:rsidR="00D908C2">
          <w:rPr>
            <w:noProof/>
            <w:webHidden/>
          </w:rPr>
          <w:fldChar w:fldCharType="end"/>
        </w:r>
      </w:hyperlink>
    </w:p>
    <w:p w14:paraId="63B747D3" w14:textId="7C9496D7" w:rsidR="00D908C2" w:rsidRDefault="00C9630C">
      <w:pPr>
        <w:pStyle w:val="TOC1"/>
        <w:tabs>
          <w:tab w:val="right" w:leader="dot" w:pos="9622"/>
        </w:tabs>
        <w:rPr>
          <w:rFonts w:asciiTheme="minorHAnsi" w:eastAsiaTheme="minorEastAsia" w:hAnsiTheme="minorHAnsi" w:cstheme="minorBidi"/>
          <w:noProof/>
          <w:lang w:val="fi-FI"/>
        </w:rPr>
      </w:pPr>
      <w:hyperlink w:anchor="_Toc10537489" w:history="1">
        <w:r w:rsidR="00D908C2" w:rsidRPr="001B4C31">
          <w:rPr>
            <w:rStyle w:val="Hyperlink"/>
            <w:noProof/>
          </w:rPr>
          <w:t>5 Discussion</w:t>
        </w:r>
        <w:r w:rsidR="00D908C2">
          <w:rPr>
            <w:noProof/>
            <w:webHidden/>
          </w:rPr>
          <w:tab/>
        </w:r>
        <w:r w:rsidR="00D908C2">
          <w:rPr>
            <w:noProof/>
            <w:webHidden/>
          </w:rPr>
          <w:fldChar w:fldCharType="begin"/>
        </w:r>
        <w:r w:rsidR="00D908C2">
          <w:rPr>
            <w:noProof/>
            <w:webHidden/>
          </w:rPr>
          <w:instrText xml:space="preserve"> PAGEREF _Toc10537489 \h </w:instrText>
        </w:r>
        <w:r w:rsidR="00D908C2">
          <w:rPr>
            <w:noProof/>
            <w:webHidden/>
          </w:rPr>
        </w:r>
        <w:r w:rsidR="00D908C2">
          <w:rPr>
            <w:noProof/>
            <w:webHidden/>
          </w:rPr>
          <w:fldChar w:fldCharType="separate"/>
        </w:r>
        <w:r w:rsidR="00D908C2">
          <w:rPr>
            <w:noProof/>
            <w:webHidden/>
          </w:rPr>
          <w:t>34</w:t>
        </w:r>
        <w:r w:rsidR="00D908C2">
          <w:rPr>
            <w:noProof/>
            <w:webHidden/>
          </w:rPr>
          <w:fldChar w:fldCharType="end"/>
        </w:r>
      </w:hyperlink>
    </w:p>
    <w:p w14:paraId="094B54CE" w14:textId="0A1266FC" w:rsidR="00D908C2" w:rsidRDefault="00C9630C">
      <w:pPr>
        <w:pStyle w:val="TOC2"/>
        <w:tabs>
          <w:tab w:val="right" w:leader="dot" w:pos="9622"/>
        </w:tabs>
        <w:rPr>
          <w:rFonts w:asciiTheme="minorHAnsi" w:eastAsiaTheme="minorEastAsia" w:hAnsiTheme="minorHAnsi" w:cstheme="minorBidi"/>
          <w:noProof/>
          <w:lang w:val="fi-FI"/>
        </w:rPr>
      </w:pPr>
      <w:hyperlink w:anchor="_Toc10537490" w:history="1">
        <w:r w:rsidR="00D908C2" w:rsidRPr="001B4C31">
          <w:rPr>
            <w:rStyle w:val="Hyperlink"/>
            <w:noProof/>
          </w:rPr>
          <w:t>5.1. Technical assessment – performance of shortest path route optimization</w:t>
        </w:r>
        <w:r w:rsidR="00D908C2">
          <w:rPr>
            <w:noProof/>
            <w:webHidden/>
          </w:rPr>
          <w:tab/>
        </w:r>
        <w:r w:rsidR="00D908C2">
          <w:rPr>
            <w:noProof/>
            <w:webHidden/>
          </w:rPr>
          <w:fldChar w:fldCharType="begin"/>
        </w:r>
        <w:r w:rsidR="00D908C2">
          <w:rPr>
            <w:noProof/>
            <w:webHidden/>
          </w:rPr>
          <w:instrText xml:space="preserve"> PAGEREF _Toc10537490 \h </w:instrText>
        </w:r>
        <w:r w:rsidR="00D908C2">
          <w:rPr>
            <w:noProof/>
            <w:webHidden/>
          </w:rPr>
        </w:r>
        <w:r w:rsidR="00D908C2">
          <w:rPr>
            <w:noProof/>
            <w:webHidden/>
          </w:rPr>
          <w:fldChar w:fldCharType="separate"/>
        </w:r>
        <w:r w:rsidR="00D908C2">
          <w:rPr>
            <w:noProof/>
            <w:webHidden/>
          </w:rPr>
          <w:t>34</w:t>
        </w:r>
        <w:r w:rsidR="00D908C2">
          <w:rPr>
            <w:noProof/>
            <w:webHidden/>
          </w:rPr>
          <w:fldChar w:fldCharType="end"/>
        </w:r>
      </w:hyperlink>
    </w:p>
    <w:p w14:paraId="2A010C93" w14:textId="31C422AF" w:rsidR="00D908C2" w:rsidRDefault="00C9630C">
      <w:pPr>
        <w:pStyle w:val="TOC2"/>
        <w:tabs>
          <w:tab w:val="right" w:leader="dot" w:pos="9622"/>
        </w:tabs>
        <w:rPr>
          <w:rFonts w:asciiTheme="minorHAnsi" w:eastAsiaTheme="minorEastAsia" w:hAnsiTheme="minorHAnsi" w:cstheme="minorBidi"/>
          <w:noProof/>
          <w:lang w:val="fi-FI"/>
        </w:rPr>
      </w:pPr>
      <w:hyperlink w:anchor="_Toc10537491" w:history="1">
        <w:r w:rsidR="00D908C2" w:rsidRPr="001B4C31">
          <w:rPr>
            <w:rStyle w:val="Hyperlink"/>
            <w:noProof/>
          </w:rPr>
          <w:t>5.2. Could traffic noise be used as a proxy for overall walkability?</w:t>
        </w:r>
        <w:r w:rsidR="00D908C2">
          <w:rPr>
            <w:noProof/>
            <w:webHidden/>
          </w:rPr>
          <w:tab/>
        </w:r>
        <w:r w:rsidR="00D908C2">
          <w:rPr>
            <w:noProof/>
            <w:webHidden/>
          </w:rPr>
          <w:fldChar w:fldCharType="begin"/>
        </w:r>
        <w:r w:rsidR="00D908C2">
          <w:rPr>
            <w:noProof/>
            <w:webHidden/>
          </w:rPr>
          <w:instrText xml:space="preserve"> PAGEREF _Toc10537491 \h </w:instrText>
        </w:r>
        <w:r w:rsidR="00D908C2">
          <w:rPr>
            <w:noProof/>
            <w:webHidden/>
          </w:rPr>
        </w:r>
        <w:r w:rsidR="00D908C2">
          <w:rPr>
            <w:noProof/>
            <w:webHidden/>
          </w:rPr>
          <w:fldChar w:fldCharType="separate"/>
        </w:r>
        <w:r w:rsidR="00D908C2">
          <w:rPr>
            <w:noProof/>
            <w:webHidden/>
          </w:rPr>
          <w:t>36</w:t>
        </w:r>
        <w:r w:rsidR="00D908C2">
          <w:rPr>
            <w:noProof/>
            <w:webHidden/>
          </w:rPr>
          <w:fldChar w:fldCharType="end"/>
        </w:r>
      </w:hyperlink>
    </w:p>
    <w:p w14:paraId="054C1D8D" w14:textId="4DB25337" w:rsidR="00D908C2" w:rsidRDefault="00C9630C">
      <w:pPr>
        <w:pStyle w:val="TOC2"/>
        <w:tabs>
          <w:tab w:val="right" w:leader="dot" w:pos="9622"/>
        </w:tabs>
        <w:rPr>
          <w:rFonts w:asciiTheme="minorHAnsi" w:eastAsiaTheme="minorEastAsia" w:hAnsiTheme="minorHAnsi" w:cstheme="minorBidi"/>
          <w:noProof/>
          <w:lang w:val="fi-FI"/>
        </w:rPr>
      </w:pPr>
      <w:hyperlink w:anchor="_Toc10537492" w:history="1">
        <w:r w:rsidR="00D908C2" w:rsidRPr="001B4C31">
          <w:rPr>
            <w:rStyle w:val="Hyperlink"/>
            <w:noProof/>
          </w:rPr>
          <w:t>5.3. Indirect large-scale assessment of pedestrians’ exposures to traffic noise can reveal significant areal differences in walking conditions</w:t>
        </w:r>
        <w:r w:rsidR="00D908C2">
          <w:rPr>
            <w:noProof/>
            <w:webHidden/>
          </w:rPr>
          <w:tab/>
        </w:r>
        <w:r w:rsidR="00D908C2">
          <w:rPr>
            <w:noProof/>
            <w:webHidden/>
          </w:rPr>
          <w:fldChar w:fldCharType="begin"/>
        </w:r>
        <w:r w:rsidR="00D908C2">
          <w:rPr>
            <w:noProof/>
            <w:webHidden/>
          </w:rPr>
          <w:instrText xml:space="preserve"> PAGEREF _Toc10537492 \h </w:instrText>
        </w:r>
        <w:r w:rsidR="00D908C2">
          <w:rPr>
            <w:noProof/>
            <w:webHidden/>
          </w:rPr>
        </w:r>
        <w:r w:rsidR="00D908C2">
          <w:rPr>
            <w:noProof/>
            <w:webHidden/>
          </w:rPr>
          <w:fldChar w:fldCharType="separate"/>
        </w:r>
        <w:r w:rsidR="00D908C2">
          <w:rPr>
            <w:noProof/>
            <w:webHidden/>
          </w:rPr>
          <w:t>36</w:t>
        </w:r>
        <w:r w:rsidR="00D908C2">
          <w:rPr>
            <w:noProof/>
            <w:webHidden/>
          </w:rPr>
          <w:fldChar w:fldCharType="end"/>
        </w:r>
      </w:hyperlink>
    </w:p>
    <w:p w14:paraId="54165BE6" w14:textId="2031E289" w:rsidR="00D908C2" w:rsidRDefault="00C9630C">
      <w:pPr>
        <w:pStyle w:val="TOC2"/>
        <w:tabs>
          <w:tab w:val="right" w:leader="dot" w:pos="9622"/>
        </w:tabs>
        <w:rPr>
          <w:rFonts w:asciiTheme="minorHAnsi" w:eastAsiaTheme="minorEastAsia" w:hAnsiTheme="minorHAnsi" w:cstheme="minorBidi"/>
          <w:noProof/>
          <w:lang w:val="fi-FI"/>
        </w:rPr>
      </w:pPr>
      <w:hyperlink w:anchor="_Toc10537493" w:history="1">
        <w:r w:rsidR="00D908C2" w:rsidRPr="001B4C31">
          <w:rPr>
            <w:rStyle w:val="Hyperlink"/>
            <w:noProof/>
          </w:rPr>
          <w:t>5.4. Considerable share of the exposure to traffic noise can often be avoided by taking an alternative path</w:t>
        </w:r>
        <w:r w:rsidR="00D908C2">
          <w:rPr>
            <w:noProof/>
            <w:webHidden/>
          </w:rPr>
          <w:tab/>
        </w:r>
        <w:r w:rsidR="00D908C2">
          <w:rPr>
            <w:noProof/>
            <w:webHidden/>
          </w:rPr>
          <w:fldChar w:fldCharType="begin"/>
        </w:r>
        <w:r w:rsidR="00D908C2">
          <w:rPr>
            <w:noProof/>
            <w:webHidden/>
          </w:rPr>
          <w:instrText xml:space="preserve"> PAGEREF _Toc10537493 \h </w:instrText>
        </w:r>
        <w:r w:rsidR="00D908C2">
          <w:rPr>
            <w:noProof/>
            <w:webHidden/>
          </w:rPr>
        </w:r>
        <w:r w:rsidR="00D908C2">
          <w:rPr>
            <w:noProof/>
            <w:webHidden/>
          </w:rPr>
          <w:fldChar w:fldCharType="separate"/>
        </w:r>
        <w:r w:rsidR="00D908C2">
          <w:rPr>
            <w:noProof/>
            <w:webHidden/>
          </w:rPr>
          <w:t>36</w:t>
        </w:r>
        <w:r w:rsidR="00D908C2">
          <w:rPr>
            <w:noProof/>
            <w:webHidden/>
          </w:rPr>
          <w:fldChar w:fldCharType="end"/>
        </w:r>
      </w:hyperlink>
    </w:p>
    <w:p w14:paraId="78D070CD" w14:textId="6A2C4C97" w:rsidR="00D908C2" w:rsidRDefault="00C9630C">
      <w:pPr>
        <w:pStyle w:val="TOC2"/>
        <w:tabs>
          <w:tab w:val="right" w:leader="dot" w:pos="9622"/>
        </w:tabs>
        <w:rPr>
          <w:rFonts w:asciiTheme="minorHAnsi" w:eastAsiaTheme="minorEastAsia" w:hAnsiTheme="minorHAnsi" w:cstheme="minorBidi"/>
          <w:noProof/>
          <w:lang w:val="fi-FI"/>
        </w:rPr>
      </w:pPr>
      <w:hyperlink w:anchor="_Toc10537494" w:history="1">
        <w:r w:rsidR="00D908C2" w:rsidRPr="001B4C31">
          <w:rPr>
            <w:rStyle w:val="Hyperlink"/>
            <w:noProof/>
          </w:rPr>
          <w:t>5.5. Definition of the environmental impedance function is critical yet somewhat arbitrary in quiet path optimization</w:t>
        </w:r>
        <w:r w:rsidR="00D908C2">
          <w:rPr>
            <w:noProof/>
            <w:webHidden/>
          </w:rPr>
          <w:tab/>
        </w:r>
        <w:r w:rsidR="00D908C2">
          <w:rPr>
            <w:noProof/>
            <w:webHidden/>
          </w:rPr>
          <w:fldChar w:fldCharType="begin"/>
        </w:r>
        <w:r w:rsidR="00D908C2">
          <w:rPr>
            <w:noProof/>
            <w:webHidden/>
          </w:rPr>
          <w:instrText xml:space="preserve"> PAGEREF _Toc10537494 \h </w:instrText>
        </w:r>
        <w:r w:rsidR="00D908C2">
          <w:rPr>
            <w:noProof/>
            <w:webHidden/>
          </w:rPr>
        </w:r>
        <w:r w:rsidR="00D908C2">
          <w:rPr>
            <w:noProof/>
            <w:webHidden/>
          </w:rPr>
          <w:fldChar w:fldCharType="separate"/>
        </w:r>
        <w:r w:rsidR="00D908C2">
          <w:rPr>
            <w:noProof/>
            <w:webHidden/>
          </w:rPr>
          <w:t>36</w:t>
        </w:r>
        <w:r w:rsidR="00D908C2">
          <w:rPr>
            <w:noProof/>
            <w:webHidden/>
          </w:rPr>
          <w:fldChar w:fldCharType="end"/>
        </w:r>
      </w:hyperlink>
    </w:p>
    <w:p w14:paraId="6F84580A" w14:textId="12B4793E" w:rsidR="00D908C2" w:rsidRDefault="00C9630C">
      <w:pPr>
        <w:pStyle w:val="TOC2"/>
        <w:tabs>
          <w:tab w:val="right" w:leader="dot" w:pos="9622"/>
        </w:tabs>
        <w:rPr>
          <w:rFonts w:asciiTheme="minorHAnsi" w:eastAsiaTheme="minorEastAsia" w:hAnsiTheme="minorHAnsi" w:cstheme="minorBidi"/>
          <w:noProof/>
          <w:lang w:val="fi-FI"/>
        </w:rPr>
      </w:pPr>
      <w:hyperlink w:anchor="_Toc10537495" w:history="1">
        <w:r w:rsidR="00D908C2" w:rsidRPr="001B4C31">
          <w:rPr>
            <w:rStyle w:val="Hyperlink"/>
            <w:noProof/>
          </w:rPr>
          <w:t>5.6. Alternative quiet paths need to be calculated to suit different situations and users with varying preferences</w:t>
        </w:r>
        <w:r w:rsidR="00D908C2">
          <w:rPr>
            <w:noProof/>
            <w:webHidden/>
          </w:rPr>
          <w:tab/>
        </w:r>
        <w:r w:rsidR="00D908C2">
          <w:rPr>
            <w:noProof/>
            <w:webHidden/>
          </w:rPr>
          <w:fldChar w:fldCharType="begin"/>
        </w:r>
        <w:r w:rsidR="00D908C2">
          <w:rPr>
            <w:noProof/>
            <w:webHidden/>
          </w:rPr>
          <w:instrText xml:space="preserve"> PAGEREF _Toc10537495 \h </w:instrText>
        </w:r>
        <w:r w:rsidR="00D908C2">
          <w:rPr>
            <w:noProof/>
            <w:webHidden/>
          </w:rPr>
        </w:r>
        <w:r w:rsidR="00D908C2">
          <w:rPr>
            <w:noProof/>
            <w:webHidden/>
          </w:rPr>
          <w:fldChar w:fldCharType="separate"/>
        </w:r>
        <w:r w:rsidR="00D908C2">
          <w:rPr>
            <w:noProof/>
            <w:webHidden/>
          </w:rPr>
          <w:t>36</w:t>
        </w:r>
        <w:r w:rsidR="00D908C2">
          <w:rPr>
            <w:noProof/>
            <w:webHidden/>
          </w:rPr>
          <w:fldChar w:fldCharType="end"/>
        </w:r>
      </w:hyperlink>
    </w:p>
    <w:p w14:paraId="4332634E" w14:textId="1AE48650" w:rsidR="00D908C2" w:rsidRDefault="00C9630C">
      <w:pPr>
        <w:pStyle w:val="TOC2"/>
        <w:tabs>
          <w:tab w:val="right" w:leader="dot" w:pos="9622"/>
        </w:tabs>
        <w:rPr>
          <w:rFonts w:asciiTheme="minorHAnsi" w:eastAsiaTheme="minorEastAsia" w:hAnsiTheme="minorHAnsi" w:cstheme="minorBidi"/>
          <w:noProof/>
          <w:lang w:val="fi-FI"/>
        </w:rPr>
      </w:pPr>
      <w:hyperlink w:anchor="_Toc10537496" w:history="1">
        <w:r w:rsidR="00D908C2" w:rsidRPr="001B4C31">
          <w:rPr>
            <w:rStyle w:val="Hyperlink"/>
            <w:noProof/>
          </w:rPr>
          <w:t>5.7. Publishing a green path routing application online can facilitate citizens to choose healthier paths</w:t>
        </w:r>
        <w:r w:rsidR="00D908C2">
          <w:rPr>
            <w:noProof/>
            <w:webHidden/>
          </w:rPr>
          <w:tab/>
        </w:r>
        <w:r w:rsidR="00D908C2">
          <w:rPr>
            <w:noProof/>
            <w:webHidden/>
          </w:rPr>
          <w:fldChar w:fldCharType="begin"/>
        </w:r>
        <w:r w:rsidR="00D908C2">
          <w:rPr>
            <w:noProof/>
            <w:webHidden/>
          </w:rPr>
          <w:instrText xml:space="preserve"> PAGEREF _Toc10537496 \h </w:instrText>
        </w:r>
        <w:r w:rsidR="00D908C2">
          <w:rPr>
            <w:noProof/>
            <w:webHidden/>
          </w:rPr>
        </w:r>
        <w:r w:rsidR="00D908C2">
          <w:rPr>
            <w:noProof/>
            <w:webHidden/>
          </w:rPr>
          <w:fldChar w:fldCharType="separate"/>
        </w:r>
        <w:r w:rsidR="00D908C2">
          <w:rPr>
            <w:noProof/>
            <w:webHidden/>
          </w:rPr>
          <w:t>36</w:t>
        </w:r>
        <w:r w:rsidR="00D908C2">
          <w:rPr>
            <w:noProof/>
            <w:webHidden/>
          </w:rPr>
          <w:fldChar w:fldCharType="end"/>
        </w:r>
      </w:hyperlink>
    </w:p>
    <w:p w14:paraId="7F1881EC" w14:textId="202F6ED0" w:rsidR="00D908C2" w:rsidRDefault="00C9630C">
      <w:pPr>
        <w:pStyle w:val="TOC2"/>
        <w:tabs>
          <w:tab w:val="right" w:leader="dot" w:pos="9622"/>
        </w:tabs>
        <w:rPr>
          <w:rFonts w:asciiTheme="minorHAnsi" w:eastAsiaTheme="minorEastAsia" w:hAnsiTheme="minorHAnsi" w:cstheme="minorBidi"/>
          <w:noProof/>
          <w:lang w:val="fi-FI"/>
        </w:rPr>
      </w:pPr>
      <w:hyperlink w:anchor="_Toc10537497" w:history="1">
        <w:r w:rsidR="00D908C2" w:rsidRPr="001B4C31">
          <w:rPr>
            <w:rStyle w:val="Hyperlink"/>
            <w:noProof/>
          </w:rPr>
          <w:t>5.8. More efficient technical implementation is required to enable real-time green path route optimization</w:t>
        </w:r>
        <w:r w:rsidR="00D908C2">
          <w:rPr>
            <w:noProof/>
            <w:webHidden/>
          </w:rPr>
          <w:tab/>
        </w:r>
        <w:r w:rsidR="00D908C2">
          <w:rPr>
            <w:noProof/>
            <w:webHidden/>
          </w:rPr>
          <w:fldChar w:fldCharType="begin"/>
        </w:r>
        <w:r w:rsidR="00D908C2">
          <w:rPr>
            <w:noProof/>
            <w:webHidden/>
          </w:rPr>
          <w:instrText xml:space="preserve"> PAGEREF _Toc10537497 \h </w:instrText>
        </w:r>
        <w:r w:rsidR="00D908C2">
          <w:rPr>
            <w:noProof/>
            <w:webHidden/>
          </w:rPr>
        </w:r>
        <w:r w:rsidR="00D908C2">
          <w:rPr>
            <w:noProof/>
            <w:webHidden/>
          </w:rPr>
          <w:fldChar w:fldCharType="separate"/>
        </w:r>
        <w:r w:rsidR="00D908C2">
          <w:rPr>
            <w:noProof/>
            <w:webHidden/>
          </w:rPr>
          <w:t>36</w:t>
        </w:r>
        <w:r w:rsidR="00D908C2">
          <w:rPr>
            <w:noProof/>
            <w:webHidden/>
          </w:rPr>
          <w:fldChar w:fldCharType="end"/>
        </w:r>
      </w:hyperlink>
    </w:p>
    <w:p w14:paraId="6A3D2BB9" w14:textId="097F010E" w:rsidR="00D908C2" w:rsidRDefault="00C9630C">
      <w:pPr>
        <w:pStyle w:val="TOC1"/>
        <w:tabs>
          <w:tab w:val="right" w:leader="dot" w:pos="9622"/>
        </w:tabs>
        <w:rPr>
          <w:rFonts w:asciiTheme="minorHAnsi" w:eastAsiaTheme="minorEastAsia" w:hAnsiTheme="minorHAnsi" w:cstheme="minorBidi"/>
          <w:noProof/>
          <w:lang w:val="fi-FI"/>
        </w:rPr>
      </w:pPr>
      <w:hyperlink w:anchor="_Toc10537498" w:history="1">
        <w:r w:rsidR="00D908C2" w:rsidRPr="001B4C31">
          <w:rPr>
            <w:rStyle w:val="Hyperlink"/>
            <w:noProof/>
          </w:rPr>
          <w:t>6 Conclusions</w:t>
        </w:r>
        <w:r w:rsidR="00D908C2">
          <w:rPr>
            <w:noProof/>
            <w:webHidden/>
          </w:rPr>
          <w:tab/>
        </w:r>
        <w:r w:rsidR="00D908C2">
          <w:rPr>
            <w:noProof/>
            <w:webHidden/>
          </w:rPr>
          <w:fldChar w:fldCharType="begin"/>
        </w:r>
        <w:r w:rsidR="00D908C2">
          <w:rPr>
            <w:noProof/>
            <w:webHidden/>
          </w:rPr>
          <w:instrText xml:space="preserve"> PAGEREF _Toc10537498 \h </w:instrText>
        </w:r>
        <w:r w:rsidR="00D908C2">
          <w:rPr>
            <w:noProof/>
            <w:webHidden/>
          </w:rPr>
        </w:r>
        <w:r w:rsidR="00D908C2">
          <w:rPr>
            <w:noProof/>
            <w:webHidden/>
          </w:rPr>
          <w:fldChar w:fldCharType="separate"/>
        </w:r>
        <w:r w:rsidR="00D908C2">
          <w:rPr>
            <w:noProof/>
            <w:webHidden/>
          </w:rPr>
          <w:t>37</w:t>
        </w:r>
        <w:r w:rsidR="00D908C2">
          <w:rPr>
            <w:noProof/>
            <w:webHidden/>
          </w:rPr>
          <w:fldChar w:fldCharType="end"/>
        </w:r>
      </w:hyperlink>
    </w:p>
    <w:p w14:paraId="47C3551D" w14:textId="6769D35A" w:rsidR="00D908C2" w:rsidRDefault="00C9630C">
      <w:pPr>
        <w:pStyle w:val="TOC1"/>
        <w:tabs>
          <w:tab w:val="right" w:leader="dot" w:pos="9622"/>
        </w:tabs>
        <w:rPr>
          <w:rFonts w:asciiTheme="minorHAnsi" w:eastAsiaTheme="minorEastAsia" w:hAnsiTheme="minorHAnsi" w:cstheme="minorBidi"/>
          <w:noProof/>
          <w:lang w:val="fi-FI"/>
        </w:rPr>
      </w:pPr>
      <w:hyperlink w:anchor="_Toc10537499" w:history="1">
        <w:r w:rsidR="00D908C2" w:rsidRPr="001B4C31">
          <w:rPr>
            <w:rStyle w:val="Hyperlink"/>
            <w:noProof/>
          </w:rPr>
          <w:t>7 References</w:t>
        </w:r>
        <w:r w:rsidR="00D908C2">
          <w:rPr>
            <w:noProof/>
            <w:webHidden/>
          </w:rPr>
          <w:tab/>
        </w:r>
        <w:r w:rsidR="00D908C2">
          <w:rPr>
            <w:noProof/>
            <w:webHidden/>
          </w:rPr>
          <w:fldChar w:fldCharType="begin"/>
        </w:r>
        <w:r w:rsidR="00D908C2">
          <w:rPr>
            <w:noProof/>
            <w:webHidden/>
          </w:rPr>
          <w:instrText xml:space="preserve"> PAGEREF _Toc10537499 \h </w:instrText>
        </w:r>
        <w:r w:rsidR="00D908C2">
          <w:rPr>
            <w:noProof/>
            <w:webHidden/>
          </w:rPr>
        </w:r>
        <w:r w:rsidR="00D908C2">
          <w:rPr>
            <w:noProof/>
            <w:webHidden/>
          </w:rPr>
          <w:fldChar w:fldCharType="separate"/>
        </w:r>
        <w:r w:rsidR="00D908C2">
          <w:rPr>
            <w:noProof/>
            <w:webHidden/>
          </w:rPr>
          <w:t>37</w:t>
        </w:r>
        <w:r w:rsidR="00D908C2">
          <w:rPr>
            <w:noProof/>
            <w:webHidden/>
          </w:rPr>
          <w:fldChar w:fldCharType="end"/>
        </w:r>
      </w:hyperlink>
    </w:p>
    <w:p w14:paraId="7E9611F4" w14:textId="77777777" w:rsidR="00D908C2" w:rsidRDefault="00B43CC4" w:rsidP="00D908C2">
      <w:pPr>
        <w:jc w:val="left"/>
      </w:pPr>
      <w:r w:rsidRPr="000253AC">
        <w:fldChar w:fldCharType="end"/>
      </w:r>
    </w:p>
    <w:p w14:paraId="30C9A2E9" w14:textId="76AA4E98" w:rsidR="00D908C2" w:rsidRPr="00D908C2" w:rsidRDefault="00D908C2" w:rsidP="00D908C2">
      <w:pPr>
        <w:jc w:val="left"/>
        <w:rPr>
          <w:b/>
          <w:bCs/>
        </w:rPr>
      </w:pPr>
      <w:r w:rsidRPr="00D908C2">
        <w:rPr>
          <w:b/>
          <w:bCs/>
        </w:rPr>
        <w:t>LIST OF FIGURES</w:t>
      </w:r>
    </w:p>
    <w:p w14:paraId="69C508CC" w14:textId="5B555BE0" w:rsidR="00D908C2" w:rsidRDefault="00D908C2">
      <w:pPr>
        <w:pStyle w:val="TableofFigures"/>
        <w:tabs>
          <w:tab w:val="right" w:leader="dot" w:pos="9622"/>
        </w:tabs>
        <w:rPr>
          <w:rFonts w:asciiTheme="minorHAnsi" w:eastAsiaTheme="minorEastAsia" w:hAnsiTheme="minorHAnsi" w:cstheme="minorBidi"/>
          <w:noProof/>
          <w:lang w:val="fi-FI"/>
        </w:rPr>
      </w:pPr>
      <w:r>
        <w:fldChar w:fldCharType="begin"/>
      </w:r>
      <w:r>
        <w:instrText xml:space="preserve"> TOC \h \z \c "Figure" </w:instrText>
      </w:r>
      <w:r>
        <w:fldChar w:fldCharType="separate"/>
      </w:r>
      <w:hyperlink w:anchor="_Toc10537500" w:history="1">
        <w:r w:rsidRPr="002B2C2D">
          <w:rPr>
            <w:rStyle w:val="Hyperlink"/>
            <w:noProof/>
          </w:rPr>
          <w:t>Figure 1. Illustration of the internal methodological dependencies of the study.</w:t>
        </w:r>
        <w:r>
          <w:rPr>
            <w:noProof/>
            <w:webHidden/>
          </w:rPr>
          <w:tab/>
        </w:r>
        <w:r>
          <w:rPr>
            <w:noProof/>
            <w:webHidden/>
          </w:rPr>
          <w:fldChar w:fldCharType="begin"/>
        </w:r>
        <w:r>
          <w:rPr>
            <w:noProof/>
            <w:webHidden/>
          </w:rPr>
          <w:instrText xml:space="preserve"> PAGEREF _Toc10537500 \h </w:instrText>
        </w:r>
        <w:r>
          <w:rPr>
            <w:noProof/>
            <w:webHidden/>
          </w:rPr>
        </w:r>
        <w:r>
          <w:rPr>
            <w:noProof/>
            <w:webHidden/>
          </w:rPr>
          <w:fldChar w:fldCharType="separate"/>
        </w:r>
        <w:r>
          <w:rPr>
            <w:noProof/>
            <w:webHidden/>
          </w:rPr>
          <w:t>6</w:t>
        </w:r>
        <w:r>
          <w:rPr>
            <w:noProof/>
            <w:webHidden/>
          </w:rPr>
          <w:fldChar w:fldCharType="end"/>
        </w:r>
      </w:hyperlink>
    </w:p>
    <w:p w14:paraId="46EF5812" w14:textId="7161603F" w:rsidR="00D908C2" w:rsidRDefault="00C9630C">
      <w:pPr>
        <w:pStyle w:val="TableofFigures"/>
        <w:tabs>
          <w:tab w:val="right" w:leader="dot" w:pos="9622"/>
        </w:tabs>
        <w:rPr>
          <w:rFonts w:asciiTheme="minorHAnsi" w:eastAsiaTheme="minorEastAsia" w:hAnsiTheme="minorHAnsi" w:cstheme="minorBidi"/>
          <w:noProof/>
          <w:lang w:val="fi-FI"/>
        </w:rPr>
      </w:pPr>
      <w:hyperlink w:anchor="_Toc10537501" w:history="1">
        <w:r w:rsidR="00D908C2" w:rsidRPr="002B2C2D">
          <w:rPr>
            <w:rStyle w:val="Hyperlink"/>
            <w:noProof/>
          </w:rPr>
          <w:t>Figure 2. Map of the study area; extent of the city of Helsinki excluding the southern islands.</w:t>
        </w:r>
        <w:r w:rsidR="00D908C2">
          <w:rPr>
            <w:noProof/>
            <w:webHidden/>
          </w:rPr>
          <w:tab/>
        </w:r>
        <w:r w:rsidR="00D908C2">
          <w:rPr>
            <w:noProof/>
            <w:webHidden/>
          </w:rPr>
          <w:fldChar w:fldCharType="begin"/>
        </w:r>
        <w:r w:rsidR="00D908C2">
          <w:rPr>
            <w:noProof/>
            <w:webHidden/>
          </w:rPr>
          <w:instrText xml:space="preserve"> PAGEREF _Toc10537501 \h </w:instrText>
        </w:r>
        <w:r w:rsidR="00D908C2">
          <w:rPr>
            <w:noProof/>
            <w:webHidden/>
          </w:rPr>
        </w:r>
        <w:r w:rsidR="00D908C2">
          <w:rPr>
            <w:noProof/>
            <w:webHidden/>
          </w:rPr>
          <w:fldChar w:fldCharType="separate"/>
        </w:r>
        <w:r w:rsidR="00D908C2">
          <w:rPr>
            <w:noProof/>
            <w:webHidden/>
          </w:rPr>
          <w:t>7</w:t>
        </w:r>
        <w:r w:rsidR="00D908C2">
          <w:rPr>
            <w:noProof/>
            <w:webHidden/>
          </w:rPr>
          <w:fldChar w:fldCharType="end"/>
        </w:r>
      </w:hyperlink>
    </w:p>
    <w:p w14:paraId="67127BD6" w14:textId="072BCDA6" w:rsidR="00D908C2" w:rsidRDefault="00C9630C">
      <w:pPr>
        <w:pStyle w:val="TableofFigures"/>
        <w:tabs>
          <w:tab w:val="right" w:leader="dot" w:pos="9622"/>
        </w:tabs>
        <w:rPr>
          <w:rFonts w:asciiTheme="minorHAnsi" w:eastAsiaTheme="minorEastAsia" w:hAnsiTheme="minorHAnsi" w:cstheme="minorBidi"/>
          <w:noProof/>
          <w:lang w:val="fi-FI"/>
        </w:rPr>
      </w:pPr>
      <w:hyperlink w:anchor="_Toc10537502" w:history="1">
        <w:r w:rsidR="00D908C2" w:rsidRPr="002B2C2D">
          <w:rPr>
            <w:rStyle w:val="Hyperlink"/>
            <w:noProof/>
          </w:rPr>
          <w:t>Figure 3. Modelled daytime traffic noise levels (dB) in Helsinki.</w:t>
        </w:r>
        <w:r w:rsidR="00D908C2">
          <w:rPr>
            <w:noProof/>
            <w:webHidden/>
          </w:rPr>
          <w:tab/>
        </w:r>
        <w:r w:rsidR="00D908C2">
          <w:rPr>
            <w:noProof/>
            <w:webHidden/>
          </w:rPr>
          <w:fldChar w:fldCharType="begin"/>
        </w:r>
        <w:r w:rsidR="00D908C2">
          <w:rPr>
            <w:noProof/>
            <w:webHidden/>
          </w:rPr>
          <w:instrText xml:space="preserve"> PAGEREF _Toc10537502 \h </w:instrText>
        </w:r>
        <w:r w:rsidR="00D908C2">
          <w:rPr>
            <w:noProof/>
            <w:webHidden/>
          </w:rPr>
        </w:r>
        <w:r w:rsidR="00D908C2">
          <w:rPr>
            <w:noProof/>
            <w:webHidden/>
          </w:rPr>
          <w:fldChar w:fldCharType="separate"/>
        </w:r>
        <w:r w:rsidR="00D908C2">
          <w:rPr>
            <w:noProof/>
            <w:webHidden/>
          </w:rPr>
          <w:t>9</w:t>
        </w:r>
        <w:r w:rsidR="00D908C2">
          <w:rPr>
            <w:noProof/>
            <w:webHidden/>
          </w:rPr>
          <w:fldChar w:fldCharType="end"/>
        </w:r>
      </w:hyperlink>
    </w:p>
    <w:p w14:paraId="4B259DA7" w14:textId="61677693" w:rsidR="00D908C2" w:rsidRDefault="00C9630C">
      <w:pPr>
        <w:pStyle w:val="TableofFigures"/>
        <w:tabs>
          <w:tab w:val="right" w:leader="dot" w:pos="9622"/>
        </w:tabs>
        <w:rPr>
          <w:rFonts w:asciiTheme="minorHAnsi" w:eastAsiaTheme="minorEastAsia" w:hAnsiTheme="minorHAnsi" w:cstheme="minorBidi"/>
          <w:noProof/>
          <w:lang w:val="fi-FI"/>
        </w:rPr>
      </w:pPr>
      <w:hyperlink w:anchor="_Toc10537503" w:history="1">
        <w:r w:rsidR="00D908C2" w:rsidRPr="002B2C2D">
          <w:rPr>
            <w:rStyle w:val="Hyperlink"/>
            <w:noProof/>
          </w:rPr>
          <w:t>Figure 4. Modelled daytime traffic noise levels (dB) in Viikki.</w:t>
        </w:r>
        <w:r w:rsidR="00D908C2">
          <w:rPr>
            <w:noProof/>
            <w:webHidden/>
          </w:rPr>
          <w:tab/>
        </w:r>
        <w:r w:rsidR="00D908C2">
          <w:rPr>
            <w:noProof/>
            <w:webHidden/>
          </w:rPr>
          <w:fldChar w:fldCharType="begin"/>
        </w:r>
        <w:r w:rsidR="00D908C2">
          <w:rPr>
            <w:noProof/>
            <w:webHidden/>
          </w:rPr>
          <w:instrText xml:space="preserve"> PAGEREF _Toc10537503 \h </w:instrText>
        </w:r>
        <w:r w:rsidR="00D908C2">
          <w:rPr>
            <w:noProof/>
            <w:webHidden/>
          </w:rPr>
        </w:r>
        <w:r w:rsidR="00D908C2">
          <w:rPr>
            <w:noProof/>
            <w:webHidden/>
          </w:rPr>
          <w:fldChar w:fldCharType="separate"/>
        </w:r>
        <w:r w:rsidR="00D908C2">
          <w:rPr>
            <w:noProof/>
            <w:webHidden/>
          </w:rPr>
          <w:t>10</w:t>
        </w:r>
        <w:r w:rsidR="00D908C2">
          <w:rPr>
            <w:noProof/>
            <w:webHidden/>
          </w:rPr>
          <w:fldChar w:fldCharType="end"/>
        </w:r>
      </w:hyperlink>
    </w:p>
    <w:p w14:paraId="7D1DF27F" w14:textId="116AD90A" w:rsidR="00D908C2" w:rsidRDefault="00C9630C">
      <w:pPr>
        <w:pStyle w:val="TableofFigures"/>
        <w:tabs>
          <w:tab w:val="right" w:leader="dot" w:pos="9622"/>
        </w:tabs>
        <w:rPr>
          <w:rFonts w:asciiTheme="minorHAnsi" w:eastAsiaTheme="minorEastAsia" w:hAnsiTheme="minorHAnsi" w:cstheme="minorBidi"/>
          <w:noProof/>
          <w:lang w:val="fi-FI"/>
        </w:rPr>
      </w:pPr>
      <w:hyperlink w:anchor="_Toc10537504" w:history="1">
        <w:r w:rsidR="00D908C2" w:rsidRPr="002B2C2D">
          <w:rPr>
            <w:rStyle w:val="Hyperlink"/>
            <w:noProof/>
          </w:rPr>
          <w:t>Figure 5. Modelled daytime traffic noise levels (dB) in more central location in Helsinki.</w:t>
        </w:r>
        <w:r w:rsidR="00D908C2">
          <w:rPr>
            <w:noProof/>
            <w:webHidden/>
          </w:rPr>
          <w:tab/>
        </w:r>
        <w:r w:rsidR="00D908C2">
          <w:rPr>
            <w:noProof/>
            <w:webHidden/>
          </w:rPr>
          <w:fldChar w:fldCharType="begin"/>
        </w:r>
        <w:r w:rsidR="00D908C2">
          <w:rPr>
            <w:noProof/>
            <w:webHidden/>
          </w:rPr>
          <w:instrText xml:space="preserve"> PAGEREF _Toc10537504 \h </w:instrText>
        </w:r>
        <w:r w:rsidR="00D908C2">
          <w:rPr>
            <w:noProof/>
            <w:webHidden/>
          </w:rPr>
        </w:r>
        <w:r w:rsidR="00D908C2">
          <w:rPr>
            <w:noProof/>
            <w:webHidden/>
          </w:rPr>
          <w:fldChar w:fldCharType="separate"/>
        </w:r>
        <w:r w:rsidR="00D908C2">
          <w:rPr>
            <w:noProof/>
            <w:webHidden/>
          </w:rPr>
          <w:t>11</w:t>
        </w:r>
        <w:r w:rsidR="00D908C2">
          <w:rPr>
            <w:noProof/>
            <w:webHidden/>
          </w:rPr>
          <w:fldChar w:fldCharType="end"/>
        </w:r>
      </w:hyperlink>
    </w:p>
    <w:p w14:paraId="00ECE262" w14:textId="45ED460E" w:rsidR="00D908C2" w:rsidRDefault="00C9630C">
      <w:pPr>
        <w:pStyle w:val="TableofFigures"/>
        <w:tabs>
          <w:tab w:val="right" w:leader="dot" w:pos="9622"/>
        </w:tabs>
        <w:rPr>
          <w:rFonts w:asciiTheme="minorHAnsi" w:eastAsiaTheme="minorEastAsia" w:hAnsiTheme="minorHAnsi" w:cstheme="minorBidi"/>
          <w:noProof/>
          <w:lang w:val="fi-FI"/>
        </w:rPr>
      </w:pPr>
      <w:hyperlink w:anchor="_Toc10537505" w:history="1">
        <w:r w:rsidR="00D908C2" w:rsidRPr="002B2C2D">
          <w:rPr>
            <w:rStyle w:val="Hyperlink"/>
            <w:noProof/>
          </w:rPr>
          <w:t>Figure 6. Technical framework of the study: internal (blue) and external (grey) technical dependencies (* = Python library). Numerous external dependencies of the used Python libraries are not included in the graph.</w:t>
        </w:r>
        <w:r w:rsidR="00D908C2">
          <w:rPr>
            <w:noProof/>
            <w:webHidden/>
          </w:rPr>
          <w:tab/>
        </w:r>
        <w:r w:rsidR="00D908C2">
          <w:rPr>
            <w:noProof/>
            <w:webHidden/>
          </w:rPr>
          <w:fldChar w:fldCharType="begin"/>
        </w:r>
        <w:r w:rsidR="00D908C2">
          <w:rPr>
            <w:noProof/>
            <w:webHidden/>
          </w:rPr>
          <w:instrText xml:space="preserve"> PAGEREF _Toc10537505 \h </w:instrText>
        </w:r>
        <w:r w:rsidR="00D908C2">
          <w:rPr>
            <w:noProof/>
            <w:webHidden/>
          </w:rPr>
        </w:r>
        <w:r w:rsidR="00D908C2">
          <w:rPr>
            <w:noProof/>
            <w:webHidden/>
          </w:rPr>
          <w:fldChar w:fldCharType="separate"/>
        </w:r>
        <w:r w:rsidR="00D908C2">
          <w:rPr>
            <w:noProof/>
            <w:webHidden/>
          </w:rPr>
          <w:t>13</w:t>
        </w:r>
        <w:r w:rsidR="00D908C2">
          <w:rPr>
            <w:noProof/>
            <w:webHidden/>
          </w:rPr>
          <w:fldChar w:fldCharType="end"/>
        </w:r>
      </w:hyperlink>
    </w:p>
    <w:p w14:paraId="1AB580FA" w14:textId="5D5DE0B7" w:rsidR="00D908C2" w:rsidRDefault="00C9630C">
      <w:pPr>
        <w:pStyle w:val="TableofFigures"/>
        <w:tabs>
          <w:tab w:val="right" w:leader="dot" w:pos="9622"/>
        </w:tabs>
        <w:rPr>
          <w:rFonts w:asciiTheme="minorHAnsi" w:eastAsiaTheme="minorEastAsia" w:hAnsiTheme="minorHAnsi" w:cstheme="minorBidi"/>
          <w:noProof/>
          <w:lang w:val="fi-FI"/>
        </w:rPr>
      </w:pPr>
      <w:hyperlink w:anchor="_Toc10537506" w:history="1">
        <w:r w:rsidR="00D908C2" w:rsidRPr="002B2C2D">
          <w:rPr>
            <w:rStyle w:val="Hyperlink"/>
            <w:noProof/>
          </w:rPr>
          <w:t>Figure 7. Workflow of network (graph) acquisition and construction.</w:t>
        </w:r>
        <w:r w:rsidR="00D908C2">
          <w:rPr>
            <w:noProof/>
            <w:webHidden/>
          </w:rPr>
          <w:tab/>
        </w:r>
        <w:r w:rsidR="00D908C2">
          <w:rPr>
            <w:noProof/>
            <w:webHidden/>
          </w:rPr>
          <w:fldChar w:fldCharType="begin"/>
        </w:r>
        <w:r w:rsidR="00D908C2">
          <w:rPr>
            <w:noProof/>
            <w:webHidden/>
          </w:rPr>
          <w:instrText xml:space="preserve"> PAGEREF _Toc10537506 \h </w:instrText>
        </w:r>
        <w:r w:rsidR="00D908C2">
          <w:rPr>
            <w:noProof/>
            <w:webHidden/>
          </w:rPr>
        </w:r>
        <w:r w:rsidR="00D908C2">
          <w:rPr>
            <w:noProof/>
            <w:webHidden/>
          </w:rPr>
          <w:fldChar w:fldCharType="separate"/>
        </w:r>
        <w:r w:rsidR="00D908C2">
          <w:rPr>
            <w:noProof/>
            <w:webHidden/>
          </w:rPr>
          <w:t>15</w:t>
        </w:r>
        <w:r w:rsidR="00D908C2">
          <w:rPr>
            <w:noProof/>
            <w:webHidden/>
          </w:rPr>
          <w:fldChar w:fldCharType="end"/>
        </w:r>
      </w:hyperlink>
    </w:p>
    <w:p w14:paraId="4021B337" w14:textId="01ACC195" w:rsidR="00D908C2" w:rsidRDefault="00C9630C">
      <w:pPr>
        <w:pStyle w:val="TableofFigures"/>
        <w:tabs>
          <w:tab w:val="right" w:leader="dot" w:pos="9622"/>
        </w:tabs>
        <w:rPr>
          <w:rFonts w:asciiTheme="minorHAnsi" w:eastAsiaTheme="minorEastAsia" w:hAnsiTheme="minorHAnsi" w:cstheme="minorBidi"/>
          <w:noProof/>
          <w:lang w:val="fi-FI"/>
        </w:rPr>
      </w:pPr>
      <w:hyperlink w:anchor="_Toc10537507" w:history="1">
        <w:r w:rsidR="00D908C2" w:rsidRPr="002B2C2D">
          <w:rPr>
            <w:rStyle w:val="Hyperlink"/>
            <w:noProof/>
          </w:rPr>
          <w:t>Figure 8. Workflow of extracting exposures to traffic noise (contaminated distances) to the edges of the graph.</w:t>
        </w:r>
        <w:r w:rsidR="00D908C2">
          <w:rPr>
            <w:noProof/>
            <w:webHidden/>
          </w:rPr>
          <w:tab/>
        </w:r>
        <w:r w:rsidR="00D908C2">
          <w:rPr>
            <w:noProof/>
            <w:webHidden/>
          </w:rPr>
          <w:fldChar w:fldCharType="begin"/>
        </w:r>
        <w:r w:rsidR="00D908C2">
          <w:rPr>
            <w:noProof/>
            <w:webHidden/>
          </w:rPr>
          <w:instrText xml:space="preserve"> PAGEREF _Toc10537507 \h </w:instrText>
        </w:r>
        <w:r w:rsidR="00D908C2">
          <w:rPr>
            <w:noProof/>
            <w:webHidden/>
          </w:rPr>
        </w:r>
        <w:r w:rsidR="00D908C2">
          <w:rPr>
            <w:noProof/>
            <w:webHidden/>
          </w:rPr>
          <w:fldChar w:fldCharType="separate"/>
        </w:r>
        <w:r w:rsidR="00D908C2">
          <w:rPr>
            <w:noProof/>
            <w:webHidden/>
          </w:rPr>
          <w:t>16</w:t>
        </w:r>
        <w:r w:rsidR="00D908C2">
          <w:rPr>
            <w:noProof/>
            <w:webHidden/>
          </w:rPr>
          <w:fldChar w:fldCharType="end"/>
        </w:r>
      </w:hyperlink>
    </w:p>
    <w:p w14:paraId="67E51364" w14:textId="26FFF542" w:rsidR="00D908C2" w:rsidRDefault="00C9630C">
      <w:pPr>
        <w:pStyle w:val="TableofFigures"/>
        <w:tabs>
          <w:tab w:val="right" w:leader="dot" w:pos="9622"/>
        </w:tabs>
        <w:rPr>
          <w:rFonts w:asciiTheme="minorHAnsi" w:eastAsiaTheme="minorEastAsia" w:hAnsiTheme="minorHAnsi" w:cstheme="minorBidi"/>
          <w:noProof/>
          <w:lang w:val="fi-FI"/>
        </w:rPr>
      </w:pPr>
      <w:hyperlink w:anchor="_Toc10537508" w:history="1">
        <w:r w:rsidR="00D908C2" w:rsidRPr="002B2C2D">
          <w:rPr>
            <w:rStyle w:val="Hyperlink"/>
            <w:noProof/>
          </w:rPr>
          <w:t>Figure 9. Workflow of calculating and adding noise tolerance specific edge costs as new edge attributes.</w:t>
        </w:r>
        <w:r w:rsidR="00D908C2">
          <w:rPr>
            <w:noProof/>
            <w:webHidden/>
          </w:rPr>
          <w:tab/>
        </w:r>
        <w:r w:rsidR="00D908C2">
          <w:rPr>
            <w:noProof/>
            <w:webHidden/>
          </w:rPr>
          <w:fldChar w:fldCharType="begin"/>
        </w:r>
        <w:r w:rsidR="00D908C2">
          <w:rPr>
            <w:noProof/>
            <w:webHidden/>
          </w:rPr>
          <w:instrText xml:space="preserve"> PAGEREF _Toc10537508 \h </w:instrText>
        </w:r>
        <w:r w:rsidR="00D908C2">
          <w:rPr>
            <w:noProof/>
            <w:webHidden/>
          </w:rPr>
        </w:r>
        <w:r w:rsidR="00D908C2">
          <w:rPr>
            <w:noProof/>
            <w:webHidden/>
          </w:rPr>
          <w:fldChar w:fldCharType="separate"/>
        </w:r>
        <w:r w:rsidR="00D908C2">
          <w:rPr>
            <w:noProof/>
            <w:webHidden/>
          </w:rPr>
          <w:t>17</w:t>
        </w:r>
        <w:r w:rsidR="00D908C2">
          <w:rPr>
            <w:noProof/>
            <w:webHidden/>
          </w:rPr>
          <w:fldChar w:fldCharType="end"/>
        </w:r>
      </w:hyperlink>
    </w:p>
    <w:p w14:paraId="5A25D3B8" w14:textId="7D29142B" w:rsidR="00D908C2" w:rsidRDefault="00C9630C">
      <w:pPr>
        <w:pStyle w:val="TableofFigures"/>
        <w:tabs>
          <w:tab w:val="right" w:leader="dot" w:pos="9622"/>
        </w:tabs>
        <w:rPr>
          <w:rFonts w:asciiTheme="minorHAnsi" w:eastAsiaTheme="minorEastAsia" w:hAnsiTheme="minorHAnsi" w:cstheme="minorBidi"/>
          <w:noProof/>
          <w:lang w:val="fi-FI"/>
        </w:rPr>
      </w:pPr>
      <w:hyperlink w:anchor="_Toc10537509" w:history="1">
        <w:r w:rsidR="00D908C2" w:rsidRPr="002B2C2D">
          <w:rPr>
            <w:rStyle w:val="Hyperlink"/>
            <w:noProof/>
          </w:rPr>
          <w:t>Figure 10. Workflow of least cost path routing method for short and quiet paths.</w:t>
        </w:r>
        <w:r w:rsidR="00D908C2">
          <w:rPr>
            <w:noProof/>
            <w:webHidden/>
          </w:rPr>
          <w:tab/>
        </w:r>
        <w:r w:rsidR="00D908C2">
          <w:rPr>
            <w:noProof/>
            <w:webHidden/>
          </w:rPr>
          <w:fldChar w:fldCharType="begin"/>
        </w:r>
        <w:r w:rsidR="00D908C2">
          <w:rPr>
            <w:noProof/>
            <w:webHidden/>
          </w:rPr>
          <w:instrText xml:space="preserve"> PAGEREF _Toc10537509 \h </w:instrText>
        </w:r>
        <w:r w:rsidR="00D908C2">
          <w:rPr>
            <w:noProof/>
            <w:webHidden/>
          </w:rPr>
        </w:r>
        <w:r w:rsidR="00D908C2">
          <w:rPr>
            <w:noProof/>
            <w:webHidden/>
          </w:rPr>
          <w:fldChar w:fldCharType="separate"/>
        </w:r>
        <w:r w:rsidR="00D908C2">
          <w:rPr>
            <w:noProof/>
            <w:webHidden/>
          </w:rPr>
          <w:t>18</w:t>
        </w:r>
        <w:r w:rsidR="00D908C2">
          <w:rPr>
            <w:noProof/>
            <w:webHidden/>
          </w:rPr>
          <w:fldChar w:fldCharType="end"/>
        </w:r>
      </w:hyperlink>
    </w:p>
    <w:p w14:paraId="7838255D" w14:textId="7FCFC44E" w:rsidR="00D908C2" w:rsidRDefault="00C9630C">
      <w:pPr>
        <w:pStyle w:val="TableofFigures"/>
        <w:tabs>
          <w:tab w:val="right" w:leader="dot" w:pos="9622"/>
        </w:tabs>
        <w:rPr>
          <w:rFonts w:asciiTheme="minorHAnsi" w:eastAsiaTheme="minorEastAsia" w:hAnsiTheme="minorHAnsi" w:cstheme="minorBidi"/>
          <w:noProof/>
          <w:lang w:val="fi-FI"/>
        </w:rPr>
      </w:pPr>
      <w:hyperlink w:anchor="_Toc10537510" w:history="1">
        <w:r w:rsidR="00D908C2" w:rsidRPr="002B2C2D">
          <w:rPr>
            <w:rStyle w:val="Hyperlink"/>
            <w:noProof/>
          </w:rPr>
          <w:t>Figure 11. Technical architecture of the quiet path route planner web application.</w:t>
        </w:r>
        <w:r w:rsidR="00D908C2">
          <w:rPr>
            <w:noProof/>
            <w:webHidden/>
          </w:rPr>
          <w:tab/>
        </w:r>
        <w:r w:rsidR="00D908C2">
          <w:rPr>
            <w:noProof/>
            <w:webHidden/>
          </w:rPr>
          <w:fldChar w:fldCharType="begin"/>
        </w:r>
        <w:r w:rsidR="00D908C2">
          <w:rPr>
            <w:noProof/>
            <w:webHidden/>
          </w:rPr>
          <w:instrText xml:space="preserve"> PAGEREF _Toc10537510 \h </w:instrText>
        </w:r>
        <w:r w:rsidR="00D908C2">
          <w:rPr>
            <w:noProof/>
            <w:webHidden/>
          </w:rPr>
        </w:r>
        <w:r w:rsidR="00D908C2">
          <w:rPr>
            <w:noProof/>
            <w:webHidden/>
          </w:rPr>
          <w:fldChar w:fldCharType="separate"/>
        </w:r>
        <w:r w:rsidR="00D908C2">
          <w:rPr>
            <w:noProof/>
            <w:webHidden/>
          </w:rPr>
          <w:t>20</w:t>
        </w:r>
        <w:r w:rsidR="00D908C2">
          <w:rPr>
            <w:noProof/>
            <w:webHidden/>
          </w:rPr>
          <w:fldChar w:fldCharType="end"/>
        </w:r>
      </w:hyperlink>
    </w:p>
    <w:p w14:paraId="1CFE53BA" w14:textId="22666F4C" w:rsidR="00D908C2" w:rsidRDefault="00C9630C">
      <w:pPr>
        <w:pStyle w:val="TableofFigures"/>
        <w:tabs>
          <w:tab w:val="right" w:leader="dot" w:pos="9622"/>
        </w:tabs>
        <w:rPr>
          <w:rFonts w:asciiTheme="minorHAnsi" w:eastAsiaTheme="minorEastAsia" w:hAnsiTheme="minorHAnsi" w:cstheme="minorBidi"/>
          <w:noProof/>
          <w:lang w:val="fi-FI"/>
        </w:rPr>
      </w:pPr>
      <w:hyperlink w:anchor="_Toc10537511" w:history="1">
        <w:r w:rsidR="00D908C2" w:rsidRPr="002B2C2D">
          <w:rPr>
            <w:rStyle w:val="Hyperlink"/>
            <w:noProof/>
          </w:rPr>
          <w:t>Figure 12. Workflow of the analysis for identifying local PT stops and their utilization rates based on commutes.</w:t>
        </w:r>
        <w:r w:rsidR="00D908C2">
          <w:rPr>
            <w:noProof/>
            <w:webHidden/>
          </w:rPr>
          <w:tab/>
        </w:r>
        <w:r w:rsidR="00D908C2">
          <w:rPr>
            <w:noProof/>
            <w:webHidden/>
          </w:rPr>
          <w:fldChar w:fldCharType="begin"/>
        </w:r>
        <w:r w:rsidR="00D908C2">
          <w:rPr>
            <w:noProof/>
            <w:webHidden/>
          </w:rPr>
          <w:instrText xml:space="preserve"> PAGEREF _Toc10537511 \h </w:instrText>
        </w:r>
        <w:r w:rsidR="00D908C2">
          <w:rPr>
            <w:noProof/>
            <w:webHidden/>
          </w:rPr>
        </w:r>
        <w:r w:rsidR="00D908C2">
          <w:rPr>
            <w:noProof/>
            <w:webHidden/>
          </w:rPr>
          <w:fldChar w:fldCharType="separate"/>
        </w:r>
        <w:r w:rsidR="00D908C2">
          <w:rPr>
            <w:noProof/>
            <w:webHidden/>
          </w:rPr>
          <w:t>22</w:t>
        </w:r>
        <w:r w:rsidR="00D908C2">
          <w:rPr>
            <w:noProof/>
            <w:webHidden/>
          </w:rPr>
          <w:fldChar w:fldCharType="end"/>
        </w:r>
      </w:hyperlink>
    </w:p>
    <w:p w14:paraId="63DED29F" w14:textId="0DC998E3" w:rsidR="00D908C2" w:rsidRDefault="00C9630C">
      <w:pPr>
        <w:pStyle w:val="TableofFigures"/>
        <w:tabs>
          <w:tab w:val="right" w:leader="dot" w:pos="9622"/>
        </w:tabs>
        <w:rPr>
          <w:rFonts w:asciiTheme="minorHAnsi" w:eastAsiaTheme="minorEastAsia" w:hAnsiTheme="minorHAnsi" w:cstheme="minorBidi"/>
          <w:noProof/>
          <w:lang w:val="fi-FI"/>
        </w:rPr>
      </w:pPr>
      <w:hyperlink w:anchor="_Toc10537512" w:history="1">
        <w:r w:rsidR="00D908C2" w:rsidRPr="002B2C2D">
          <w:rPr>
            <w:rStyle w:val="Hyperlink"/>
            <w:noProof/>
          </w:rPr>
          <w:t>Figure 13. Workflow of the analysis for calculating paths between origins and PT stops.</w:t>
        </w:r>
        <w:r w:rsidR="00D908C2">
          <w:rPr>
            <w:noProof/>
            <w:webHidden/>
          </w:rPr>
          <w:tab/>
        </w:r>
        <w:r w:rsidR="00D908C2">
          <w:rPr>
            <w:noProof/>
            <w:webHidden/>
          </w:rPr>
          <w:fldChar w:fldCharType="begin"/>
        </w:r>
        <w:r w:rsidR="00D908C2">
          <w:rPr>
            <w:noProof/>
            <w:webHidden/>
          </w:rPr>
          <w:instrText xml:space="preserve"> PAGEREF _Toc10537512 \h </w:instrText>
        </w:r>
        <w:r w:rsidR="00D908C2">
          <w:rPr>
            <w:noProof/>
            <w:webHidden/>
          </w:rPr>
        </w:r>
        <w:r w:rsidR="00D908C2">
          <w:rPr>
            <w:noProof/>
            <w:webHidden/>
          </w:rPr>
          <w:fldChar w:fldCharType="separate"/>
        </w:r>
        <w:r w:rsidR="00D908C2">
          <w:rPr>
            <w:noProof/>
            <w:webHidden/>
          </w:rPr>
          <w:t>23</w:t>
        </w:r>
        <w:r w:rsidR="00D908C2">
          <w:rPr>
            <w:noProof/>
            <w:webHidden/>
          </w:rPr>
          <w:fldChar w:fldCharType="end"/>
        </w:r>
      </w:hyperlink>
    </w:p>
    <w:p w14:paraId="7643059C" w14:textId="438FC4C5" w:rsidR="00D908C2" w:rsidRDefault="00C9630C">
      <w:pPr>
        <w:pStyle w:val="TableofFigures"/>
        <w:tabs>
          <w:tab w:val="right" w:leader="dot" w:pos="9622"/>
        </w:tabs>
        <w:rPr>
          <w:rFonts w:asciiTheme="minorHAnsi" w:eastAsiaTheme="minorEastAsia" w:hAnsiTheme="minorHAnsi" w:cstheme="minorBidi"/>
          <w:noProof/>
          <w:lang w:val="fi-FI"/>
        </w:rPr>
      </w:pPr>
      <w:hyperlink w:anchor="_Toc10537513" w:history="1">
        <w:r w:rsidR="00D908C2" w:rsidRPr="002B2C2D">
          <w:rPr>
            <w:rStyle w:val="Hyperlink"/>
            <w:noProof/>
          </w:rPr>
          <w:t>Figure 14. Inclusion (%) of commutes per origin in the analysis for finding local PT stops and walks.</w:t>
        </w:r>
        <w:r w:rsidR="00D908C2">
          <w:rPr>
            <w:noProof/>
            <w:webHidden/>
          </w:rPr>
          <w:tab/>
        </w:r>
        <w:r w:rsidR="00D908C2">
          <w:rPr>
            <w:noProof/>
            <w:webHidden/>
          </w:rPr>
          <w:fldChar w:fldCharType="begin"/>
        </w:r>
        <w:r w:rsidR="00D908C2">
          <w:rPr>
            <w:noProof/>
            <w:webHidden/>
          </w:rPr>
          <w:instrText xml:space="preserve"> PAGEREF _Toc10537513 \h </w:instrText>
        </w:r>
        <w:r w:rsidR="00D908C2">
          <w:rPr>
            <w:noProof/>
            <w:webHidden/>
          </w:rPr>
        </w:r>
        <w:r w:rsidR="00D908C2">
          <w:rPr>
            <w:noProof/>
            <w:webHidden/>
          </w:rPr>
          <w:fldChar w:fldCharType="separate"/>
        </w:r>
        <w:r w:rsidR="00D908C2">
          <w:rPr>
            <w:noProof/>
            <w:webHidden/>
          </w:rPr>
          <w:t>25</w:t>
        </w:r>
        <w:r w:rsidR="00D908C2">
          <w:rPr>
            <w:noProof/>
            <w:webHidden/>
          </w:rPr>
          <w:fldChar w:fldCharType="end"/>
        </w:r>
      </w:hyperlink>
    </w:p>
    <w:p w14:paraId="043B2870" w14:textId="39595D5D" w:rsidR="00D908C2" w:rsidRDefault="00C9630C">
      <w:pPr>
        <w:pStyle w:val="TableofFigures"/>
        <w:tabs>
          <w:tab w:val="right" w:leader="dot" w:pos="9622"/>
        </w:tabs>
        <w:rPr>
          <w:rFonts w:asciiTheme="minorHAnsi" w:eastAsiaTheme="minorEastAsia" w:hAnsiTheme="minorHAnsi" w:cstheme="minorBidi"/>
          <w:noProof/>
          <w:lang w:val="fi-FI"/>
        </w:rPr>
      </w:pPr>
      <w:hyperlink w:anchor="_Toc10537514" w:history="1">
        <w:r w:rsidR="00D908C2" w:rsidRPr="002B2C2D">
          <w:rPr>
            <w:rStyle w:val="Hyperlink"/>
            <w:noProof/>
          </w:rPr>
          <w:t>Figure 15. Commutes by origin - all commutes vs. commutes included in the analysis.</w:t>
        </w:r>
        <w:r w:rsidR="00D908C2">
          <w:rPr>
            <w:noProof/>
            <w:webHidden/>
          </w:rPr>
          <w:tab/>
        </w:r>
        <w:r w:rsidR="00D908C2">
          <w:rPr>
            <w:noProof/>
            <w:webHidden/>
          </w:rPr>
          <w:fldChar w:fldCharType="begin"/>
        </w:r>
        <w:r w:rsidR="00D908C2">
          <w:rPr>
            <w:noProof/>
            <w:webHidden/>
          </w:rPr>
          <w:instrText xml:space="preserve"> PAGEREF _Toc10537514 \h </w:instrText>
        </w:r>
        <w:r w:rsidR="00D908C2">
          <w:rPr>
            <w:noProof/>
            <w:webHidden/>
          </w:rPr>
        </w:r>
        <w:r w:rsidR="00D908C2">
          <w:rPr>
            <w:noProof/>
            <w:webHidden/>
          </w:rPr>
          <w:fldChar w:fldCharType="separate"/>
        </w:r>
        <w:r w:rsidR="00D908C2">
          <w:rPr>
            <w:noProof/>
            <w:webHidden/>
          </w:rPr>
          <w:t>26</w:t>
        </w:r>
        <w:r w:rsidR="00D908C2">
          <w:rPr>
            <w:noProof/>
            <w:webHidden/>
          </w:rPr>
          <w:fldChar w:fldCharType="end"/>
        </w:r>
      </w:hyperlink>
    </w:p>
    <w:p w14:paraId="6C8B006A" w14:textId="5FB210D3" w:rsidR="00D908C2" w:rsidRDefault="00C9630C">
      <w:pPr>
        <w:pStyle w:val="TableofFigures"/>
        <w:tabs>
          <w:tab w:val="right" w:leader="dot" w:pos="9622"/>
        </w:tabs>
        <w:rPr>
          <w:rFonts w:asciiTheme="minorHAnsi" w:eastAsiaTheme="minorEastAsia" w:hAnsiTheme="minorHAnsi" w:cstheme="minorBidi"/>
          <w:noProof/>
          <w:lang w:val="fi-FI"/>
        </w:rPr>
      </w:pPr>
      <w:hyperlink w:anchor="_Toc10537515" w:history="1">
        <w:r w:rsidR="00D908C2" w:rsidRPr="002B2C2D">
          <w:rPr>
            <w:rStyle w:val="Hyperlink"/>
            <w:noProof/>
          </w:rPr>
          <w:t>Figure 16. All shortest paths visualized with feature blending: overlapping paths show darker on the map.</w:t>
        </w:r>
        <w:r w:rsidR="00D908C2">
          <w:rPr>
            <w:noProof/>
            <w:webHidden/>
          </w:rPr>
          <w:tab/>
        </w:r>
        <w:r w:rsidR="00D908C2">
          <w:rPr>
            <w:noProof/>
            <w:webHidden/>
          </w:rPr>
          <w:fldChar w:fldCharType="begin"/>
        </w:r>
        <w:r w:rsidR="00D908C2">
          <w:rPr>
            <w:noProof/>
            <w:webHidden/>
          </w:rPr>
          <w:instrText xml:space="preserve"> PAGEREF _Toc10537515 \h </w:instrText>
        </w:r>
        <w:r w:rsidR="00D908C2">
          <w:rPr>
            <w:noProof/>
            <w:webHidden/>
          </w:rPr>
        </w:r>
        <w:r w:rsidR="00D908C2">
          <w:rPr>
            <w:noProof/>
            <w:webHidden/>
          </w:rPr>
          <w:fldChar w:fldCharType="separate"/>
        </w:r>
        <w:r w:rsidR="00D908C2">
          <w:rPr>
            <w:noProof/>
            <w:webHidden/>
          </w:rPr>
          <w:t>27</w:t>
        </w:r>
        <w:r w:rsidR="00D908C2">
          <w:rPr>
            <w:noProof/>
            <w:webHidden/>
          </w:rPr>
          <w:fldChar w:fldCharType="end"/>
        </w:r>
      </w:hyperlink>
    </w:p>
    <w:p w14:paraId="2B9BD766" w14:textId="0CFAEC00" w:rsidR="00D908C2" w:rsidRDefault="00C9630C">
      <w:pPr>
        <w:pStyle w:val="TableofFigures"/>
        <w:tabs>
          <w:tab w:val="right" w:leader="dot" w:pos="9622"/>
        </w:tabs>
        <w:rPr>
          <w:rFonts w:asciiTheme="minorHAnsi" w:eastAsiaTheme="minorEastAsia" w:hAnsiTheme="minorHAnsi" w:cstheme="minorBidi"/>
          <w:noProof/>
          <w:lang w:val="fi-FI"/>
        </w:rPr>
      </w:pPr>
      <w:hyperlink w:anchor="_Toc10537516" w:history="1">
        <w:r w:rsidR="00D908C2" w:rsidRPr="002B2C2D">
          <w:rPr>
            <w:rStyle w:val="Hyperlink"/>
            <w:noProof/>
          </w:rPr>
          <w:t>Figure 17. Typical user story demonstrating the core functionality of the quiet path route planner web application. (Blue / green = user’s actions; grey = actions of the user interface; white = components of the routing service).</w:t>
        </w:r>
        <w:r w:rsidR="00D908C2">
          <w:rPr>
            <w:noProof/>
            <w:webHidden/>
          </w:rPr>
          <w:tab/>
        </w:r>
        <w:r w:rsidR="00D908C2">
          <w:rPr>
            <w:noProof/>
            <w:webHidden/>
          </w:rPr>
          <w:fldChar w:fldCharType="begin"/>
        </w:r>
        <w:r w:rsidR="00D908C2">
          <w:rPr>
            <w:noProof/>
            <w:webHidden/>
          </w:rPr>
          <w:instrText xml:space="preserve"> PAGEREF _Toc10537516 \h </w:instrText>
        </w:r>
        <w:r w:rsidR="00D908C2">
          <w:rPr>
            <w:noProof/>
            <w:webHidden/>
          </w:rPr>
        </w:r>
        <w:r w:rsidR="00D908C2">
          <w:rPr>
            <w:noProof/>
            <w:webHidden/>
          </w:rPr>
          <w:fldChar w:fldCharType="separate"/>
        </w:r>
        <w:r w:rsidR="00D908C2">
          <w:rPr>
            <w:noProof/>
            <w:webHidden/>
          </w:rPr>
          <w:t>29</w:t>
        </w:r>
        <w:r w:rsidR="00D908C2">
          <w:rPr>
            <w:noProof/>
            <w:webHidden/>
          </w:rPr>
          <w:fldChar w:fldCharType="end"/>
        </w:r>
      </w:hyperlink>
    </w:p>
    <w:p w14:paraId="14A32552" w14:textId="4AECD9B5" w:rsidR="00D908C2" w:rsidRDefault="00C9630C">
      <w:pPr>
        <w:pStyle w:val="TableofFigures"/>
        <w:tabs>
          <w:tab w:val="right" w:leader="dot" w:pos="9622"/>
        </w:tabs>
        <w:rPr>
          <w:rFonts w:asciiTheme="minorHAnsi" w:eastAsiaTheme="minorEastAsia" w:hAnsiTheme="minorHAnsi" w:cstheme="minorBidi"/>
          <w:noProof/>
          <w:lang w:val="fi-FI"/>
        </w:rPr>
      </w:pPr>
      <w:hyperlink w:anchor="_Toc10537517" w:history="1">
        <w:r w:rsidR="00D908C2" w:rsidRPr="002B2C2D">
          <w:rPr>
            <w:rStyle w:val="Hyperlink"/>
            <w:noProof/>
          </w:rPr>
          <w:t>Figure 18. Landing page of the quiet path route planner.</w:t>
        </w:r>
        <w:r w:rsidR="00D908C2">
          <w:rPr>
            <w:noProof/>
            <w:webHidden/>
          </w:rPr>
          <w:tab/>
        </w:r>
        <w:r w:rsidR="00D908C2">
          <w:rPr>
            <w:noProof/>
            <w:webHidden/>
          </w:rPr>
          <w:fldChar w:fldCharType="begin"/>
        </w:r>
        <w:r w:rsidR="00D908C2">
          <w:rPr>
            <w:noProof/>
            <w:webHidden/>
          </w:rPr>
          <w:instrText xml:space="preserve"> PAGEREF _Toc10537517 \h </w:instrText>
        </w:r>
        <w:r w:rsidR="00D908C2">
          <w:rPr>
            <w:noProof/>
            <w:webHidden/>
          </w:rPr>
        </w:r>
        <w:r w:rsidR="00D908C2">
          <w:rPr>
            <w:noProof/>
            <w:webHidden/>
          </w:rPr>
          <w:fldChar w:fldCharType="separate"/>
        </w:r>
        <w:r w:rsidR="00D908C2">
          <w:rPr>
            <w:noProof/>
            <w:webHidden/>
          </w:rPr>
          <w:t>30</w:t>
        </w:r>
        <w:r w:rsidR="00D908C2">
          <w:rPr>
            <w:noProof/>
            <w:webHidden/>
          </w:rPr>
          <w:fldChar w:fldCharType="end"/>
        </w:r>
      </w:hyperlink>
    </w:p>
    <w:p w14:paraId="51DB7648" w14:textId="745A7F70" w:rsidR="00D908C2" w:rsidRDefault="00C9630C">
      <w:pPr>
        <w:pStyle w:val="TableofFigures"/>
        <w:tabs>
          <w:tab w:val="right" w:leader="dot" w:pos="9622"/>
        </w:tabs>
        <w:rPr>
          <w:rFonts w:asciiTheme="minorHAnsi" w:eastAsiaTheme="minorEastAsia" w:hAnsiTheme="minorHAnsi" w:cstheme="minorBidi"/>
          <w:noProof/>
          <w:lang w:val="fi-FI"/>
        </w:rPr>
      </w:pPr>
      <w:hyperlink w:anchor="_Toc10537518" w:history="1">
        <w:r w:rsidR="00D908C2" w:rsidRPr="002B2C2D">
          <w:rPr>
            <w:rStyle w:val="Hyperlink"/>
            <w:noProof/>
          </w:rPr>
          <w:t>Figure 19. Display of path options and exposures to noise along the alternative paths.</w:t>
        </w:r>
        <w:r w:rsidR="00D908C2">
          <w:rPr>
            <w:noProof/>
            <w:webHidden/>
          </w:rPr>
          <w:tab/>
        </w:r>
        <w:r w:rsidR="00D908C2">
          <w:rPr>
            <w:noProof/>
            <w:webHidden/>
          </w:rPr>
          <w:fldChar w:fldCharType="begin"/>
        </w:r>
        <w:r w:rsidR="00D908C2">
          <w:rPr>
            <w:noProof/>
            <w:webHidden/>
          </w:rPr>
          <w:instrText xml:space="preserve"> PAGEREF _Toc10537518 \h </w:instrText>
        </w:r>
        <w:r w:rsidR="00D908C2">
          <w:rPr>
            <w:noProof/>
            <w:webHidden/>
          </w:rPr>
        </w:r>
        <w:r w:rsidR="00D908C2">
          <w:rPr>
            <w:noProof/>
            <w:webHidden/>
          </w:rPr>
          <w:fldChar w:fldCharType="separate"/>
        </w:r>
        <w:r w:rsidR="00D908C2">
          <w:rPr>
            <w:noProof/>
            <w:webHidden/>
          </w:rPr>
          <w:t>30</w:t>
        </w:r>
        <w:r w:rsidR="00D908C2">
          <w:rPr>
            <w:noProof/>
            <w:webHidden/>
          </w:rPr>
          <w:fldChar w:fldCharType="end"/>
        </w:r>
      </w:hyperlink>
    </w:p>
    <w:p w14:paraId="6B558A89" w14:textId="2E1CF709" w:rsidR="00D908C2" w:rsidRDefault="00C9630C">
      <w:pPr>
        <w:pStyle w:val="TableofFigures"/>
        <w:tabs>
          <w:tab w:val="right" w:leader="dot" w:pos="9622"/>
        </w:tabs>
        <w:rPr>
          <w:rFonts w:asciiTheme="minorHAnsi" w:eastAsiaTheme="minorEastAsia" w:hAnsiTheme="minorHAnsi" w:cstheme="minorBidi"/>
          <w:noProof/>
          <w:lang w:val="fi-FI"/>
        </w:rPr>
      </w:pPr>
      <w:hyperlink w:anchor="_Toc10537519" w:history="1">
        <w:r w:rsidR="00D908C2" w:rsidRPr="002B2C2D">
          <w:rPr>
            <w:rStyle w:val="Hyperlink"/>
            <w:noProof/>
          </w:rPr>
          <w:t>Figure 20. Display of path alternatives.</w:t>
        </w:r>
        <w:r w:rsidR="00D908C2">
          <w:rPr>
            <w:noProof/>
            <w:webHidden/>
          </w:rPr>
          <w:tab/>
        </w:r>
        <w:r w:rsidR="00D908C2">
          <w:rPr>
            <w:noProof/>
            <w:webHidden/>
          </w:rPr>
          <w:fldChar w:fldCharType="begin"/>
        </w:r>
        <w:r w:rsidR="00D908C2">
          <w:rPr>
            <w:noProof/>
            <w:webHidden/>
          </w:rPr>
          <w:instrText xml:space="preserve"> PAGEREF _Toc10537519 \h </w:instrText>
        </w:r>
        <w:r w:rsidR="00D908C2">
          <w:rPr>
            <w:noProof/>
            <w:webHidden/>
          </w:rPr>
        </w:r>
        <w:r w:rsidR="00D908C2">
          <w:rPr>
            <w:noProof/>
            <w:webHidden/>
          </w:rPr>
          <w:fldChar w:fldCharType="separate"/>
        </w:r>
        <w:r w:rsidR="00D908C2">
          <w:rPr>
            <w:noProof/>
            <w:webHidden/>
          </w:rPr>
          <w:t>31</w:t>
        </w:r>
        <w:r w:rsidR="00D908C2">
          <w:rPr>
            <w:noProof/>
            <w:webHidden/>
          </w:rPr>
          <w:fldChar w:fldCharType="end"/>
        </w:r>
      </w:hyperlink>
    </w:p>
    <w:p w14:paraId="4BB09691" w14:textId="2CC726EF" w:rsidR="00D908C2" w:rsidRDefault="00C9630C">
      <w:pPr>
        <w:pStyle w:val="TableofFigures"/>
        <w:tabs>
          <w:tab w:val="right" w:leader="dot" w:pos="9622"/>
        </w:tabs>
        <w:rPr>
          <w:rFonts w:asciiTheme="minorHAnsi" w:eastAsiaTheme="minorEastAsia" w:hAnsiTheme="minorHAnsi" w:cstheme="minorBidi"/>
          <w:noProof/>
          <w:lang w:val="fi-FI"/>
        </w:rPr>
      </w:pPr>
      <w:hyperlink w:anchor="_Toc10537520" w:history="1">
        <w:r w:rsidR="00D908C2" w:rsidRPr="002B2C2D">
          <w:rPr>
            <w:rStyle w:val="Hyperlink"/>
            <w:noProof/>
          </w:rPr>
          <w:t>Figure 21. Display of the route planner in a situation where no alternative quiet paths were found.</w:t>
        </w:r>
        <w:r w:rsidR="00D908C2">
          <w:rPr>
            <w:noProof/>
            <w:webHidden/>
          </w:rPr>
          <w:tab/>
        </w:r>
        <w:r w:rsidR="00D908C2">
          <w:rPr>
            <w:noProof/>
            <w:webHidden/>
          </w:rPr>
          <w:fldChar w:fldCharType="begin"/>
        </w:r>
        <w:r w:rsidR="00D908C2">
          <w:rPr>
            <w:noProof/>
            <w:webHidden/>
          </w:rPr>
          <w:instrText xml:space="preserve"> PAGEREF _Toc10537520 \h </w:instrText>
        </w:r>
        <w:r w:rsidR="00D908C2">
          <w:rPr>
            <w:noProof/>
            <w:webHidden/>
          </w:rPr>
        </w:r>
        <w:r w:rsidR="00D908C2">
          <w:rPr>
            <w:noProof/>
            <w:webHidden/>
          </w:rPr>
          <w:fldChar w:fldCharType="separate"/>
        </w:r>
        <w:r w:rsidR="00D908C2">
          <w:rPr>
            <w:noProof/>
            <w:webHidden/>
          </w:rPr>
          <w:t>32</w:t>
        </w:r>
        <w:r w:rsidR="00D908C2">
          <w:rPr>
            <w:noProof/>
            <w:webHidden/>
          </w:rPr>
          <w:fldChar w:fldCharType="end"/>
        </w:r>
      </w:hyperlink>
    </w:p>
    <w:p w14:paraId="508D08A0" w14:textId="61107A15" w:rsidR="00D908C2" w:rsidRDefault="00C9630C">
      <w:pPr>
        <w:pStyle w:val="TableofFigures"/>
        <w:tabs>
          <w:tab w:val="right" w:leader="dot" w:pos="9622"/>
        </w:tabs>
        <w:rPr>
          <w:rFonts w:asciiTheme="minorHAnsi" w:eastAsiaTheme="minorEastAsia" w:hAnsiTheme="minorHAnsi" w:cstheme="minorBidi"/>
          <w:noProof/>
          <w:lang w:val="fi-FI"/>
        </w:rPr>
      </w:pPr>
      <w:hyperlink w:anchor="_Toc10537521" w:history="1">
        <w:r w:rsidR="00D908C2" w:rsidRPr="002B2C2D">
          <w:rPr>
            <w:rStyle w:val="Hyperlink"/>
            <w:noProof/>
          </w:rPr>
          <w:t>Figure 22. Average walking distance to public transport (PT) stop. Weighted average considers utilization rates of public transport stops (by origin) based on total flow of commutes using each PT stop.</w:t>
        </w:r>
        <w:r w:rsidR="00D908C2">
          <w:rPr>
            <w:noProof/>
            <w:webHidden/>
          </w:rPr>
          <w:tab/>
        </w:r>
        <w:r w:rsidR="00D908C2">
          <w:rPr>
            <w:noProof/>
            <w:webHidden/>
          </w:rPr>
          <w:fldChar w:fldCharType="begin"/>
        </w:r>
        <w:r w:rsidR="00D908C2">
          <w:rPr>
            <w:noProof/>
            <w:webHidden/>
          </w:rPr>
          <w:instrText xml:space="preserve"> PAGEREF _Toc10537521 \h </w:instrText>
        </w:r>
        <w:r w:rsidR="00D908C2">
          <w:rPr>
            <w:noProof/>
            <w:webHidden/>
          </w:rPr>
        </w:r>
        <w:r w:rsidR="00D908C2">
          <w:rPr>
            <w:noProof/>
            <w:webHidden/>
          </w:rPr>
          <w:fldChar w:fldCharType="separate"/>
        </w:r>
        <w:r w:rsidR="00D908C2">
          <w:rPr>
            <w:noProof/>
            <w:webHidden/>
          </w:rPr>
          <w:t>33</w:t>
        </w:r>
        <w:r w:rsidR="00D908C2">
          <w:rPr>
            <w:noProof/>
            <w:webHidden/>
          </w:rPr>
          <w:fldChar w:fldCharType="end"/>
        </w:r>
      </w:hyperlink>
    </w:p>
    <w:p w14:paraId="4D90B4B2" w14:textId="318F42CB" w:rsidR="00D908C2" w:rsidRDefault="00C9630C">
      <w:pPr>
        <w:pStyle w:val="TableofFigures"/>
        <w:tabs>
          <w:tab w:val="right" w:leader="dot" w:pos="9622"/>
        </w:tabs>
        <w:rPr>
          <w:rFonts w:asciiTheme="minorHAnsi" w:eastAsiaTheme="minorEastAsia" w:hAnsiTheme="minorHAnsi" w:cstheme="minorBidi"/>
          <w:noProof/>
          <w:lang w:val="fi-FI"/>
        </w:rPr>
      </w:pPr>
      <w:hyperlink w:anchor="_Toc10537522" w:history="1">
        <w:r w:rsidR="00D908C2" w:rsidRPr="002B2C2D">
          <w:rPr>
            <w:rStyle w:val="Hyperlink"/>
            <w:noProof/>
          </w:rPr>
          <w:t>Figure 23. Average walking distance in +60dB traffic noise level along a walk from home to public transport (PT) stop. Weighted average considers utilization rates of public transport stops (by origin) based on total flow of commutes using each PT stop.</w:t>
        </w:r>
        <w:r w:rsidR="00D908C2">
          <w:rPr>
            <w:noProof/>
            <w:webHidden/>
          </w:rPr>
          <w:tab/>
        </w:r>
        <w:r w:rsidR="00D908C2">
          <w:rPr>
            <w:noProof/>
            <w:webHidden/>
          </w:rPr>
          <w:fldChar w:fldCharType="begin"/>
        </w:r>
        <w:r w:rsidR="00D908C2">
          <w:rPr>
            <w:noProof/>
            <w:webHidden/>
          </w:rPr>
          <w:instrText xml:space="preserve"> PAGEREF _Toc10537522 \h </w:instrText>
        </w:r>
        <w:r w:rsidR="00D908C2">
          <w:rPr>
            <w:noProof/>
            <w:webHidden/>
          </w:rPr>
        </w:r>
        <w:r w:rsidR="00D908C2">
          <w:rPr>
            <w:noProof/>
            <w:webHidden/>
          </w:rPr>
          <w:fldChar w:fldCharType="separate"/>
        </w:r>
        <w:r w:rsidR="00D908C2">
          <w:rPr>
            <w:noProof/>
            <w:webHidden/>
          </w:rPr>
          <w:t>34</w:t>
        </w:r>
        <w:r w:rsidR="00D908C2">
          <w:rPr>
            <w:noProof/>
            <w:webHidden/>
          </w:rPr>
          <w:fldChar w:fldCharType="end"/>
        </w:r>
      </w:hyperlink>
    </w:p>
    <w:p w14:paraId="4370F0F2" w14:textId="098A79FB" w:rsidR="00D908C2" w:rsidRDefault="00C9630C">
      <w:pPr>
        <w:pStyle w:val="TableofFigures"/>
        <w:tabs>
          <w:tab w:val="right" w:leader="dot" w:pos="9622"/>
        </w:tabs>
        <w:rPr>
          <w:rFonts w:asciiTheme="minorHAnsi" w:eastAsiaTheme="minorEastAsia" w:hAnsiTheme="minorHAnsi" w:cstheme="minorBidi"/>
          <w:noProof/>
          <w:lang w:val="fi-FI"/>
        </w:rPr>
      </w:pPr>
      <w:hyperlink w:anchor="_Toc10537523" w:history="1">
        <w:r w:rsidR="00D908C2" w:rsidRPr="002B2C2D">
          <w:rPr>
            <w:rStyle w:val="Hyperlink"/>
            <w:noProof/>
          </w:rPr>
          <w:t>Figure 24. Path length differences to reference path lengths.</w:t>
        </w:r>
        <w:r w:rsidR="00D908C2">
          <w:rPr>
            <w:noProof/>
            <w:webHidden/>
          </w:rPr>
          <w:tab/>
        </w:r>
        <w:r w:rsidR="00D908C2">
          <w:rPr>
            <w:noProof/>
            <w:webHidden/>
          </w:rPr>
          <w:fldChar w:fldCharType="begin"/>
        </w:r>
        <w:r w:rsidR="00D908C2">
          <w:rPr>
            <w:noProof/>
            <w:webHidden/>
          </w:rPr>
          <w:instrText xml:space="preserve"> PAGEREF _Toc10537523 \h </w:instrText>
        </w:r>
        <w:r w:rsidR="00D908C2">
          <w:rPr>
            <w:noProof/>
            <w:webHidden/>
          </w:rPr>
        </w:r>
        <w:r w:rsidR="00D908C2">
          <w:rPr>
            <w:noProof/>
            <w:webHidden/>
          </w:rPr>
          <w:fldChar w:fldCharType="separate"/>
        </w:r>
        <w:r w:rsidR="00D908C2">
          <w:rPr>
            <w:noProof/>
            <w:webHidden/>
          </w:rPr>
          <w:t>35</w:t>
        </w:r>
        <w:r w:rsidR="00D908C2">
          <w:rPr>
            <w:noProof/>
            <w:webHidden/>
          </w:rPr>
          <w:fldChar w:fldCharType="end"/>
        </w:r>
      </w:hyperlink>
    </w:p>
    <w:p w14:paraId="5ED85D69" w14:textId="5BB70D09" w:rsidR="00D908C2" w:rsidRDefault="00C9630C">
      <w:pPr>
        <w:pStyle w:val="TableofFigures"/>
        <w:tabs>
          <w:tab w:val="right" w:leader="dot" w:pos="9622"/>
        </w:tabs>
        <w:rPr>
          <w:rFonts w:asciiTheme="minorHAnsi" w:eastAsiaTheme="minorEastAsia" w:hAnsiTheme="minorHAnsi" w:cstheme="minorBidi"/>
          <w:noProof/>
          <w:lang w:val="fi-FI"/>
        </w:rPr>
      </w:pPr>
      <w:hyperlink w:anchor="_Toc10537524" w:history="1">
        <w:r w:rsidR="00D908C2" w:rsidRPr="002B2C2D">
          <w:rPr>
            <w:rStyle w:val="Hyperlink"/>
            <w:noProof/>
          </w:rPr>
          <w:t>Figure 25. Path length differences (m) to reference path lengths as a function of path length.</w:t>
        </w:r>
        <w:r w:rsidR="00D908C2">
          <w:rPr>
            <w:noProof/>
            <w:webHidden/>
          </w:rPr>
          <w:tab/>
        </w:r>
        <w:r w:rsidR="00D908C2">
          <w:rPr>
            <w:noProof/>
            <w:webHidden/>
          </w:rPr>
          <w:fldChar w:fldCharType="begin"/>
        </w:r>
        <w:r w:rsidR="00D908C2">
          <w:rPr>
            <w:noProof/>
            <w:webHidden/>
          </w:rPr>
          <w:instrText xml:space="preserve"> PAGEREF _Toc10537524 \h </w:instrText>
        </w:r>
        <w:r w:rsidR="00D908C2">
          <w:rPr>
            <w:noProof/>
            <w:webHidden/>
          </w:rPr>
        </w:r>
        <w:r w:rsidR="00D908C2">
          <w:rPr>
            <w:noProof/>
            <w:webHidden/>
          </w:rPr>
          <w:fldChar w:fldCharType="separate"/>
        </w:r>
        <w:r w:rsidR="00D908C2">
          <w:rPr>
            <w:noProof/>
            <w:webHidden/>
          </w:rPr>
          <w:t>35</w:t>
        </w:r>
        <w:r w:rsidR="00D908C2">
          <w:rPr>
            <w:noProof/>
            <w:webHidden/>
          </w:rPr>
          <w:fldChar w:fldCharType="end"/>
        </w:r>
      </w:hyperlink>
    </w:p>
    <w:p w14:paraId="2D847BC2" w14:textId="40811440" w:rsidR="00D908C2" w:rsidRDefault="00C9630C">
      <w:pPr>
        <w:pStyle w:val="TableofFigures"/>
        <w:tabs>
          <w:tab w:val="right" w:leader="dot" w:pos="9622"/>
        </w:tabs>
        <w:rPr>
          <w:rFonts w:asciiTheme="minorHAnsi" w:eastAsiaTheme="minorEastAsia" w:hAnsiTheme="minorHAnsi" w:cstheme="minorBidi"/>
          <w:noProof/>
          <w:lang w:val="fi-FI"/>
        </w:rPr>
      </w:pPr>
      <w:hyperlink w:anchor="_Toc10537525" w:history="1">
        <w:r w:rsidR="00D908C2" w:rsidRPr="002B2C2D">
          <w:rPr>
            <w:rStyle w:val="Hyperlink"/>
            <w:noProof/>
          </w:rPr>
          <w:t>Figure 26. Path length differences (%) to reference path lengths as a function of path length.</w:t>
        </w:r>
        <w:r w:rsidR="00D908C2">
          <w:rPr>
            <w:noProof/>
            <w:webHidden/>
          </w:rPr>
          <w:tab/>
        </w:r>
        <w:r w:rsidR="00D908C2">
          <w:rPr>
            <w:noProof/>
            <w:webHidden/>
          </w:rPr>
          <w:fldChar w:fldCharType="begin"/>
        </w:r>
        <w:r w:rsidR="00D908C2">
          <w:rPr>
            <w:noProof/>
            <w:webHidden/>
          </w:rPr>
          <w:instrText xml:space="preserve"> PAGEREF _Toc10537525 \h </w:instrText>
        </w:r>
        <w:r w:rsidR="00D908C2">
          <w:rPr>
            <w:noProof/>
            <w:webHidden/>
          </w:rPr>
        </w:r>
        <w:r w:rsidR="00D908C2">
          <w:rPr>
            <w:noProof/>
            <w:webHidden/>
          </w:rPr>
          <w:fldChar w:fldCharType="separate"/>
        </w:r>
        <w:r w:rsidR="00D908C2">
          <w:rPr>
            <w:noProof/>
            <w:webHidden/>
          </w:rPr>
          <w:t>36</w:t>
        </w:r>
        <w:r w:rsidR="00D908C2">
          <w:rPr>
            <w:noProof/>
            <w:webHidden/>
          </w:rPr>
          <w:fldChar w:fldCharType="end"/>
        </w:r>
      </w:hyperlink>
    </w:p>
    <w:p w14:paraId="24BB8C4D" w14:textId="1201CA92" w:rsidR="00D908C2" w:rsidRPr="00D908C2" w:rsidRDefault="00D908C2" w:rsidP="00D908C2">
      <w:pPr>
        <w:jc w:val="left"/>
      </w:pPr>
      <w:r>
        <w:fldChar w:fldCharType="end"/>
      </w:r>
    </w:p>
    <w:p w14:paraId="301D7CD0" w14:textId="64A05B00" w:rsidR="00D908C2" w:rsidRPr="00D908C2" w:rsidRDefault="00D908C2" w:rsidP="00D908C2">
      <w:pPr>
        <w:jc w:val="left"/>
        <w:rPr>
          <w:b/>
          <w:bCs/>
        </w:rPr>
      </w:pPr>
      <w:r w:rsidRPr="00D908C2">
        <w:rPr>
          <w:b/>
          <w:bCs/>
        </w:rPr>
        <w:t>LIST OF TABLES</w:t>
      </w:r>
    </w:p>
    <w:p w14:paraId="1F45E4E6" w14:textId="26504B8D" w:rsidR="00D908C2" w:rsidRDefault="00D908C2">
      <w:pPr>
        <w:pStyle w:val="TableofFigures"/>
        <w:tabs>
          <w:tab w:val="right" w:leader="dot" w:pos="9622"/>
        </w:tabs>
        <w:rPr>
          <w:rFonts w:asciiTheme="minorHAnsi" w:eastAsiaTheme="minorEastAsia" w:hAnsiTheme="minorHAnsi" w:cstheme="minorBidi"/>
          <w:noProof/>
          <w:lang w:val="fi-FI"/>
        </w:rPr>
      </w:pPr>
      <w:r>
        <w:fldChar w:fldCharType="begin"/>
      </w:r>
      <w:r>
        <w:instrText xml:space="preserve"> TOC \h \z \c "Table" </w:instrText>
      </w:r>
      <w:r>
        <w:fldChar w:fldCharType="separate"/>
      </w:r>
      <w:hyperlink w:anchor="_Toc10537427" w:history="1">
        <w:r w:rsidRPr="00925603">
          <w:rPr>
            <w:rStyle w:val="Hyperlink"/>
            <w:noProof/>
          </w:rPr>
          <w:t>Table 1. Materials that were used in the study.</w:t>
        </w:r>
        <w:r>
          <w:rPr>
            <w:noProof/>
            <w:webHidden/>
          </w:rPr>
          <w:tab/>
        </w:r>
        <w:r>
          <w:rPr>
            <w:noProof/>
            <w:webHidden/>
          </w:rPr>
          <w:fldChar w:fldCharType="begin"/>
        </w:r>
        <w:r>
          <w:rPr>
            <w:noProof/>
            <w:webHidden/>
          </w:rPr>
          <w:instrText xml:space="preserve"> PAGEREF _Toc10537427 \h </w:instrText>
        </w:r>
        <w:r>
          <w:rPr>
            <w:noProof/>
            <w:webHidden/>
          </w:rPr>
        </w:r>
        <w:r>
          <w:rPr>
            <w:noProof/>
            <w:webHidden/>
          </w:rPr>
          <w:fldChar w:fldCharType="separate"/>
        </w:r>
        <w:r>
          <w:rPr>
            <w:noProof/>
            <w:webHidden/>
          </w:rPr>
          <w:t>7</w:t>
        </w:r>
        <w:r>
          <w:rPr>
            <w:noProof/>
            <w:webHidden/>
          </w:rPr>
          <w:fldChar w:fldCharType="end"/>
        </w:r>
      </w:hyperlink>
    </w:p>
    <w:p w14:paraId="576B0938" w14:textId="521374FE" w:rsidR="00D908C2" w:rsidRDefault="00C9630C">
      <w:pPr>
        <w:pStyle w:val="TableofFigures"/>
        <w:tabs>
          <w:tab w:val="right" w:leader="dot" w:pos="9622"/>
        </w:tabs>
        <w:rPr>
          <w:rFonts w:asciiTheme="minorHAnsi" w:eastAsiaTheme="minorEastAsia" w:hAnsiTheme="minorHAnsi" w:cstheme="minorBidi"/>
          <w:noProof/>
          <w:lang w:val="fi-FI"/>
        </w:rPr>
      </w:pPr>
      <w:hyperlink w:anchor="_Toc10537428" w:history="1">
        <w:r w:rsidR="00D908C2" w:rsidRPr="00925603">
          <w:rPr>
            <w:rStyle w:val="Hyperlink"/>
            <w:noProof/>
          </w:rPr>
          <w:t>Table 2. Cost coefficients for different traffic noise levels.</w:t>
        </w:r>
        <w:r w:rsidR="00D908C2">
          <w:rPr>
            <w:noProof/>
            <w:webHidden/>
          </w:rPr>
          <w:tab/>
        </w:r>
        <w:r w:rsidR="00D908C2">
          <w:rPr>
            <w:noProof/>
            <w:webHidden/>
          </w:rPr>
          <w:fldChar w:fldCharType="begin"/>
        </w:r>
        <w:r w:rsidR="00D908C2">
          <w:rPr>
            <w:noProof/>
            <w:webHidden/>
          </w:rPr>
          <w:instrText xml:space="preserve"> PAGEREF _Toc10537428 \h </w:instrText>
        </w:r>
        <w:r w:rsidR="00D908C2">
          <w:rPr>
            <w:noProof/>
            <w:webHidden/>
          </w:rPr>
        </w:r>
        <w:r w:rsidR="00D908C2">
          <w:rPr>
            <w:noProof/>
            <w:webHidden/>
          </w:rPr>
          <w:fldChar w:fldCharType="separate"/>
        </w:r>
        <w:r w:rsidR="00D908C2">
          <w:rPr>
            <w:noProof/>
            <w:webHidden/>
          </w:rPr>
          <w:t>14</w:t>
        </w:r>
        <w:r w:rsidR="00D908C2">
          <w:rPr>
            <w:noProof/>
            <w:webHidden/>
          </w:rPr>
          <w:fldChar w:fldCharType="end"/>
        </w:r>
      </w:hyperlink>
    </w:p>
    <w:p w14:paraId="404D95FD" w14:textId="6860DBBC" w:rsidR="00D908C2" w:rsidRDefault="00C9630C">
      <w:pPr>
        <w:pStyle w:val="TableofFigures"/>
        <w:tabs>
          <w:tab w:val="right" w:leader="dot" w:pos="9622"/>
        </w:tabs>
        <w:rPr>
          <w:rFonts w:asciiTheme="minorHAnsi" w:eastAsiaTheme="minorEastAsia" w:hAnsiTheme="minorHAnsi" w:cstheme="minorBidi"/>
          <w:noProof/>
          <w:lang w:val="fi-FI"/>
        </w:rPr>
      </w:pPr>
      <w:hyperlink w:anchor="_Toc10537429" w:history="1">
        <w:r w:rsidR="00D908C2" w:rsidRPr="00925603">
          <w:rPr>
            <w:rStyle w:val="Hyperlink"/>
            <w:noProof/>
          </w:rPr>
          <w:t>Table 3. Indexes describing exposure to traffic noise along a path and reduction in exposure to traffic noise along a quiet path.</w:t>
        </w:r>
        <w:r w:rsidR="00D908C2">
          <w:rPr>
            <w:noProof/>
            <w:webHidden/>
          </w:rPr>
          <w:tab/>
        </w:r>
        <w:r w:rsidR="00D908C2">
          <w:rPr>
            <w:noProof/>
            <w:webHidden/>
          </w:rPr>
          <w:fldChar w:fldCharType="begin"/>
        </w:r>
        <w:r w:rsidR="00D908C2">
          <w:rPr>
            <w:noProof/>
            <w:webHidden/>
          </w:rPr>
          <w:instrText xml:space="preserve"> PAGEREF _Toc10537429 \h </w:instrText>
        </w:r>
        <w:r w:rsidR="00D908C2">
          <w:rPr>
            <w:noProof/>
            <w:webHidden/>
          </w:rPr>
        </w:r>
        <w:r w:rsidR="00D908C2">
          <w:rPr>
            <w:noProof/>
            <w:webHidden/>
          </w:rPr>
          <w:fldChar w:fldCharType="separate"/>
        </w:r>
        <w:r w:rsidR="00D908C2">
          <w:rPr>
            <w:noProof/>
            <w:webHidden/>
          </w:rPr>
          <w:t>19</w:t>
        </w:r>
        <w:r w:rsidR="00D908C2">
          <w:rPr>
            <w:noProof/>
            <w:webHidden/>
          </w:rPr>
          <w:fldChar w:fldCharType="end"/>
        </w:r>
      </w:hyperlink>
    </w:p>
    <w:p w14:paraId="7B7FF348" w14:textId="6E978358" w:rsidR="00D908C2" w:rsidRDefault="00C9630C">
      <w:pPr>
        <w:pStyle w:val="TableofFigures"/>
        <w:tabs>
          <w:tab w:val="right" w:leader="dot" w:pos="9622"/>
        </w:tabs>
        <w:rPr>
          <w:rFonts w:asciiTheme="minorHAnsi" w:eastAsiaTheme="minorEastAsia" w:hAnsiTheme="minorHAnsi" w:cstheme="minorBidi"/>
          <w:noProof/>
          <w:lang w:val="fi-FI"/>
        </w:rPr>
      </w:pPr>
      <w:hyperlink w:anchor="_Toc10537430" w:history="1">
        <w:r w:rsidR="00D908C2" w:rsidRPr="00925603">
          <w:rPr>
            <w:rStyle w:val="Hyperlink"/>
            <w:noProof/>
          </w:rPr>
          <w:t>Table 4. Parameters used in routing with Digitransit routing API.</w:t>
        </w:r>
        <w:r w:rsidR="00D908C2">
          <w:rPr>
            <w:noProof/>
            <w:webHidden/>
          </w:rPr>
          <w:tab/>
        </w:r>
        <w:r w:rsidR="00D908C2">
          <w:rPr>
            <w:noProof/>
            <w:webHidden/>
          </w:rPr>
          <w:fldChar w:fldCharType="begin"/>
        </w:r>
        <w:r w:rsidR="00D908C2">
          <w:rPr>
            <w:noProof/>
            <w:webHidden/>
          </w:rPr>
          <w:instrText xml:space="preserve"> PAGEREF _Toc10537430 \h </w:instrText>
        </w:r>
        <w:r w:rsidR="00D908C2">
          <w:rPr>
            <w:noProof/>
            <w:webHidden/>
          </w:rPr>
        </w:r>
        <w:r w:rsidR="00D908C2">
          <w:rPr>
            <w:noProof/>
            <w:webHidden/>
          </w:rPr>
          <w:fldChar w:fldCharType="separate"/>
        </w:r>
        <w:r w:rsidR="00D908C2">
          <w:rPr>
            <w:noProof/>
            <w:webHidden/>
          </w:rPr>
          <w:t>24</w:t>
        </w:r>
        <w:r w:rsidR="00D908C2">
          <w:rPr>
            <w:noProof/>
            <w:webHidden/>
          </w:rPr>
          <w:fldChar w:fldCharType="end"/>
        </w:r>
      </w:hyperlink>
    </w:p>
    <w:p w14:paraId="76A51254" w14:textId="42EE058B" w:rsidR="00D908C2" w:rsidRDefault="00C9630C">
      <w:pPr>
        <w:pStyle w:val="TableofFigures"/>
        <w:tabs>
          <w:tab w:val="right" w:leader="dot" w:pos="9622"/>
        </w:tabs>
        <w:rPr>
          <w:rFonts w:asciiTheme="minorHAnsi" w:eastAsiaTheme="minorEastAsia" w:hAnsiTheme="minorHAnsi" w:cstheme="minorBidi"/>
          <w:noProof/>
          <w:lang w:val="fi-FI"/>
        </w:rPr>
      </w:pPr>
      <w:hyperlink w:anchor="_Toc10537431" w:history="1">
        <w:r w:rsidR="00D908C2" w:rsidRPr="00925603">
          <w:rPr>
            <w:rStyle w:val="Hyperlink"/>
            <w:noProof/>
          </w:rPr>
          <w:t>Table 5. Path length differences to reference paths.</w:t>
        </w:r>
        <w:r w:rsidR="00D908C2">
          <w:rPr>
            <w:noProof/>
            <w:webHidden/>
          </w:rPr>
          <w:tab/>
        </w:r>
        <w:r w:rsidR="00D908C2">
          <w:rPr>
            <w:noProof/>
            <w:webHidden/>
          </w:rPr>
          <w:fldChar w:fldCharType="begin"/>
        </w:r>
        <w:r w:rsidR="00D908C2">
          <w:rPr>
            <w:noProof/>
            <w:webHidden/>
          </w:rPr>
          <w:instrText xml:space="preserve"> PAGEREF _Toc10537431 \h </w:instrText>
        </w:r>
        <w:r w:rsidR="00D908C2">
          <w:rPr>
            <w:noProof/>
            <w:webHidden/>
          </w:rPr>
        </w:r>
        <w:r w:rsidR="00D908C2">
          <w:rPr>
            <w:noProof/>
            <w:webHidden/>
          </w:rPr>
          <w:fldChar w:fldCharType="separate"/>
        </w:r>
        <w:r w:rsidR="00D908C2">
          <w:rPr>
            <w:noProof/>
            <w:webHidden/>
          </w:rPr>
          <w:t>34</w:t>
        </w:r>
        <w:r w:rsidR="00D908C2">
          <w:rPr>
            <w:noProof/>
            <w:webHidden/>
          </w:rPr>
          <w:fldChar w:fldCharType="end"/>
        </w:r>
      </w:hyperlink>
    </w:p>
    <w:p w14:paraId="0C2C265C" w14:textId="544466AF" w:rsidR="00D908C2" w:rsidRPr="00D908C2" w:rsidRDefault="00D908C2" w:rsidP="00D908C2">
      <w:pPr>
        <w:jc w:val="left"/>
        <w:sectPr w:rsidR="00D908C2" w:rsidRPr="00D908C2" w:rsidSect="005D0014">
          <w:footerReference w:type="even" r:id="rId10"/>
          <w:pgSz w:w="11900" w:h="16840"/>
          <w:pgMar w:top="1417" w:right="1134" w:bottom="1417" w:left="1134" w:header="708" w:footer="708" w:gutter="0"/>
          <w:cols w:space="708"/>
          <w:docGrid w:linePitch="360"/>
        </w:sectPr>
      </w:pPr>
      <w:r>
        <w:fldChar w:fldCharType="end"/>
      </w:r>
    </w:p>
    <w:p w14:paraId="5B60F8B4" w14:textId="77777777" w:rsidR="00031198" w:rsidRPr="000253AC" w:rsidRDefault="00031198" w:rsidP="00031198">
      <w:pPr>
        <w:pStyle w:val="Heading1"/>
      </w:pPr>
      <w:bookmarkStart w:id="0" w:name="_Toc10537449"/>
      <w:r w:rsidRPr="000253AC">
        <w:lastRenderedPageBreak/>
        <w:t>Introduction</w:t>
      </w:r>
      <w:bookmarkEnd w:id="0"/>
    </w:p>
    <w:p w14:paraId="1CAC0CF4" w14:textId="77777777" w:rsidR="00C70089" w:rsidRPr="000253AC" w:rsidRDefault="00C70089" w:rsidP="00C70089">
      <w:r w:rsidRPr="000253AC">
        <w:t xml:space="preserve">In the growing cities, active transport modes are getting increasing attention among policy makers and urban planners. The term active transport is usually used to refer to walking and cycling but also other active transport modes such as E-scooters and even city rowboats are emerging in urban context. Undoubtedly, walking remains the most popular mode of active transport since it doesn’t require any accessories and is essential part of all itineraries made by public transport. </w:t>
      </w:r>
    </w:p>
    <w:p w14:paraId="0F799F38" w14:textId="42BAFD88" w:rsidR="00C70089" w:rsidRPr="000253AC" w:rsidRDefault="00C70089" w:rsidP="00C70089">
      <w:r w:rsidRPr="000253AC">
        <w:t>It has been shown that active transport modes provide strong health benefits to their users</w:t>
      </w:r>
      <w:r w:rsidR="007614A2" w:rsidRPr="000253AC">
        <w:t xml:space="preserve"> </w:t>
      </w:r>
      <w:r w:rsidR="007614A2" w:rsidRPr="000253AC">
        <w:fldChar w:fldCharType="begin"/>
      </w:r>
      <w:r w:rsidR="00410501" w:rsidRPr="000253AC">
        <w:instrText xml:space="preserve"> ADDIN ZOTERO_ITEM CSL_CITATION {"citationID":"B2ph5mbW","properties":{"formattedCitation":"(Pucher &amp; Buehler, 2010)","plainCitation":"(Pucher &amp; Buehler, 2010)","noteIndex":0},"citationItems":[{"id":485,"uris":["http://zotero.org/users/5467145/items/DYEATHCJ"],"uri":["http://zotero.org/users/5467145/items/DYEATHCJ"],"itemData":{"id":485,"type":"article-journal","title":"Walking and cycling for healthy cities","container-title":"Built Environment","page":"391–414","volume":"36","issue":"4","source":"Google Scholar","author":[{"family":"Pucher","given":"John"},{"family":"Buehler","given":"Ralph"}],"issued":{"date-parts":[["2010"]]}}}],"schema":"https://github.com/citation-style-language/schema/raw/master/csl-citation.json"} </w:instrText>
      </w:r>
      <w:r w:rsidR="007614A2" w:rsidRPr="000253AC">
        <w:fldChar w:fldCharType="separate"/>
      </w:r>
      <w:r w:rsidR="006A505B" w:rsidRPr="000253AC">
        <w:t>(Pucher &amp; Buehler, 2010)</w:t>
      </w:r>
      <w:r w:rsidR="007614A2" w:rsidRPr="000253AC">
        <w:fldChar w:fldCharType="end"/>
      </w:r>
      <w:r w:rsidRPr="000253AC">
        <w:t xml:space="preserve"> and also to others since they can help to reduce congestion. Hence, cities often have a strong willingness to promote and facilitate active transport modes for urban mobility. In encouraging people to e.g. walking, it is essential for the cities to provide sufficient infrastructure and comfortable environments to make walking secure and easy. </w:t>
      </w:r>
    </w:p>
    <w:p w14:paraId="47DDF21F" w14:textId="69517413" w:rsidR="00C70089" w:rsidRPr="000253AC" w:rsidRDefault="00C70089" w:rsidP="00C70089">
      <w:r w:rsidRPr="000253AC">
        <w:t>Multiple factors affect the ease with which active transport is applicable in different urban environments. While infrastructure for cycling is predominantly defined by the more or less exclusive network of cycleways and bike lanes, the one for walking (footpaths, sidewalks etc.), in the other hand, is denser and more evenly distributed. However, not only the physical properties of the walking network define its applicability and desirability (walkability), but also multiple more or less subjective factors need to be considered</w:t>
      </w:r>
      <w:r w:rsidR="007B49C8" w:rsidRPr="000253AC">
        <w:t xml:space="preserve"> </w:t>
      </w:r>
      <w:r w:rsidR="007B49C8" w:rsidRPr="000253AC">
        <w:fldChar w:fldCharType="begin"/>
      </w:r>
      <w:r w:rsidR="002A0103">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title":"Walkability: A Review of Existing Pedestrian Indices.","container-title":"Journal of the Urban &amp; Regional Information Systems Association","volume":"23","issue":"2","source":"Google Scholar","title-short":"Walkability","author":[{"family":"Maghelal","given":"Praveen K."},{"family":"Capp","given":"Cara Jean"}],"issued":{"date-parts":[["2011"]]}}}],"schema":"https://github.com/citation-style-language/schema/raw/master/csl-citation.json"} </w:instrText>
      </w:r>
      <w:r w:rsidR="007B49C8" w:rsidRPr="000253AC">
        <w:fldChar w:fldCharType="separate"/>
      </w:r>
      <w:r w:rsidR="006A505B" w:rsidRPr="000253AC">
        <w:t>(Maghelal &amp; Capp, 2011)</w:t>
      </w:r>
      <w:r w:rsidR="007B49C8" w:rsidRPr="000253AC">
        <w:fldChar w:fldCharType="end"/>
      </w:r>
      <w:r w:rsidRPr="000253AC">
        <w:t xml:space="preserve">. These include variables such as safety, building design, openness of spaces, proximity to opportunities, air quality and green spaces. </w:t>
      </w:r>
    </w:p>
    <w:p w14:paraId="289E73BE" w14:textId="3B50A175" w:rsidR="00C70089" w:rsidRPr="000253AC" w:rsidRDefault="00C70089" w:rsidP="00C70089">
      <w:r w:rsidRPr="000253AC">
        <w:t>Many of the factors limiting walkability and other active transport modes are often caused by (or at least related to) other, “non-human”, users of the urban space. Evidently, one of the most significant of these is vehicular traffic and the infrastructures supporting it. Vehicular traffic affects walkability and bikeability by introducing large and typically unpleasant structures to urban spaces. From the active transport point of view, these structures act as barriers fragmenting the active transportation networks and thus reduce the opportunities for walking and cycling.</w:t>
      </w:r>
      <w:r w:rsidR="00AB7907" w:rsidRPr="000253AC">
        <w:t xml:space="preserve"> </w:t>
      </w:r>
    </w:p>
    <w:p w14:paraId="61CB09C0" w14:textId="31A0989D" w:rsidR="00C70089" w:rsidRPr="000253AC" w:rsidRDefault="00C70089" w:rsidP="00C70089">
      <w:r w:rsidRPr="000253AC">
        <w:t xml:space="preserve">Furthermore, vehicular traffic consumes the opportunities for active transport with at least two “invisible” ways. Firstly, since most of the traffic is powered by gasoline engines, it has a strong negative impact on air quality due to the exhaust gases. According to numerous studies, these urban air pollutions can cause or worsen many lung diseases such as asthma or even cancer. Secondly, both the engines and the wheels of the vehicles cause noise. Amount of noise is related to the flow and speed of the traffic and to the type of the road surface. Increased but also varying traffic noise levels are typical to highways and other major roads. According to several studies, there seem to be some </w:t>
      </w:r>
      <w:r w:rsidRPr="000253AC">
        <w:lastRenderedPageBreak/>
        <w:t xml:space="preserve">kind of relationship between pedestrians’ exposure to traffic noise and health, namely stress levels and problems related to blood circulation </w:t>
      </w:r>
      <w:r w:rsidR="00410F75" w:rsidRPr="000253AC">
        <w:fldChar w:fldCharType="begin"/>
      </w:r>
      <w:r w:rsidR="00261D5F" w:rsidRPr="000253AC">
        <w:instrText xml:space="preserve"> ADDIN ZOTERO_ITEM CSL_CITATION {"citationID":"SFrx5tTZ","properties":{"formattedCitation":"(Babisch, Beule, Schust, Kersten, &amp; Ising, 2005; Ising, Dienel, G\\uc0\\u252{}nther, &amp; Markert, 1980)","plainCitation":"(Babisch, Beule, Schust, Kersten, &amp; Ising, 2005; Ising, Dienel, Günther, &amp; Markert, 1980)","noteIndex":0},"citationItems":[{"id":493,"uris":["http://zotero.org/users/5467145/items/LEF3YDBK"],"uri":["http://zotero.org/users/5467145/items/LEF3YDBK"],"itemData":{"id":493,"type":"article-journal","title":"Traffic noise and risk of myocardial infarction","container-title":"Epidemiology","page":"33–40","source":"Google Scholar","author":[{"family":"Babisch","given":"Wolfgang"},{"family":"Beule","given":"Bernd"},{"family":"Schust","given":"Marianne"},{"family":"Kersten","given":"Norbert"},{"family":"Ising","given":"Hartmut"}],"issued":{"date-parts":[["2005"]]}}},{"id":492,"uris":["http://zotero.org/users/5467145/items/EN6D2PVE"],"uri":["http://zotero.org/users/5467145/items/EN6D2PVE"],"itemData":{"id":492,"type":"article-journal","title":"Health effects of traffic noise","container-title":"International Archives of Occupational and Environmental Health","page":"179–190","volume":"47","issue":"2","source":"Google Scholar","author":[{"family":"Ising","given":"H."},{"family":"Dienel","given":"D."},{"family":"Günther","given":"T."},{"family":"Markert","given":"B."}],"issued":{"date-parts":[["1980"]]}}}],"schema":"https://github.com/citation-style-language/schema/raw/master/csl-citation.json"} </w:instrText>
      </w:r>
      <w:r w:rsidR="00410F75" w:rsidRPr="000253AC">
        <w:fldChar w:fldCharType="separate"/>
      </w:r>
      <w:r w:rsidR="006A505B" w:rsidRPr="000253AC">
        <w:t>(Babisch, Beule, Schust, Kersten, &amp; Ising, 2005; Ising, Dienel, Günther, &amp; Markert, 1980)</w:t>
      </w:r>
      <w:r w:rsidR="00410F75" w:rsidRPr="000253AC">
        <w:fldChar w:fldCharType="end"/>
      </w:r>
      <w:r w:rsidR="00410F75" w:rsidRPr="000253AC">
        <w:t>.</w:t>
      </w:r>
      <w:r w:rsidR="00B5372B" w:rsidRPr="000253AC">
        <w:t xml:space="preserve"> </w:t>
      </w:r>
    </w:p>
    <w:p w14:paraId="480A3F3D" w14:textId="54FD908A" w:rsidR="008F0DD0" w:rsidRPr="000253AC" w:rsidRDefault="008F0DD0" w:rsidP="00C70089">
      <w:r w:rsidRPr="000253AC">
        <w:t xml:space="preserve">In this study, the broad and comprehensive definition of walkability </w:t>
      </w:r>
      <w:r w:rsidR="00E314FA" w:rsidRPr="000253AC">
        <w:t>is</w:t>
      </w:r>
      <w:r w:rsidRPr="000253AC">
        <w:t xml:space="preserve"> not trying to be addressed per se. Instead, from the perspective of walkability research, this study can be seen as an attempt to capture a narrow but important component of walkability; exposures to traffic noises have the potential to offer relevant spatial information of routes and areas of low walkability. </w:t>
      </w:r>
    </w:p>
    <w:p w14:paraId="1BC48106" w14:textId="215F639C" w:rsidR="007D54A1" w:rsidRPr="000253AC" w:rsidRDefault="007D54A1" w:rsidP="00C70089">
      <w:r w:rsidRPr="000253AC">
        <w:t xml:space="preserve">It is anticipated, yet not explicitly verified in the study, that traffic noise levels have a strong spatial correlation with also other negative impacts of traffic such as air pollution and presence of large unwalkable (and unpleasant) infrastructures. With respect to this assumption, the methods developed in the study are suitable for identifying areas where improvements to walking conditions are most needed. </w:t>
      </w:r>
    </w:p>
    <w:p w14:paraId="579731E7" w14:textId="7E502DC1" w:rsidR="00C70089" w:rsidRPr="000253AC" w:rsidRDefault="00C70089" w:rsidP="00C70089">
      <w:r w:rsidRPr="000253AC">
        <w:t>Given this context, the main objectives of the study</w:t>
      </w:r>
      <w:r w:rsidR="0072216F" w:rsidRPr="000253AC">
        <w:t xml:space="preserve"> </w:t>
      </w:r>
      <w:r w:rsidR="007C403C" w:rsidRPr="000253AC">
        <w:t>were</w:t>
      </w:r>
      <w:r w:rsidRPr="000253AC">
        <w:t xml:space="preserve"> defined as follows:</w:t>
      </w:r>
    </w:p>
    <w:p w14:paraId="2373602E" w14:textId="64B5718A" w:rsidR="00E5404E" w:rsidRPr="000253AC" w:rsidRDefault="00BD7C7E" w:rsidP="00C70089">
      <w:pPr>
        <w:pStyle w:val="ListParagraph"/>
        <w:numPr>
          <w:ilvl w:val="0"/>
          <w:numId w:val="33"/>
        </w:numPr>
      </w:pPr>
      <w:r w:rsidRPr="000253AC">
        <w:t xml:space="preserve">Discover </w:t>
      </w:r>
      <w:r w:rsidR="009E2E22" w:rsidRPr="000253AC">
        <w:t xml:space="preserve">neighborhood-level </w:t>
      </w:r>
      <w:r w:rsidR="00C70089" w:rsidRPr="000253AC">
        <w:t>spatial patterns in pedestrians’ exposures to traffic</w:t>
      </w:r>
      <w:r w:rsidR="009E2E22" w:rsidRPr="000253AC">
        <w:t xml:space="preserve"> noise</w:t>
      </w:r>
      <w:r w:rsidR="00E42F3B" w:rsidRPr="000253AC">
        <w:t xml:space="preserve"> </w:t>
      </w:r>
      <w:r w:rsidR="00AB287A" w:rsidRPr="000253AC">
        <w:t>with respect to</w:t>
      </w:r>
      <w:r w:rsidR="00E42F3B" w:rsidRPr="000253AC">
        <w:t xml:space="preserve"> citizens</w:t>
      </w:r>
      <w:r w:rsidR="00AB287A" w:rsidRPr="000253AC">
        <w:t>’</w:t>
      </w:r>
      <w:r w:rsidR="00E42F3B" w:rsidRPr="000253AC">
        <w:t xml:space="preserve"> daily pedestrian activities</w:t>
      </w:r>
      <w:r w:rsidR="004C4473" w:rsidRPr="000253AC">
        <w:t>.</w:t>
      </w:r>
    </w:p>
    <w:p w14:paraId="06FA2521" w14:textId="3C354AC3" w:rsidR="00B41D4A" w:rsidRPr="000253AC" w:rsidRDefault="009E2E22" w:rsidP="00B41D4A">
      <w:pPr>
        <w:pStyle w:val="ListParagraph"/>
        <w:numPr>
          <w:ilvl w:val="0"/>
          <w:numId w:val="33"/>
        </w:numPr>
      </w:pPr>
      <w:r w:rsidRPr="000253AC">
        <w:t>Develop and implement</w:t>
      </w:r>
      <w:r w:rsidR="00B41D4A" w:rsidRPr="000253AC">
        <w:t xml:space="preserve"> a “quiet path” routing </w:t>
      </w:r>
      <w:r w:rsidR="00A84AE0" w:rsidRPr="000253AC">
        <w:t>application</w:t>
      </w:r>
      <w:r w:rsidR="00B41D4A" w:rsidRPr="000253AC">
        <w:t xml:space="preserve"> that optimizes more pedestrian-friendly walking routes by minimizing exposure to traffic noise pollution.</w:t>
      </w:r>
    </w:p>
    <w:p w14:paraId="350BE9F4" w14:textId="3484DD83" w:rsidR="00486DE6" w:rsidRPr="000253AC" w:rsidRDefault="005F111E" w:rsidP="009839CC">
      <w:pPr>
        <w:pStyle w:val="ListParagraph"/>
        <w:numPr>
          <w:ilvl w:val="0"/>
          <w:numId w:val="33"/>
        </w:numPr>
      </w:pPr>
      <w:r w:rsidRPr="000253AC">
        <w:t>P</w:t>
      </w:r>
      <w:r w:rsidR="00B3318C" w:rsidRPr="000253AC">
        <w:t>ublish</w:t>
      </w:r>
      <w:r w:rsidR="009E2E22" w:rsidRPr="000253AC">
        <w:t xml:space="preserve"> </w:t>
      </w:r>
      <w:r w:rsidR="00C70089" w:rsidRPr="000253AC">
        <w:t xml:space="preserve">the quiet path routing </w:t>
      </w:r>
      <w:r w:rsidR="00DA5449" w:rsidRPr="000253AC">
        <w:t>application</w:t>
      </w:r>
      <w:r w:rsidR="00C70089" w:rsidRPr="000253AC">
        <w:t xml:space="preserve"> as</w:t>
      </w:r>
      <w:r w:rsidR="0094615A" w:rsidRPr="000253AC">
        <w:t xml:space="preserve"> </w:t>
      </w:r>
      <w:r w:rsidR="00C70089" w:rsidRPr="000253AC">
        <w:t xml:space="preserve">proof-of-concept (POC) quiet path planner </w:t>
      </w:r>
      <w:r w:rsidR="008E7220" w:rsidRPr="000253AC">
        <w:t xml:space="preserve">web </w:t>
      </w:r>
      <w:r w:rsidR="00C70089" w:rsidRPr="000253AC">
        <w:t>app</w:t>
      </w:r>
      <w:r w:rsidR="00B41D4A" w:rsidRPr="000253AC">
        <w:t>lication</w:t>
      </w:r>
      <w:r w:rsidR="00C70089" w:rsidRPr="000253AC">
        <w:t>.</w:t>
      </w:r>
      <w:r w:rsidR="00FC703C" w:rsidRPr="000253AC">
        <w:t xml:space="preserve"> </w:t>
      </w:r>
    </w:p>
    <w:p w14:paraId="1824F142" w14:textId="6C46E244" w:rsidR="00BC2DD7" w:rsidRPr="000253AC" w:rsidRDefault="00615B36" w:rsidP="00C70089">
      <w:r w:rsidRPr="000253AC">
        <w:t>In other words</w:t>
      </w:r>
      <w:r w:rsidR="00AF468B" w:rsidRPr="000253AC">
        <w:t>,</w:t>
      </w:r>
      <w:r w:rsidR="00486DE6" w:rsidRPr="000253AC">
        <w:t xml:space="preserve"> </w:t>
      </w:r>
      <w:r w:rsidR="009271A6">
        <w:t>the</w:t>
      </w:r>
      <w:r w:rsidR="00202602">
        <w:t xml:space="preserve"> study aims</w:t>
      </w:r>
      <w:r w:rsidR="00486DE6" w:rsidRPr="000253AC">
        <w:t xml:space="preserve"> to facilitate both 1) city planners to discover </w:t>
      </w:r>
      <w:r w:rsidR="00DB4F02" w:rsidRPr="000253AC">
        <w:t xml:space="preserve">areas of problematic </w:t>
      </w:r>
      <w:r w:rsidR="00486DE6" w:rsidRPr="000253AC">
        <w:t xml:space="preserve">walking conditions </w:t>
      </w:r>
      <w:r w:rsidR="00DB4F02" w:rsidRPr="000253AC">
        <w:t xml:space="preserve">(with respect to traffic noise) and </w:t>
      </w:r>
      <w:r w:rsidR="00486DE6" w:rsidRPr="000253AC">
        <w:t>2) citizens to choose healthier (quieter) walking routes for their daily mobility (via the “quiet route planner” web application).</w:t>
      </w:r>
      <w:r w:rsidR="00AF468B" w:rsidRPr="000253AC">
        <w:t xml:space="preserve"> </w:t>
      </w:r>
      <w:r w:rsidR="00647B98" w:rsidRPr="000253AC">
        <w:t xml:space="preserve">Latter can be seen as a short-term </w:t>
      </w:r>
      <w:r w:rsidR="00AC7737" w:rsidRPr="000253AC">
        <w:t xml:space="preserve">and the first as long-term </w:t>
      </w:r>
      <w:r w:rsidR="00647B98" w:rsidRPr="000253AC">
        <w:t xml:space="preserve">solution to the problem of minimizing </w:t>
      </w:r>
      <w:r w:rsidR="00861865" w:rsidRPr="000253AC">
        <w:t xml:space="preserve">pedestrians’ </w:t>
      </w:r>
      <w:r w:rsidR="00647B98" w:rsidRPr="000253AC">
        <w:t xml:space="preserve">exposure to traffic </w:t>
      </w:r>
      <w:r w:rsidR="00AC7737" w:rsidRPr="000253AC">
        <w:t xml:space="preserve">noise. </w:t>
      </w:r>
      <w:r w:rsidR="00BC2DD7" w:rsidRPr="000253AC">
        <w:br w:type="page"/>
      </w:r>
    </w:p>
    <w:p w14:paraId="3FAA193A" w14:textId="23FA7142" w:rsidR="00DF5975" w:rsidRPr="000253AC" w:rsidRDefault="00DF5975" w:rsidP="00B31DAC">
      <w:pPr>
        <w:pStyle w:val="Heading1"/>
      </w:pPr>
      <w:bookmarkStart w:id="1" w:name="_Toc10537450"/>
      <w:r w:rsidRPr="000253AC">
        <w:lastRenderedPageBreak/>
        <w:t>Background</w:t>
      </w:r>
      <w:bookmarkEnd w:id="1"/>
    </w:p>
    <w:p w14:paraId="6EBB17F7" w14:textId="36D5C5CE" w:rsidR="00DF5975" w:rsidRPr="000253AC" w:rsidRDefault="008B5E54" w:rsidP="00B31DAC">
      <w:pPr>
        <w:pStyle w:val="Heading2"/>
      </w:pPr>
      <w:bookmarkStart w:id="2" w:name="_Toc10537451"/>
      <w:r>
        <w:t>Noise</w:t>
      </w:r>
      <w:bookmarkEnd w:id="2"/>
    </w:p>
    <w:p w14:paraId="78A8F37B" w14:textId="05656FD3" w:rsidR="00946B79" w:rsidRDefault="003D0BAC" w:rsidP="003D0BAC">
      <w:r w:rsidRPr="000253AC">
        <w:t xml:space="preserve">Noise, in general, </w:t>
      </w:r>
      <w:r w:rsidR="00A261D4" w:rsidRPr="000253AC">
        <w:t>can be</w:t>
      </w:r>
      <w:r w:rsidRPr="000253AC">
        <w:t xml:space="preserve"> defined </w:t>
      </w:r>
      <w:r w:rsidR="00187351">
        <w:t xml:space="preserve">simply </w:t>
      </w:r>
      <w:r w:rsidRPr="000253AC">
        <w:t xml:space="preserve">as </w:t>
      </w:r>
      <w:r w:rsidR="000253AC" w:rsidRPr="000253AC">
        <w:t>undesirable</w:t>
      </w:r>
      <w:r w:rsidRPr="000253AC">
        <w:t xml:space="preserve"> soun</w:t>
      </w:r>
      <w:r w:rsidR="00A261D4" w:rsidRPr="000253AC">
        <w:t>d</w:t>
      </w:r>
      <w:r w:rsidR="00683C1E" w:rsidRPr="000253AC">
        <w:t xml:space="preserve">. </w:t>
      </w:r>
      <w:r w:rsidR="00F363B6">
        <w:t>Other d</w:t>
      </w:r>
      <w:r w:rsidR="001830FC" w:rsidRPr="000253AC">
        <w:t>efining words</w:t>
      </w:r>
      <w:r w:rsidR="00A261D4" w:rsidRPr="000253AC">
        <w:t xml:space="preserve"> unwanted, loud, unpleasant, disruptive and unintended </w:t>
      </w:r>
      <w:r w:rsidR="00683C1E" w:rsidRPr="000253AC">
        <w:t xml:space="preserve">aim to </w:t>
      </w:r>
      <w:r w:rsidR="001830FC" w:rsidRPr="000253AC">
        <w:t>address</w:t>
      </w:r>
      <w:r w:rsidR="00683C1E" w:rsidRPr="000253AC">
        <w:t xml:space="preserve"> the subjective nature of noise.</w:t>
      </w:r>
      <w:r w:rsidR="004C0C3D" w:rsidRPr="000253AC">
        <w:t xml:space="preserve"> </w:t>
      </w:r>
      <w:r w:rsidR="00D850B8" w:rsidRPr="000253AC">
        <w:t xml:space="preserve">The lack of explicit definition of noise derives from noise being indistinguishable from sound </w:t>
      </w:r>
      <w:r w:rsidR="0059265C">
        <w:t>in physics</w:t>
      </w:r>
      <w:r w:rsidR="000D31B9">
        <w:t>;</w:t>
      </w:r>
      <w:r w:rsidR="00D850B8" w:rsidRPr="000253AC">
        <w:t xml:space="preserve"> both are </w:t>
      </w:r>
      <w:r w:rsidR="00EA6350">
        <w:t xml:space="preserve">fundamentally </w:t>
      </w:r>
      <w:r w:rsidR="00D850B8" w:rsidRPr="000253AC">
        <w:t xml:space="preserve">just vibrations through air (or other </w:t>
      </w:r>
      <w:r w:rsidR="00EB7A45" w:rsidRPr="000253AC">
        <w:t xml:space="preserve">transmission </w:t>
      </w:r>
      <w:r w:rsidR="00D850B8" w:rsidRPr="000253AC">
        <w:t>medium).</w:t>
      </w:r>
      <w:r w:rsidR="00860689" w:rsidRPr="000253AC">
        <w:t xml:space="preserve"> </w:t>
      </w:r>
      <w:r w:rsidR="00ED0D90" w:rsidRPr="000253AC">
        <w:t xml:space="preserve">Yet, the concept of noise is </w:t>
      </w:r>
      <w:r w:rsidR="000253AC" w:rsidRPr="000253AC">
        <w:t>crucial</w:t>
      </w:r>
      <w:r w:rsidR="00175044" w:rsidRPr="000253AC">
        <w:t xml:space="preserve"> in the research of negative health effects of high and unpleasant sound</w:t>
      </w:r>
      <w:r w:rsidR="00E873B9">
        <w:t>s</w:t>
      </w:r>
      <w:r w:rsidR="00175044" w:rsidRPr="000253AC">
        <w:t xml:space="preserve">. </w:t>
      </w:r>
      <w:proofErr w:type="gramStart"/>
      <w:r w:rsidR="0007382E">
        <w:t xml:space="preserve">If </w:t>
      </w:r>
      <w:r w:rsidR="007D45C8">
        <w:t xml:space="preserve"> </w:t>
      </w:r>
      <w:r w:rsidR="00BB53F4">
        <w:t>a</w:t>
      </w:r>
      <w:proofErr w:type="gramEnd"/>
      <w:r w:rsidR="00BB53F4">
        <w:t xml:space="preserve"> </w:t>
      </w:r>
      <w:r w:rsidR="007D45C8">
        <w:t xml:space="preserve">sound is described as noise, it implies that its assumed </w:t>
      </w:r>
      <w:r w:rsidR="005C2C14">
        <w:t xml:space="preserve">perception </w:t>
      </w:r>
      <w:r w:rsidR="00807362">
        <w:t xml:space="preserve">or health effect </w:t>
      </w:r>
      <w:r w:rsidR="007D45C8">
        <w:t xml:space="preserve">is negative as opposed to neutral or positive. </w:t>
      </w:r>
    </w:p>
    <w:p w14:paraId="7E2A2B75" w14:textId="550E5133" w:rsidR="003D0BAC" w:rsidRDefault="00BB53F4" w:rsidP="003D0BAC">
      <w:r>
        <w:t>While there are major differences in how different people experience sound and which of</w:t>
      </w:r>
      <w:r w:rsidR="00EB32B8">
        <w:t xml:space="preserve"> all</w:t>
      </w:r>
      <w:r>
        <w:t xml:space="preserve"> sounds are </w:t>
      </w:r>
      <w:r w:rsidR="00E81EE9">
        <w:t>regarded as</w:t>
      </w:r>
      <w:r>
        <w:t xml:space="preserve"> noise, some loud sounds are generally </w:t>
      </w:r>
      <w:r w:rsidR="00D55C4C">
        <w:t>regarded</w:t>
      </w:r>
      <w:r>
        <w:t xml:space="preserve"> as noise. </w:t>
      </w:r>
      <w:r w:rsidR="00E2248D">
        <w:t>Moreover, a</w:t>
      </w:r>
      <w:r w:rsidR="00946B79">
        <w:t xml:space="preserve">ll sounds can be coarsely divided into three classes based on the general perception of them: </w:t>
      </w:r>
    </w:p>
    <w:p w14:paraId="22C4701F" w14:textId="240ABCA1" w:rsidR="00946B79" w:rsidRDefault="00946B79" w:rsidP="00946B79">
      <w:pPr>
        <w:pStyle w:val="ListParagraph"/>
        <w:numPr>
          <w:ilvl w:val="0"/>
          <w:numId w:val="36"/>
        </w:numPr>
      </w:pPr>
      <w:r>
        <w:t>Sounds which most people perceive</w:t>
      </w:r>
      <w:r w:rsidR="00E333CD">
        <w:t xml:space="preserve"> as </w:t>
      </w:r>
      <w:r w:rsidR="001243E5">
        <w:t xml:space="preserve">desirable, </w:t>
      </w:r>
      <w:r>
        <w:t>pleasant</w:t>
      </w:r>
      <w:r w:rsidR="001243E5">
        <w:t xml:space="preserve"> or harmless</w:t>
      </w:r>
      <w:r>
        <w:t xml:space="preserve"> (e.g. the sounds of flowing water</w:t>
      </w:r>
      <w:r w:rsidR="003F4F86">
        <w:t xml:space="preserve"> and </w:t>
      </w:r>
      <w:r>
        <w:t>light wind)</w:t>
      </w:r>
    </w:p>
    <w:p w14:paraId="0C7EC542" w14:textId="5962A316" w:rsidR="00190F80" w:rsidRDefault="00946B79" w:rsidP="00946B79">
      <w:pPr>
        <w:pStyle w:val="ListParagraph"/>
        <w:numPr>
          <w:ilvl w:val="0"/>
          <w:numId w:val="36"/>
        </w:numPr>
      </w:pPr>
      <w:r>
        <w:t>Sounds which some people perceive as</w:t>
      </w:r>
      <w:r w:rsidR="00190F80">
        <w:t xml:space="preserve"> pleasant and some as</w:t>
      </w:r>
      <w:r>
        <w:t xml:space="preserve"> </w:t>
      </w:r>
      <w:r w:rsidR="00190F80">
        <w:t>noise</w:t>
      </w:r>
      <w:r>
        <w:t xml:space="preserve"> depending on the</w:t>
      </w:r>
      <w:r w:rsidR="0009624B">
        <w:t xml:space="preserve"> individual,</w:t>
      </w:r>
      <w:r>
        <w:t xml:space="preserve"> sound level, other sounds and </w:t>
      </w:r>
      <w:r w:rsidR="003658A5">
        <w:t>circumstances</w:t>
      </w:r>
      <w:r w:rsidR="003F4F86">
        <w:t xml:space="preserve"> (e.g. the sounds of dishwasher, quiet background chat and calm bird singing)</w:t>
      </w:r>
      <w:r>
        <w:t xml:space="preserve">. </w:t>
      </w:r>
    </w:p>
    <w:p w14:paraId="65E0603D" w14:textId="62527B51" w:rsidR="00946B79" w:rsidRDefault="00190F80" w:rsidP="00946B79">
      <w:pPr>
        <w:pStyle w:val="ListParagraph"/>
        <w:numPr>
          <w:ilvl w:val="0"/>
          <w:numId w:val="36"/>
        </w:numPr>
      </w:pPr>
      <w:r>
        <w:t xml:space="preserve">Sounds that </w:t>
      </w:r>
      <w:r w:rsidR="008663D3">
        <w:t xml:space="preserve">most people </w:t>
      </w:r>
      <w:r w:rsidR="00EB32B8">
        <w:t>regard</w:t>
      </w:r>
      <w:r w:rsidR="008663D3">
        <w:t xml:space="preserve"> as noise (e.g. the sounds of vehicular and aerial traffic, construction sits, babies crying and people yelling)</w:t>
      </w:r>
      <w:r w:rsidR="002C661D">
        <w:t>.</w:t>
      </w:r>
    </w:p>
    <w:p w14:paraId="0AED438B" w14:textId="4588C475" w:rsidR="00A36BAF" w:rsidRDefault="00A36BAF" w:rsidP="00A36BAF">
      <w:r>
        <w:t>Previous research on health impacts of noise is usually focused on the sounds that most people perceive as nois</w:t>
      </w:r>
      <w:r w:rsidR="00EF1A9B">
        <w:t>e (3)</w:t>
      </w:r>
      <w:r>
        <w:t>.</w:t>
      </w:r>
      <w:r w:rsidR="00801422">
        <w:t xml:space="preserve"> </w:t>
      </w:r>
    </w:p>
    <w:p w14:paraId="2AE5A10F" w14:textId="04AB3DD5" w:rsidR="006F2E48" w:rsidRPr="000253AC" w:rsidRDefault="006F2E48" w:rsidP="006F2E48">
      <w:pPr>
        <w:pStyle w:val="ListParagraph"/>
        <w:numPr>
          <w:ilvl w:val="0"/>
          <w:numId w:val="45"/>
        </w:numPr>
      </w:pPr>
      <w:r>
        <w:t xml:space="preserve">WHO: &gt; 55 dB noise is </w:t>
      </w:r>
      <w:proofErr w:type="spellStart"/>
      <w:r>
        <w:t>harmfull</w:t>
      </w:r>
      <w:proofErr w:type="spellEnd"/>
    </w:p>
    <w:p w14:paraId="0CE4CC75" w14:textId="77777777" w:rsidR="0077247F" w:rsidRPr="000253AC" w:rsidRDefault="0077247F" w:rsidP="0077247F">
      <w:pPr>
        <w:pStyle w:val="Heading2"/>
      </w:pPr>
      <w:bookmarkStart w:id="3" w:name="_Toc10537452"/>
      <w:r w:rsidRPr="000253AC">
        <w:t>Traffic noise in legislation</w:t>
      </w:r>
      <w:bookmarkEnd w:id="3"/>
    </w:p>
    <w:p w14:paraId="41E889D6" w14:textId="304F1268" w:rsidR="00ED175F" w:rsidRDefault="00ED175F" w:rsidP="00ED175F">
      <w:pPr>
        <w:pStyle w:val="Heading2"/>
      </w:pPr>
      <w:bookmarkStart w:id="4" w:name="_Toc10537453"/>
      <w:r w:rsidRPr="000253AC">
        <w:t xml:space="preserve">Alternative measures of pedestrian accessibility - </w:t>
      </w:r>
      <w:r w:rsidR="00201A8D">
        <w:t>t</w:t>
      </w:r>
      <w:r w:rsidRPr="000253AC">
        <w:t>ravel time is not enough</w:t>
      </w:r>
      <w:bookmarkEnd w:id="4"/>
    </w:p>
    <w:p w14:paraId="40C9D884" w14:textId="46641CB2" w:rsidR="004B3FCE" w:rsidRDefault="00632EA1" w:rsidP="00632EA1">
      <w:r>
        <w:t xml:space="preserve">In accessibility </w:t>
      </w:r>
      <w:proofErr w:type="spellStart"/>
      <w:r>
        <w:t>researh</w:t>
      </w:r>
      <w:proofErr w:type="spellEnd"/>
      <w:r>
        <w:t xml:space="preserve">, travel time is often used as the main </w:t>
      </w:r>
      <w:r w:rsidR="00992ED0">
        <w:t>measure</w:t>
      </w:r>
      <w:r>
        <w:t xml:space="preserve"> of accessibility</w:t>
      </w:r>
      <w:r w:rsidR="00992ED0">
        <w:t>;</w:t>
      </w:r>
      <w:r>
        <w:t xml:space="preserve"> </w:t>
      </w:r>
      <w:r w:rsidR="003E5BCE">
        <w:t>h</w:t>
      </w:r>
      <w:r>
        <w:t xml:space="preserve">ow many minutes it takes to get from origin to destination? The advantages of such approach are obvious: it is, by definition, simple and enables comparison of accessibility between different travel modes and </w:t>
      </w:r>
      <w:r>
        <w:lastRenderedPageBreak/>
        <w:t>study areas.</w:t>
      </w:r>
      <w:r w:rsidR="00992ED0">
        <w:t xml:space="preserve"> </w:t>
      </w:r>
      <w:r w:rsidR="004B3FCE">
        <w:t>In previous research, it has been pointed out that travel time has strong impact</w:t>
      </w:r>
      <w:r w:rsidR="00DF652C">
        <w:t xml:space="preserve"> on route and travel mode </w:t>
      </w:r>
      <w:proofErr w:type="spellStart"/>
      <w:r w:rsidR="00DF652C">
        <w:t>choises</w:t>
      </w:r>
      <w:proofErr w:type="spellEnd"/>
      <w:r w:rsidR="00DF652C">
        <w:t>.</w:t>
      </w:r>
      <w:r w:rsidR="004B3FCE">
        <w:t xml:space="preserve"> </w:t>
      </w:r>
    </w:p>
    <w:p w14:paraId="0B8E3682" w14:textId="74057E53" w:rsidR="00632EA1" w:rsidRPr="007E09D2" w:rsidRDefault="0042402E" w:rsidP="00632EA1">
      <w:r>
        <w:t>However, several</w:t>
      </w:r>
      <w:r w:rsidR="00992ED0">
        <w:t xml:space="preserve"> weaknesses </w:t>
      </w:r>
      <w:r>
        <w:t xml:space="preserve">in using only </w:t>
      </w:r>
      <w:r w:rsidR="00992ED0">
        <w:t xml:space="preserve">travel time as a measure </w:t>
      </w:r>
      <w:r>
        <w:t>of accessibility</w:t>
      </w:r>
      <w:r w:rsidR="005918F7">
        <w:t xml:space="preserve"> have been identified</w:t>
      </w:r>
      <w:r>
        <w:t>.</w:t>
      </w:r>
      <w:r w:rsidR="00C902B9">
        <w:t xml:space="preserve"> </w:t>
      </w:r>
    </w:p>
    <w:p w14:paraId="696B03F2" w14:textId="2E3BC0B2" w:rsidR="007E09D2" w:rsidRDefault="007E09D2" w:rsidP="007E09D2">
      <w:r>
        <w:t xml:space="preserve">Pedestrian, as an individual who moves in space and time, is of all the road users most exposed to the environmental conditions </w:t>
      </w:r>
      <w:r w:rsidR="00BA4A83">
        <w:t xml:space="preserve">surrounding </w:t>
      </w:r>
      <w:r>
        <w:t xml:space="preserve">the </w:t>
      </w:r>
      <w:r w:rsidR="00D9365F">
        <w:t>taken</w:t>
      </w:r>
      <w:r w:rsidR="00EB7434">
        <w:t xml:space="preserve"> path</w:t>
      </w:r>
      <w:r>
        <w:t xml:space="preserve">. </w:t>
      </w:r>
      <w:r w:rsidR="004B6161">
        <w:t>The</w:t>
      </w:r>
      <w:r w:rsidR="00632EA1">
        <w:t xml:space="preserve"> perception of these</w:t>
      </w:r>
      <w:r w:rsidR="004B6161">
        <w:t xml:space="preserve"> conditions can be classified by the</w:t>
      </w:r>
      <w:r w:rsidR="00B73510">
        <w:t xml:space="preserve"> human</w:t>
      </w:r>
      <w:r w:rsidR="004B6161">
        <w:t xml:space="preserve"> senses to at least three major categories:</w:t>
      </w:r>
    </w:p>
    <w:p w14:paraId="0F60ADC3" w14:textId="3650B5E5" w:rsidR="00B73510" w:rsidRDefault="004B6161" w:rsidP="004B6161">
      <w:pPr>
        <w:pStyle w:val="ListParagraph"/>
        <w:numPr>
          <w:ilvl w:val="0"/>
          <w:numId w:val="37"/>
        </w:numPr>
      </w:pPr>
      <w:r>
        <w:t>Touch</w:t>
      </w:r>
      <w:r w:rsidR="0016643A">
        <w:t xml:space="preserve">: </w:t>
      </w:r>
      <w:r w:rsidR="00205AC8">
        <w:t>h</w:t>
      </w:r>
      <w:r>
        <w:t xml:space="preserve">ow does the environment feel like? Is the air cold, humid, hot or dry? </w:t>
      </w:r>
    </w:p>
    <w:p w14:paraId="62C533A5" w14:textId="00CE595C" w:rsidR="004B6161" w:rsidRDefault="00B73510" w:rsidP="004B6161">
      <w:pPr>
        <w:pStyle w:val="ListParagraph"/>
        <w:numPr>
          <w:ilvl w:val="0"/>
          <w:numId w:val="37"/>
        </w:numPr>
      </w:pPr>
      <w:r>
        <w:t>Taste</w:t>
      </w:r>
      <w:r w:rsidR="000442BE">
        <w:t xml:space="preserve"> and </w:t>
      </w:r>
      <w:r w:rsidR="00C46895">
        <w:t>smell</w:t>
      </w:r>
      <w:r w:rsidR="0016643A">
        <w:t>:</w:t>
      </w:r>
      <w:r>
        <w:t xml:space="preserve"> h</w:t>
      </w:r>
      <w:r w:rsidR="004B6161">
        <w:t xml:space="preserve">ow </w:t>
      </w:r>
      <w:proofErr w:type="gramStart"/>
      <w:r w:rsidR="004B6161">
        <w:t>is</w:t>
      </w:r>
      <w:proofErr w:type="gramEnd"/>
      <w:r w:rsidR="004B6161">
        <w:t xml:space="preserve"> the air to breathe; does it </w:t>
      </w:r>
      <w:r w:rsidR="00C46895">
        <w:t xml:space="preserve">smell </w:t>
      </w:r>
      <w:r w:rsidR="00560271">
        <w:t xml:space="preserve">clean? </w:t>
      </w:r>
    </w:p>
    <w:p w14:paraId="610F52D4" w14:textId="29E0ED9C" w:rsidR="00C46895" w:rsidRDefault="00C46895" w:rsidP="00C46895">
      <w:pPr>
        <w:pStyle w:val="ListParagraph"/>
        <w:numPr>
          <w:ilvl w:val="0"/>
          <w:numId w:val="37"/>
        </w:numPr>
      </w:pPr>
      <w:r>
        <w:t xml:space="preserve">Visual: how does the environment look like? How many sights are visible throughout the path? What is the ratio between natural and </w:t>
      </w:r>
      <w:proofErr w:type="spellStart"/>
      <w:r>
        <w:t>artifical</w:t>
      </w:r>
      <w:proofErr w:type="spellEnd"/>
      <w:r>
        <w:t xml:space="preserve"> sights (e.g. green vs. built)?</w:t>
      </w:r>
    </w:p>
    <w:p w14:paraId="2491785F" w14:textId="69CDCAC0" w:rsidR="00640A83" w:rsidRDefault="000C1ECE" w:rsidP="00640A83">
      <w:pPr>
        <w:pStyle w:val="ListParagraph"/>
        <w:numPr>
          <w:ilvl w:val="0"/>
          <w:numId w:val="37"/>
        </w:numPr>
      </w:pPr>
      <w:r>
        <w:t>Hearing; how does the environment sound like? Are there more sounds or noises</w:t>
      </w:r>
      <w:r w:rsidR="0050217F">
        <w:t>, or is it mostly quiet</w:t>
      </w:r>
      <w:r>
        <w:t xml:space="preserve">? </w:t>
      </w:r>
    </w:p>
    <w:p w14:paraId="3B6C9401" w14:textId="182D1F13" w:rsidR="00632EA1" w:rsidRDefault="00632EA1" w:rsidP="00632EA1">
      <w:r>
        <w:t xml:space="preserve">When considering </w:t>
      </w:r>
      <w:r w:rsidR="007C6FAE">
        <w:t xml:space="preserve">pedestrian’s perceptions with respect to </w:t>
      </w:r>
      <w:r w:rsidR="0021699C">
        <w:t>these</w:t>
      </w:r>
      <w:r w:rsidR="007C6FAE">
        <w:t xml:space="preserve"> five senses, it becomes clear that </w:t>
      </w:r>
      <w:r w:rsidR="004A17EE">
        <w:t>only</w:t>
      </w:r>
      <w:r w:rsidR="007C6FAE">
        <w:t xml:space="preserve"> the travel time is rather </w:t>
      </w:r>
      <w:r w:rsidR="004B7716">
        <w:t>fuzzy</w:t>
      </w:r>
      <w:r w:rsidR="007C6FAE">
        <w:t xml:space="preserve"> measure of the perceived </w:t>
      </w:r>
      <w:proofErr w:type="spellStart"/>
      <w:r w:rsidR="007C6FAE">
        <w:t>impdeance</w:t>
      </w:r>
      <w:proofErr w:type="spellEnd"/>
      <w:r w:rsidR="007C6FAE">
        <w:t xml:space="preserve"> of a given walk. </w:t>
      </w:r>
    </w:p>
    <w:p w14:paraId="56E99617" w14:textId="2AB5CF87" w:rsidR="00C44120" w:rsidRPr="000253AC" w:rsidRDefault="00DE21AA" w:rsidP="00C44120">
      <w:pPr>
        <w:pStyle w:val="Heading2"/>
      </w:pPr>
      <w:bookmarkStart w:id="5" w:name="_Toc10537454"/>
      <w:r w:rsidRPr="000253AC">
        <w:t>Approaches in a</w:t>
      </w:r>
      <w:r w:rsidR="00C44120" w:rsidRPr="000253AC">
        <w:t>ssessing exposure</w:t>
      </w:r>
      <w:r w:rsidR="00FB1F9D" w:rsidRPr="000253AC">
        <w:t xml:space="preserve"> to traffic noise</w:t>
      </w:r>
      <w:bookmarkEnd w:id="5"/>
    </w:p>
    <w:p w14:paraId="13F8043D" w14:textId="766B20D7" w:rsidR="00F17FE8" w:rsidRPr="000253AC" w:rsidRDefault="00F17FE8" w:rsidP="00F17FE8">
      <w:r w:rsidRPr="000253AC">
        <w:t xml:space="preserve">While air pollution is often be challenging to quantify, measure and model (and tends to be highly dynamic with respect to weather conditions), traffic noise can be measured and modelled in a more straightforward manner. Also, the latter has the potential to offer spatially accurate information of urban traffic flows and their side-effects. Vehicular traffic noise levels have been spatially modelled in many cities with fairly high spatial resolution. The modeling has been done using mathematical models that consider traffic count data, noise measurements and 3D data of materials and geometries of urban infrastructures (buildings, roads, walls etc.). </w:t>
      </w:r>
    </w:p>
    <w:p w14:paraId="0D461E1A" w14:textId="01AE3A1C" w:rsidR="00F17FE8" w:rsidRPr="000253AC" w:rsidRDefault="00F17FE8" w:rsidP="00F17FE8">
      <w:r w:rsidRPr="000253AC">
        <w:t xml:space="preserve">Since negative health impacts of vehicular traffic (to pedestrians) can compromise the potential health benefits of walking </w:t>
      </w:r>
      <w:r w:rsidRPr="000253AC">
        <w:fldChar w:fldCharType="begin"/>
      </w:r>
      <w:r w:rsidRPr="000253AC">
        <w:instrText xml:space="preserve"> ADDIN ZOTERO_ITEM CSL_CITATION {"citationID":"PHyTM2f8","properties":{"formattedCitation":"(Tainio et al., 2016)","plainCitation":"(Tainio et al., 2016)","noteIndex":0},"citationItems":[{"id":414,"uris":["http://zotero.org/users/5467145/items/LYWSVD7B"],"uri":["http://zotero.org/users/5467145/items/LYWSVD7B"],"itemData":{"id":414,"type":"article-journal","title":"Can air pollution negate the health benefits of cycling and walking?","container-title":"Preventive Medicine","page":"233-236","volume":"87","source":"ScienceDirect","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DOI":"10.1016/j.ypmed.2016.02.002","ISSN":"0091-7435","journalAbbreviation":"Preventive Medicine","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Pr="000253AC">
        <w:fldChar w:fldCharType="separate"/>
      </w:r>
      <w:r w:rsidRPr="000253AC">
        <w:t>(Tainio et al., 2016)</w:t>
      </w:r>
      <w:r w:rsidRPr="000253AC">
        <w:fldChar w:fldCharType="end"/>
      </w:r>
      <w:r w:rsidRPr="000253AC">
        <w:t xml:space="preserve">, means for assessing pedestrians’ exposure to the negative effects of traffic have been developed in the previous literature. Clearly, two distinguishable approaches exist for addressing mobile individuals’ exposures to traffic noise and air pollution: </w:t>
      </w:r>
    </w:p>
    <w:p w14:paraId="55FD928D" w14:textId="77777777" w:rsidR="00F17FE8" w:rsidRPr="000253AC" w:rsidRDefault="00F17FE8" w:rsidP="00F17FE8">
      <w:pPr>
        <w:pStyle w:val="ListParagraph"/>
        <w:numPr>
          <w:ilvl w:val="0"/>
          <w:numId w:val="34"/>
        </w:numPr>
      </w:pPr>
      <w:r w:rsidRPr="000253AC">
        <w:t xml:space="preserve">Direct way: using measurement instruments attached to members of a study group and tracking them temporally and spatially </w:t>
      </w:r>
      <w:r w:rsidRPr="000253AC">
        <w:fldChar w:fldCharType="begin"/>
      </w:r>
      <w:r w:rsidRPr="000253AC">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title":"Cyclists' exposure to air pollution and road traffic noise in central city neighbourhoods of Montreal","container-title":"Journal of Transport Geography","page":"63–69","volume":"57","source":"Google Scholar","author":[{"family":"Apparicio","given":"Philippe"},{"family":"Carrier","given":"Mathieu"},{"family":"Gelb","given":"Jérémy"},{"family":"Séguin","given":"Anne-Marie"},{"family":"Kingham","given":"Simon"}],"issued":{"date-parts":[["2016"]]}}},{"id":410,"uris":["http://zotero.org/users/5467145/items/ALQSC263"],"uri":["http://zotero.org/users/5467145/items/ALQSC263"],"itemData":{"id":410,"type":"article-journal","title":"Inhaled particle counts on bicycle commute routes of low and high proximity to motorised traffic","container-title":"Atmospheric Environment","page":"197-203","volume":"61","source":"ScienceDirect","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DOI":"10.1016/j.atmosenv.2012.06.041","ISSN":"1352-2310","journalAbbreviation":"Atmospheric Environment","author":[{"family":"Cole-Hunter","given":"Tom"},{"family":"Morawska","given":"Lidia"},{"family":"Stewart","given":"Ian"},{"family":"Jayaratne","given":"Rohan"},{"family":"Solomon","given":"Colin"}],"issued":{"date-parts":[["2012",12,1]]}}}],"schema":"https://github.com/citation-style-language/schema/raw/master/csl-citation.json"} </w:instrText>
      </w:r>
      <w:r w:rsidRPr="000253AC">
        <w:fldChar w:fldCharType="separate"/>
      </w:r>
      <w:r w:rsidRPr="000253AC">
        <w:t>(e.g. Apparicio, Carrier, Gelb, Séguin, &amp; Kingham, 2016; Cole-Hunter, Morawska, Stewart, Jayaratne, &amp; Solomon, 2012)</w:t>
      </w:r>
      <w:r w:rsidRPr="000253AC">
        <w:fldChar w:fldCharType="end"/>
      </w:r>
      <w:r w:rsidRPr="000253AC">
        <w:t xml:space="preserve">. </w:t>
      </w:r>
    </w:p>
    <w:p w14:paraId="775B868F" w14:textId="7A85E077" w:rsidR="00F17FE8" w:rsidRPr="000253AC" w:rsidRDefault="00F17FE8" w:rsidP="00F17FE8">
      <w:pPr>
        <w:pStyle w:val="ListParagraph"/>
        <w:numPr>
          <w:ilvl w:val="0"/>
          <w:numId w:val="34"/>
        </w:numPr>
      </w:pPr>
      <w:r w:rsidRPr="000253AC">
        <w:lastRenderedPageBreak/>
        <w:t xml:space="preserve">Indirect way: using spatial analysis combining modelled traffic noise or air pollution data and either tracked or modelled routes of people </w:t>
      </w:r>
      <w:r w:rsidRPr="000253AC">
        <w:fldChar w:fldCharType="begin"/>
      </w:r>
      <w:r w:rsidRPr="000253AC">
        <w:instrText xml:space="preserve"> ADDIN ZOTERO_ITEM CSL_CITATION {"citationID":"q6MfO1rZ","properties":{"formattedCitation":"\\uldash{(Sheng &amp; Tang, 2011; Whyatt et al., 2007)}","plainCitation":"(Sheng &amp; Tang, 2011; Whyatt et al., 2007)","dontUpdate":true,"noteIndex":0},"citationItems":[{"id":539,"uris":["http://zotero.org/users/5467145/items/PRSYD7JV"],"uri":["http://zotero.org/users/5467145/items/PRSYD7JV"],"itemData":{"id":539,"type":"article-journal","title":"Spatial Analysis of Urban Form and Pedestrian Exposure to Traffic Noise","container-title":"International Journal of Environmental Research and Public Health","page":"1977-1990","volume":"8","issue":"6","source":"www.mdpi.com","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DOI":"10.3390/ijerph8061977","language":"en","author":[{"family":"Sheng","given":"Ni"},{"family":"Tang","given":"U. Wa"}],"issued":{"date-parts":[["2011",6]]}}},{"id":404,"uris":["http://zotero.org/users/5467145/items/WA7TR3LR"],"uri":["http://zotero.org/users/5467145/items/WA7TR3LR"],"itemData":{"id":404,"type":"paper-conference","title":"Estimating personal exposure to air pollution on the journey to and from school using GPS, GIS and mobile phone technology","container-title":"11th International Conference on Harmonisation within Atmospheric Dispersion Modelling for Regulatory Purposes","page":"2–5","volume":"1","source":"Google Scholar","author":[{"family":"Whyatt","given":"J. Duncan"},{"family":"Pooley","given":"Colin"},{"family":"Coulton","given":"Paul"},{"family":"Moser","given":"Marion"},{"family":"Bamford","given":"Will"},{"family":"Davies","given":"Gemma"}],"issued":{"date-parts":[["2007"]]}}}],"schema":"https://github.com/citation-style-language/schema/raw/master/csl-citation.json"} </w:instrText>
      </w:r>
      <w:r w:rsidRPr="000253AC">
        <w:fldChar w:fldCharType="separate"/>
      </w:r>
      <w:r w:rsidRPr="000253AC">
        <w:t>(e.g. Sheng &amp; Tang, 2011; Whyatt et al., 2007)</w:t>
      </w:r>
      <w:r w:rsidRPr="000253AC">
        <w:fldChar w:fldCharType="end"/>
      </w:r>
      <w:r w:rsidRPr="000253AC">
        <w:t xml:space="preserve">. </w:t>
      </w:r>
    </w:p>
    <w:p w14:paraId="39737E76" w14:textId="5B0500A8" w:rsidR="00F17FE8" w:rsidRPr="000253AC" w:rsidRDefault="00F17FE8" w:rsidP="00A72773">
      <w:pPr>
        <w:pStyle w:val="Heading2"/>
      </w:pPr>
      <w:bookmarkStart w:id="6" w:name="_Toc10537455"/>
      <w:r w:rsidRPr="000253AC">
        <w:t>Route optimization in GIS</w:t>
      </w:r>
      <w:bookmarkEnd w:id="6"/>
    </w:p>
    <w:p w14:paraId="3132C241" w14:textId="77777777" w:rsidR="00F17FE8" w:rsidRPr="000253AC" w:rsidRDefault="00F17FE8" w:rsidP="00F17FE8">
      <w:pPr>
        <w:pStyle w:val="Heading3"/>
      </w:pPr>
      <w:bookmarkStart w:id="7" w:name="_Toc10537456"/>
      <w:r w:rsidRPr="000253AC">
        <w:t>Graph theory</w:t>
      </w:r>
      <w:bookmarkEnd w:id="7"/>
    </w:p>
    <w:p w14:paraId="18D7FDDD" w14:textId="2AE949A8" w:rsidR="00F17FE8" w:rsidRPr="000253AC" w:rsidRDefault="00F17FE8" w:rsidP="00F17FE8">
      <w:pPr>
        <w:pStyle w:val="Heading3"/>
      </w:pPr>
      <w:bookmarkStart w:id="8" w:name="_Toc10537457"/>
      <w:r w:rsidRPr="000253AC">
        <w:t>Least cost path</w:t>
      </w:r>
      <w:bookmarkEnd w:id="8"/>
    </w:p>
    <w:p w14:paraId="3530EEC4" w14:textId="170F1A5F" w:rsidR="00A72773" w:rsidRPr="000253AC" w:rsidRDefault="00A72773" w:rsidP="00F17FE8">
      <w:pPr>
        <w:pStyle w:val="Heading3"/>
      </w:pPr>
      <w:bookmarkStart w:id="9" w:name="_Toc10537458"/>
      <w:r w:rsidRPr="000253AC">
        <w:t>Optimizing</w:t>
      </w:r>
      <w:r w:rsidR="00173D74" w:rsidRPr="000253AC">
        <w:t xml:space="preserve"> short and</w:t>
      </w:r>
      <w:r w:rsidRPr="000253AC">
        <w:t xml:space="preserve"> green paths</w:t>
      </w:r>
      <w:bookmarkEnd w:id="9"/>
    </w:p>
    <w:p w14:paraId="64411816" w14:textId="418EE73E" w:rsidR="00F17FE8" w:rsidRPr="000253AC" w:rsidRDefault="00F17FE8" w:rsidP="00F17FE8">
      <w:r w:rsidRPr="000253AC">
        <w:t xml:space="preserve">In the previous literature, the concepts green, healthy, sustainable, safe and quiet paths have been introduced to address the problem of finding alternative walking routes. Taking environmental factors into account in solving route optimization problems clearly seem to have the potential to generate healthier or in other ways better walking routes </w:t>
      </w:r>
      <w:r w:rsidRPr="000253AC">
        <w:fldChar w:fldCharType="begin"/>
      </w:r>
      <w:r w:rsidR="002A0103">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title":"Modelling of urban green space walkability: Eco-friendly walk score calculator","container-title":"Computers, Environment and Urban Systems","collection-title":"Sustainable Urban Development","page":"408-420","volume":"35","issue":"5","source":"ScienceDirect","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DOI":"10.1016/j.compenvurbsys.2011.05.002","ISSN":"0198-9715","title-short":"Modelling of urban green space walkability","journalAbbreviation":"Computers, Environment and Urban Systems","author":[{"family":"Lwin","given":"Ko Ko"},{"family":"Murayama","given":"Yuji"}],"issued":{"date-parts":[["2011",9,1]]}}},{"id":390,"uris":["http://zotero.org/users/5467145/items/FEZRB4TI"],"uri":["http://zotero.org/users/5467145/items/FEZRB4TI"],"itemData":{"id":390,"type":"article-journal","title":"Smart eco-path finder for mobile GIS users","container-title":"URISA Journal","page":"5–14","volume":"25","issue":"2","source":"Google Scholar","author":[{"family":"Lwin","given":"Ko Ko"},{"family":"Murayama","given":"Yuji"}],"issued":{"date-parts":[["2013"]]}}},{"id":543,"uris":["http://zotero.org/users/5467145/items/46VNG6HL"],"uri":["http://zotero.org/users/5467145/items/46VNG6HL"],"itemData":{"id":543,"type":"paper-conference","title":"The shortest path to happiness: Recommending beautiful, quiet, and happy routes in the city","container-title":"Proceedings of the 25th ACM conference on Hypertext and social media","publisher":"ACM","page":"116–125","source":"Google Scholar","title-short":"The shortest path to happiness","author":[{"family":"Quercia","given":"Daniele"},{"family":"Schifanella","given":"Rossano"},{"family":"Aiello","given":"Luca Maria"}],"issued":{"date-parts":[["2014"]]}}},{"id":458,"uris":["http://zotero.org/users/5467145/items/4BP3PIZN"],"uri":["http://zotero.org/users/5467145/items/4BP3PIZN"],"itemData":{"id":458,"type":"article-journal","title":"Route planning for soft modes of transport: healthy routes","container-title":"WIT Transactions on The Built Environment","page":"677–688","volume":"116","source":"Google Scholar","title-short":"Route planning for soft modes of transport","author":[{"family":"Ribeiro","given":"Paulo"},{"family":"Mendes","given":"José FG"}],"issued":{"date-parts":[["2011"]]}}}],"schema":"https://github.com/citation-style-language/schema/raw/master/csl-citation.json"} </w:instrText>
      </w:r>
      <w:r w:rsidRPr="000253AC">
        <w:fldChar w:fldCharType="separate"/>
      </w:r>
      <w:r w:rsidRPr="000253AC">
        <w:t>(e.g. Lwin &amp; Murayama, 2011, 2013; Quercia, Schifanella, &amp; Aiello, 2014; Ribeiro &amp; Mendes, 2011)</w:t>
      </w:r>
      <w:r w:rsidRPr="000253AC">
        <w:fldChar w:fldCharType="end"/>
      </w:r>
      <w:r w:rsidRPr="000253AC">
        <w:t xml:space="preserve">. In the context of this study, the concept quiet path is used to refer to routes of less noise exposure. </w:t>
      </w:r>
    </w:p>
    <w:p w14:paraId="4A3E1248" w14:textId="3B5B1E8F" w:rsidR="009B0343" w:rsidRPr="000253AC" w:rsidRDefault="002F7D2D" w:rsidP="00F17FE8">
      <w:pPr>
        <w:pStyle w:val="Heading3"/>
      </w:pPr>
      <w:bookmarkStart w:id="10" w:name="_Toc10537459"/>
      <w:r w:rsidRPr="000253AC">
        <w:t xml:space="preserve">Environmental </w:t>
      </w:r>
      <w:r w:rsidR="00C34A9D" w:rsidRPr="000253AC">
        <w:t>impedance function</w:t>
      </w:r>
      <w:bookmarkEnd w:id="10"/>
    </w:p>
    <w:p w14:paraId="31B0361B" w14:textId="7FF5B470" w:rsidR="001E41FD" w:rsidRPr="000253AC" w:rsidRDefault="001E41FD" w:rsidP="001E41FD">
      <w:pPr>
        <w:pStyle w:val="Heading2"/>
      </w:pPr>
      <w:bookmarkStart w:id="11" w:name="_Toc10537460"/>
      <w:r w:rsidRPr="000253AC">
        <w:t>Web GIS</w:t>
      </w:r>
      <w:bookmarkEnd w:id="11"/>
    </w:p>
    <w:p w14:paraId="79A18BB6" w14:textId="179A1098" w:rsidR="001E41FD" w:rsidRPr="000253AC" w:rsidRDefault="00BE4979" w:rsidP="001E41FD">
      <w:pPr>
        <w:pStyle w:val="Heading3"/>
      </w:pPr>
      <w:bookmarkStart w:id="12" w:name="_Toc10537461"/>
      <w:r w:rsidRPr="000253AC">
        <w:t>Concepts</w:t>
      </w:r>
      <w:r w:rsidR="00851196" w:rsidRPr="000253AC">
        <w:t xml:space="preserve"> </w:t>
      </w:r>
      <w:r w:rsidR="001E41FD" w:rsidRPr="000253AC">
        <w:t>and recent developments</w:t>
      </w:r>
      <w:bookmarkEnd w:id="12"/>
    </w:p>
    <w:p w14:paraId="08344DBF" w14:textId="50094C3E" w:rsidR="001E41FD" w:rsidRPr="000253AC" w:rsidRDefault="001E41FD" w:rsidP="001E41FD">
      <w:pPr>
        <w:pStyle w:val="Heading3"/>
      </w:pPr>
      <w:bookmarkStart w:id="13" w:name="_Toc10537462"/>
      <w:r w:rsidRPr="000253AC">
        <w:t>Interactive web map applications</w:t>
      </w:r>
      <w:bookmarkEnd w:id="13"/>
    </w:p>
    <w:p w14:paraId="1CBF7A6A" w14:textId="29AC18BF" w:rsidR="00806663" w:rsidRPr="000253AC" w:rsidRDefault="00806663" w:rsidP="002F7D2D">
      <w:pPr>
        <w:pStyle w:val="Heading3"/>
      </w:pPr>
      <w:r w:rsidRPr="000253AC">
        <w:br w:type="page"/>
      </w:r>
    </w:p>
    <w:p w14:paraId="4CA47931" w14:textId="50B9C9A2" w:rsidR="00806215" w:rsidRPr="000253AC" w:rsidRDefault="00DF5975" w:rsidP="00B31DAC">
      <w:pPr>
        <w:pStyle w:val="Heading1"/>
      </w:pPr>
      <w:bookmarkStart w:id="14" w:name="_Toc10537463"/>
      <w:r w:rsidRPr="000253AC">
        <w:lastRenderedPageBreak/>
        <w:t xml:space="preserve">Material &amp; </w:t>
      </w:r>
      <w:r w:rsidR="00B42F90" w:rsidRPr="000253AC">
        <w:t>M</w:t>
      </w:r>
      <w:r w:rsidRPr="000253AC">
        <w:t>ethods</w:t>
      </w:r>
      <w:bookmarkEnd w:id="14"/>
    </w:p>
    <w:p w14:paraId="1FE77852" w14:textId="54E548E6" w:rsidR="00201374" w:rsidRPr="000253AC" w:rsidRDefault="00201374" w:rsidP="00201374">
      <w:pPr>
        <w:pStyle w:val="Heading2"/>
      </w:pPr>
      <w:bookmarkStart w:id="15" w:name="_Toc10537464"/>
      <w:r w:rsidRPr="000253AC">
        <w:t>Overview of the methods</w:t>
      </w:r>
      <w:bookmarkEnd w:id="15"/>
    </w:p>
    <w:p w14:paraId="2E844525" w14:textId="093EDF74" w:rsidR="00D30372" w:rsidRDefault="009421F5" w:rsidP="009421F5">
      <w:r>
        <w:t xml:space="preserve">Overview of the methods and their </w:t>
      </w:r>
      <w:r w:rsidR="00DF734D">
        <w:t xml:space="preserve">internal dependencies </w:t>
      </w:r>
      <w:r>
        <w:t xml:space="preserve">is illustrated in </w:t>
      </w:r>
      <w:r w:rsidR="00D30372">
        <w:fldChar w:fldCharType="begin"/>
      </w:r>
      <w:r w:rsidR="00D30372">
        <w:instrText xml:space="preserve"> REF _Ref8899586 \h </w:instrText>
      </w:r>
      <w:r w:rsidR="00D30372">
        <w:fldChar w:fldCharType="separate"/>
      </w:r>
      <w:r w:rsidR="00D908C2">
        <w:t xml:space="preserve">Figure </w:t>
      </w:r>
      <w:r w:rsidR="00D908C2">
        <w:rPr>
          <w:noProof/>
        </w:rPr>
        <w:t>1</w:t>
      </w:r>
      <w:r w:rsidR="00D30372">
        <w:fldChar w:fldCharType="end"/>
      </w:r>
      <w:r>
        <w:t>.</w:t>
      </w:r>
    </w:p>
    <w:p w14:paraId="6EB45EB7" w14:textId="77777777" w:rsidR="00D30372" w:rsidRDefault="00D30372" w:rsidP="00D30372">
      <w:pPr>
        <w:keepNext/>
      </w:pPr>
      <w:r>
        <w:rPr>
          <w:noProof/>
        </w:rPr>
        <w:drawing>
          <wp:inline distT="0" distB="0" distL="0" distR="0" wp14:anchorId="4DFBBDE5" wp14:editId="43120C74">
            <wp:extent cx="6078474" cy="3731958"/>
            <wp:effectExtent l="12700" t="12700" r="17780" b="146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78474" cy="3731958"/>
                    </a:xfrm>
                    <a:prstGeom prst="rect">
                      <a:avLst/>
                    </a:prstGeom>
                    <a:ln>
                      <a:solidFill>
                        <a:schemeClr val="tx1"/>
                      </a:solidFill>
                    </a:ln>
                  </pic:spPr>
                </pic:pic>
              </a:graphicData>
            </a:graphic>
          </wp:inline>
        </w:drawing>
      </w:r>
    </w:p>
    <w:p w14:paraId="239F5B4D" w14:textId="52D1866B" w:rsidR="00D30372" w:rsidRDefault="00D30372" w:rsidP="00020EA1">
      <w:pPr>
        <w:pStyle w:val="Caption"/>
      </w:pPr>
      <w:bookmarkStart w:id="16" w:name="_Ref8899586"/>
      <w:bookmarkStart w:id="17" w:name="_Toc10537500"/>
      <w:r>
        <w:t xml:space="preserve">Figure </w:t>
      </w:r>
      <w:r w:rsidR="004F023F">
        <w:fldChar w:fldCharType="begin"/>
      </w:r>
      <w:r w:rsidR="004F023F">
        <w:instrText xml:space="preserve"> SEQ Figure \* ARABIC </w:instrText>
      </w:r>
      <w:r w:rsidR="004F023F">
        <w:fldChar w:fldCharType="separate"/>
      </w:r>
      <w:r w:rsidR="00D908C2">
        <w:rPr>
          <w:noProof/>
        </w:rPr>
        <w:t>1</w:t>
      </w:r>
      <w:r w:rsidR="004F023F">
        <w:rPr>
          <w:noProof/>
        </w:rPr>
        <w:fldChar w:fldCharType="end"/>
      </w:r>
      <w:bookmarkEnd w:id="16"/>
      <w:r>
        <w:t xml:space="preserve">. </w:t>
      </w:r>
      <w:r w:rsidR="00E35356">
        <w:t xml:space="preserve">Illustration </w:t>
      </w:r>
      <w:r>
        <w:t xml:space="preserve">of the </w:t>
      </w:r>
      <w:r w:rsidR="00142353">
        <w:t>internal</w:t>
      </w:r>
      <w:r w:rsidR="0016603E">
        <w:t xml:space="preserve"> </w:t>
      </w:r>
      <w:r w:rsidR="007125FB">
        <w:t xml:space="preserve">methodological dependencies </w:t>
      </w:r>
      <w:r w:rsidR="00F46F98">
        <w:t>of</w:t>
      </w:r>
      <w:r w:rsidR="007125FB">
        <w:t xml:space="preserve"> the study</w:t>
      </w:r>
      <w:r>
        <w:t>.</w:t>
      </w:r>
      <w:bookmarkEnd w:id="17"/>
    </w:p>
    <w:p w14:paraId="40D1B59C" w14:textId="580A6B9F" w:rsidR="00D30372" w:rsidRDefault="00CE6078" w:rsidP="00CE6078">
      <w:pPr>
        <w:pStyle w:val="Heading2"/>
      </w:pPr>
      <w:bookmarkStart w:id="18" w:name="_Toc10537465"/>
      <w:r>
        <w:t>Study area</w:t>
      </w:r>
      <w:bookmarkEnd w:id="18"/>
    </w:p>
    <w:p w14:paraId="2C736622" w14:textId="7057A7C0" w:rsidR="006E44BF" w:rsidRDefault="003F3F33" w:rsidP="0031122F">
      <w:r>
        <w:t xml:space="preserve">The methodology and results of this thesis are highly technical (mostly software and scripts) and hence the study area of the thesis is partially irrelevant. </w:t>
      </w:r>
      <w:r w:rsidR="00B73CE4">
        <w:t>Nonetheless</w:t>
      </w:r>
      <w:r w:rsidR="006E44BF">
        <w:t xml:space="preserve">, particularly the assessment of pedestrians’ exposure to traffic noise is also spatially interesting, given that the results reveal </w:t>
      </w:r>
      <w:r w:rsidR="00C413C6">
        <w:t>areal</w:t>
      </w:r>
      <w:r w:rsidR="006E44BF">
        <w:t xml:space="preserve"> patterns and inequalities in pedestrians’ exposures to traffic noise. </w:t>
      </w:r>
    </w:p>
    <w:p w14:paraId="22CFAACD" w14:textId="5A33EE98" w:rsidR="0031122F" w:rsidRDefault="0039147D" w:rsidP="0031122F">
      <w:r>
        <w:t>The study area of the thesis is defined by the extent of the Traffic noise zones in Helsinki</w:t>
      </w:r>
      <w:r w:rsidR="00474ADF">
        <w:t>, i.e. the municipal boundaries of the city of Helsinki</w:t>
      </w:r>
      <w:r w:rsidR="00846370">
        <w:t xml:space="preserve"> (</w:t>
      </w:r>
      <w:r w:rsidR="00846370">
        <w:fldChar w:fldCharType="begin"/>
      </w:r>
      <w:r w:rsidR="00846370">
        <w:instrText xml:space="preserve"> REF _Ref9677781 \h </w:instrText>
      </w:r>
      <w:r w:rsidR="00846370">
        <w:fldChar w:fldCharType="separate"/>
      </w:r>
      <w:r w:rsidR="00D908C2">
        <w:t xml:space="preserve">Figure </w:t>
      </w:r>
      <w:r w:rsidR="00D908C2">
        <w:rPr>
          <w:noProof/>
        </w:rPr>
        <w:t>2</w:t>
      </w:r>
      <w:r w:rsidR="00846370">
        <w:fldChar w:fldCharType="end"/>
      </w:r>
      <w:r w:rsidR="00846370">
        <w:t>)</w:t>
      </w:r>
      <w:r>
        <w:t xml:space="preserve">. </w:t>
      </w:r>
      <w:r w:rsidR="00200930">
        <w:t xml:space="preserve">Some of the islands in southern Helsinki were excluded since the traffic noise data did not cover them. </w:t>
      </w:r>
      <w:r>
        <w:t xml:space="preserve">However, the concepts and methods are applicable to any area for which modelled traffic noise surfaces and OpenStreetMap data are </w:t>
      </w:r>
      <w:r>
        <w:lastRenderedPageBreak/>
        <w:t xml:space="preserve">available. </w:t>
      </w:r>
      <w:r w:rsidR="00A278E8">
        <w:t>Such areas include for example major cities in Europe due to traffic noise assessments required by EU directives</w:t>
      </w:r>
      <w:r w:rsidR="001307A8">
        <w:t xml:space="preserve"> and (almost) global coverage of OSM</w:t>
      </w:r>
      <w:r w:rsidR="00A278E8">
        <w:t>.</w:t>
      </w:r>
      <w:r w:rsidR="00C27241">
        <w:t xml:space="preserve"> </w:t>
      </w:r>
    </w:p>
    <w:p w14:paraId="63A57AE0" w14:textId="77777777" w:rsidR="00BF28AE" w:rsidRDefault="00BF28AE" w:rsidP="00BF28AE">
      <w:pPr>
        <w:keepNext/>
      </w:pPr>
      <w:r>
        <w:rPr>
          <w:noProof/>
        </w:rPr>
        <w:drawing>
          <wp:inline distT="0" distB="0" distL="0" distR="0" wp14:anchorId="024900B4" wp14:editId="39513452">
            <wp:extent cx="6116043" cy="5401944"/>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udy_area.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16043" cy="5401944"/>
                    </a:xfrm>
                    <a:prstGeom prst="rect">
                      <a:avLst/>
                    </a:prstGeom>
                  </pic:spPr>
                </pic:pic>
              </a:graphicData>
            </a:graphic>
          </wp:inline>
        </w:drawing>
      </w:r>
    </w:p>
    <w:p w14:paraId="3FC8DD0C" w14:textId="19487BB9" w:rsidR="00BF28AE" w:rsidRPr="0031122F" w:rsidRDefault="00BF28AE" w:rsidP="00BF28AE">
      <w:pPr>
        <w:pStyle w:val="Caption"/>
        <w:jc w:val="both"/>
      </w:pPr>
      <w:bookmarkStart w:id="19" w:name="_Ref9677781"/>
      <w:bookmarkStart w:id="20" w:name="_Toc10537501"/>
      <w:r>
        <w:t xml:space="preserve">Figure </w:t>
      </w:r>
      <w:r>
        <w:fldChar w:fldCharType="begin"/>
      </w:r>
      <w:r>
        <w:instrText xml:space="preserve"> SEQ Figure \* ARABIC </w:instrText>
      </w:r>
      <w:r>
        <w:fldChar w:fldCharType="separate"/>
      </w:r>
      <w:r w:rsidR="00D908C2">
        <w:rPr>
          <w:noProof/>
        </w:rPr>
        <w:t>2</w:t>
      </w:r>
      <w:r>
        <w:fldChar w:fldCharType="end"/>
      </w:r>
      <w:bookmarkEnd w:id="19"/>
      <w:r>
        <w:t>. Map of the study area</w:t>
      </w:r>
      <w:r w:rsidR="00623ABB">
        <w:t>;</w:t>
      </w:r>
      <w:r>
        <w:t xml:space="preserve"> extent of the city of Helsinki excluding the southern islands.</w:t>
      </w:r>
      <w:bookmarkEnd w:id="20"/>
    </w:p>
    <w:p w14:paraId="39B20394" w14:textId="1FA0D468" w:rsidR="00ED0F8F" w:rsidRPr="000253AC" w:rsidRDefault="00ED0F8F" w:rsidP="00ED0F8F">
      <w:pPr>
        <w:pStyle w:val="Heading2"/>
      </w:pPr>
      <w:bookmarkStart w:id="21" w:name="_Toc10537466"/>
      <w:r w:rsidRPr="000253AC">
        <w:t>Materials</w:t>
      </w:r>
      <w:bookmarkEnd w:id="21"/>
    </w:p>
    <w:p w14:paraId="78016C46" w14:textId="064650C4" w:rsidR="004E3E0F" w:rsidRPr="000253AC" w:rsidRDefault="002E0C59" w:rsidP="00020EA1">
      <w:pPr>
        <w:pStyle w:val="TableCaption"/>
      </w:pPr>
      <w:bookmarkStart w:id="22" w:name="_Toc10537427"/>
      <w:r>
        <w:t xml:space="preserve">Table </w:t>
      </w:r>
      <w:r w:rsidR="004F023F">
        <w:fldChar w:fldCharType="begin"/>
      </w:r>
      <w:r w:rsidR="004F023F">
        <w:instrText xml:space="preserve"> SEQ Table \* ARABIC </w:instrText>
      </w:r>
      <w:r w:rsidR="004F023F">
        <w:fldChar w:fldCharType="separate"/>
      </w:r>
      <w:r w:rsidR="003A5764">
        <w:rPr>
          <w:noProof/>
        </w:rPr>
        <w:t>1</w:t>
      </w:r>
      <w:r w:rsidR="004F023F">
        <w:rPr>
          <w:noProof/>
        </w:rPr>
        <w:fldChar w:fldCharType="end"/>
      </w:r>
      <w:r w:rsidR="00132115" w:rsidRPr="000253AC">
        <w:t xml:space="preserve">. Materials that </w:t>
      </w:r>
      <w:r w:rsidR="00A21BFE">
        <w:t>were</w:t>
      </w:r>
      <w:r w:rsidR="00132115" w:rsidRPr="000253AC">
        <w:t xml:space="preserve"> used in the </w:t>
      </w:r>
      <w:r w:rsidR="00132115" w:rsidRPr="00CE4D3F">
        <w:t>study</w:t>
      </w:r>
      <w:r w:rsidR="00132115" w:rsidRPr="000253AC">
        <w:t>.</w:t>
      </w:r>
      <w:bookmarkEnd w:id="22"/>
      <w:r w:rsidR="00132115" w:rsidRPr="000253AC">
        <w:t xml:space="preserve"> </w:t>
      </w:r>
    </w:p>
    <w:tbl>
      <w:tblPr>
        <w:tblStyle w:val="TableGrid"/>
        <w:tblW w:w="0" w:type="auto"/>
        <w:tblLook w:val="04A0" w:firstRow="1" w:lastRow="0" w:firstColumn="1" w:lastColumn="0" w:noHBand="0" w:noVBand="1"/>
      </w:tblPr>
      <w:tblGrid>
        <w:gridCol w:w="1843"/>
        <w:gridCol w:w="2410"/>
        <w:gridCol w:w="2963"/>
        <w:gridCol w:w="2406"/>
      </w:tblGrid>
      <w:tr w:rsidR="004E3E0F" w:rsidRPr="000253AC" w14:paraId="3290B717" w14:textId="77777777" w:rsidTr="0039343E">
        <w:trPr>
          <w:trHeight w:val="579"/>
        </w:trPr>
        <w:tc>
          <w:tcPr>
            <w:tcW w:w="1843" w:type="dxa"/>
            <w:tcBorders>
              <w:top w:val="single" w:sz="4" w:space="0" w:color="auto"/>
              <w:left w:val="nil"/>
              <w:bottom w:val="single" w:sz="4" w:space="0" w:color="auto"/>
              <w:right w:val="nil"/>
            </w:tcBorders>
          </w:tcPr>
          <w:p w14:paraId="755962E8" w14:textId="77777777" w:rsidR="004E3E0F" w:rsidRPr="000253AC" w:rsidRDefault="004E3E0F" w:rsidP="0039343E">
            <w:pPr>
              <w:spacing w:before="240" w:after="0"/>
              <w:jc w:val="left"/>
              <w:rPr>
                <w:sz w:val="18"/>
                <w:szCs w:val="18"/>
              </w:rPr>
            </w:pPr>
            <w:r w:rsidRPr="000253AC">
              <w:rPr>
                <w:sz w:val="18"/>
                <w:szCs w:val="18"/>
              </w:rPr>
              <w:t>Name</w:t>
            </w:r>
          </w:p>
        </w:tc>
        <w:tc>
          <w:tcPr>
            <w:tcW w:w="2410" w:type="dxa"/>
            <w:tcBorders>
              <w:top w:val="single" w:sz="4" w:space="0" w:color="auto"/>
              <w:left w:val="nil"/>
              <w:bottom w:val="single" w:sz="4" w:space="0" w:color="auto"/>
              <w:right w:val="nil"/>
            </w:tcBorders>
          </w:tcPr>
          <w:p w14:paraId="01344BE8" w14:textId="77777777" w:rsidR="004E3E0F" w:rsidRPr="000253AC" w:rsidRDefault="004E3E0F" w:rsidP="0039343E">
            <w:pPr>
              <w:spacing w:before="240" w:after="0"/>
              <w:jc w:val="left"/>
              <w:rPr>
                <w:sz w:val="18"/>
                <w:szCs w:val="18"/>
              </w:rPr>
            </w:pPr>
            <w:r w:rsidRPr="000253AC">
              <w:rPr>
                <w:sz w:val="18"/>
                <w:szCs w:val="18"/>
              </w:rPr>
              <w:t>Source</w:t>
            </w:r>
          </w:p>
        </w:tc>
        <w:tc>
          <w:tcPr>
            <w:tcW w:w="2963" w:type="dxa"/>
            <w:tcBorders>
              <w:top w:val="single" w:sz="4" w:space="0" w:color="auto"/>
              <w:left w:val="nil"/>
              <w:bottom w:val="single" w:sz="4" w:space="0" w:color="auto"/>
              <w:right w:val="nil"/>
            </w:tcBorders>
          </w:tcPr>
          <w:p w14:paraId="4E50ACDE" w14:textId="77777777" w:rsidR="004E3E0F" w:rsidRPr="000253AC" w:rsidRDefault="004E3E0F" w:rsidP="0039343E">
            <w:pPr>
              <w:spacing w:before="240" w:after="0"/>
              <w:jc w:val="left"/>
              <w:rPr>
                <w:sz w:val="18"/>
                <w:szCs w:val="18"/>
              </w:rPr>
            </w:pPr>
            <w:r w:rsidRPr="000253AC">
              <w:rPr>
                <w:sz w:val="18"/>
                <w:szCs w:val="18"/>
              </w:rPr>
              <w:t>Description</w:t>
            </w:r>
          </w:p>
        </w:tc>
        <w:tc>
          <w:tcPr>
            <w:tcW w:w="2406" w:type="dxa"/>
            <w:tcBorders>
              <w:top w:val="single" w:sz="4" w:space="0" w:color="auto"/>
              <w:left w:val="nil"/>
              <w:bottom w:val="single" w:sz="4" w:space="0" w:color="auto"/>
              <w:right w:val="nil"/>
            </w:tcBorders>
          </w:tcPr>
          <w:p w14:paraId="08049339" w14:textId="77777777" w:rsidR="004E3E0F" w:rsidRPr="000253AC" w:rsidRDefault="004E3E0F" w:rsidP="0039343E">
            <w:pPr>
              <w:spacing w:before="240" w:after="0"/>
              <w:jc w:val="left"/>
              <w:rPr>
                <w:sz w:val="18"/>
                <w:szCs w:val="18"/>
              </w:rPr>
            </w:pPr>
            <w:r w:rsidRPr="000253AC">
              <w:rPr>
                <w:sz w:val="18"/>
                <w:szCs w:val="18"/>
              </w:rPr>
              <w:t>Use in the study</w:t>
            </w:r>
          </w:p>
        </w:tc>
      </w:tr>
      <w:tr w:rsidR="004E3E0F" w:rsidRPr="000253AC" w14:paraId="3300BC07" w14:textId="77777777" w:rsidTr="0039343E">
        <w:trPr>
          <w:trHeight w:val="702"/>
        </w:trPr>
        <w:tc>
          <w:tcPr>
            <w:tcW w:w="1843" w:type="dxa"/>
            <w:tcBorders>
              <w:top w:val="single" w:sz="4" w:space="0" w:color="auto"/>
              <w:left w:val="nil"/>
              <w:bottom w:val="nil"/>
              <w:right w:val="nil"/>
            </w:tcBorders>
          </w:tcPr>
          <w:p w14:paraId="74CCCED6" w14:textId="77777777" w:rsidR="004E3E0F" w:rsidRPr="000253AC" w:rsidRDefault="004E3E0F" w:rsidP="0039343E">
            <w:pPr>
              <w:spacing w:before="120" w:after="120" w:line="276" w:lineRule="auto"/>
              <w:jc w:val="left"/>
              <w:rPr>
                <w:sz w:val="18"/>
                <w:szCs w:val="18"/>
              </w:rPr>
            </w:pPr>
            <w:r w:rsidRPr="000253AC">
              <w:rPr>
                <w:sz w:val="18"/>
                <w:szCs w:val="18"/>
              </w:rPr>
              <w:t>Traffic noise zones in Helsinki 2017</w:t>
            </w:r>
          </w:p>
        </w:tc>
        <w:tc>
          <w:tcPr>
            <w:tcW w:w="2410" w:type="dxa"/>
            <w:tcBorders>
              <w:top w:val="single" w:sz="4" w:space="0" w:color="auto"/>
              <w:left w:val="nil"/>
              <w:bottom w:val="nil"/>
              <w:right w:val="nil"/>
            </w:tcBorders>
          </w:tcPr>
          <w:p w14:paraId="7027CDA4" w14:textId="77777777" w:rsidR="004E3E0F" w:rsidRPr="000253AC" w:rsidRDefault="004E3E0F" w:rsidP="0039343E">
            <w:pPr>
              <w:spacing w:before="120" w:after="120" w:line="276" w:lineRule="auto"/>
              <w:jc w:val="left"/>
              <w:rPr>
                <w:sz w:val="18"/>
                <w:szCs w:val="18"/>
              </w:rPr>
            </w:pPr>
            <w:r w:rsidRPr="000253AC">
              <w:rPr>
                <w:sz w:val="18"/>
                <w:szCs w:val="18"/>
              </w:rPr>
              <w:t xml:space="preserve">Urban Environment Division of city of Helsinki </w:t>
            </w:r>
            <w:r w:rsidRPr="000253AC">
              <w:rPr>
                <w:sz w:val="18"/>
                <w:szCs w:val="18"/>
              </w:rPr>
              <w:br/>
              <w:t>(</w:t>
            </w:r>
            <w:proofErr w:type="spellStart"/>
            <w:r w:rsidRPr="000253AC">
              <w:rPr>
                <w:sz w:val="18"/>
                <w:szCs w:val="18"/>
              </w:rPr>
              <w:t>Helsingin</w:t>
            </w:r>
            <w:proofErr w:type="spellEnd"/>
            <w:r w:rsidRPr="000253AC">
              <w:rPr>
                <w:sz w:val="18"/>
                <w:szCs w:val="18"/>
              </w:rPr>
              <w:t xml:space="preserve"> </w:t>
            </w:r>
            <w:proofErr w:type="spellStart"/>
            <w:r w:rsidRPr="000253AC">
              <w:rPr>
                <w:sz w:val="18"/>
                <w:szCs w:val="18"/>
              </w:rPr>
              <w:t>kaupunkiympäristön</w:t>
            </w:r>
            <w:proofErr w:type="spellEnd"/>
            <w:r w:rsidRPr="000253AC">
              <w:rPr>
                <w:sz w:val="18"/>
                <w:szCs w:val="18"/>
              </w:rPr>
              <w:t xml:space="preserve"> </w:t>
            </w:r>
            <w:proofErr w:type="spellStart"/>
            <w:r w:rsidRPr="000253AC">
              <w:rPr>
                <w:sz w:val="18"/>
                <w:szCs w:val="18"/>
              </w:rPr>
              <w:t>toimiala</w:t>
            </w:r>
            <w:proofErr w:type="spellEnd"/>
            <w:r w:rsidRPr="000253AC">
              <w:rPr>
                <w:sz w:val="18"/>
                <w:szCs w:val="18"/>
              </w:rPr>
              <w:t>)</w:t>
            </w:r>
          </w:p>
        </w:tc>
        <w:tc>
          <w:tcPr>
            <w:tcW w:w="2963" w:type="dxa"/>
            <w:tcBorders>
              <w:top w:val="single" w:sz="4" w:space="0" w:color="auto"/>
              <w:left w:val="nil"/>
              <w:bottom w:val="nil"/>
              <w:right w:val="nil"/>
            </w:tcBorders>
          </w:tcPr>
          <w:p w14:paraId="42090DFB" w14:textId="1DE5CDBC" w:rsidR="004E3E0F" w:rsidRPr="000253AC" w:rsidRDefault="004E3E0F" w:rsidP="0039343E">
            <w:pPr>
              <w:spacing w:before="120" w:after="120" w:line="276" w:lineRule="auto"/>
              <w:jc w:val="left"/>
              <w:rPr>
                <w:sz w:val="18"/>
                <w:szCs w:val="18"/>
              </w:rPr>
            </w:pPr>
            <w:r w:rsidRPr="000253AC">
              <w:rPr>
                <w:sz w:val="18"/>
                <w:szCs w:val="18"/>
              </w:rPr>
              <w:t xml:space="preserve">Modelled traffic noise </w:t>
            </w:r>
            <w:r w:rsidR="00E14F72">
              <w:rPr>
                <w:sz w:val="18"/>
                <w:szCs w:val="18"/>
              </w:rPr>
              <w:t>surfaces</w:t>
            </w:r>
            <w:r w:rsidRPr="000253AC">
              <w:rPr>
                <w:sz w:val="18"/>
                <w:szCs w:val="18"/>
              </w:rPr>
              <w:t xml:space="preserve"> as polygon layer covering the city of Helsinki. Minimum and maximum </w:t>
            </w:r>
            <w:r w:rsidRPr="000253AC">
              <w:rPr>
                <w:sz w:val="18"/>
                <w:szCs w:val="18"/>
              </w:rPr>
              <w:lastRenderedPageBreak/>
              <w:t xml:space="preserve">noise levels are stored as attribute information. </w:t>
            </w:r>
          </w:p>
        </w:tc>
        <w:tc>
          <w:tcPr>
            <w:tcW w:w="2406" w:type="dxa"/>
            <w:tcBorders>
              <w:top w:val="single" w:sz="4" w:space="0" w:color="auto"/>
              <w:left w:val="nil"/>
              <w:bottom w:val="nil"/>
              <w:right w:val="nil"/>
            </w:tcBorders>
          </w:tcPr>
          <w:p w14:paraId="706A2455" w14:textId="04C85AF9" w:rsidR="004E3E0F" w:rsidRPr="000253AC" w:rsidRDefault="004E3E0F" w:rsidP="0039343E">
            <w:pPr>
              <w:spacing w:before="120" w:after="120" w:line="276" w:lineRule="auto"/>
              <w:jc w:val="left"/>
              <w:rPr>
                <w:sz w:val="18"/>
                <w:szCs w:val="18"/>
              </w:rPr>
            </w:pPr>
            <w:r w:rsidRPr="000253AC">
              <w:rPr>
                <w:sz w:val="18"/>
                <w:szCs w:val="18"/>
              </w:rPr>
              <w:lastRenderedPageBreak/>
              <w:t xml:space="preserve">Traffic noise exposures </w:t>
            </w:r>
            <w:r w:rsidR="00E14F72">
              <w:rPr>
                <w:sz w:val="18"/>
                <w:szCs w:val="18"/>
              </w:rPr>
              <w:t xml:space="preserve">are </w:t>
            </w:r>
            <w:r w:rsidRPr="000253AC">
              <w:rPr>
                <w:sz w:val="18"/>
                <w:szCs w:val="18"/>
              </w:rPr>
              <w:t xml:space="preserve">based on </w:t>
            </w:r>
            <w:r w:rsidR="00E14F72">
              <w:rPr>
                <w:sz w:val="18"/>
                <w:szCs w:val="18"/>
              </w:rPr>
              <w:t xml:space="preserve">the </w:t>
            </w:r>
            <w:r w:rsidRPr="000253AC">
              <w:rPr>
                <w:sz w:val="18"/>
                <w:szCs w:val="18"/>
              </w:rPr>
              <w:t xml:space="preserve">traffic noise </w:t>
            </w:r>
            <w:r w:rsidR="00E14F72">
              <w:rPr>
                <w:sz w:val="18"/>
                <w:szCs w:val="18"/>
              </w:rPr>
              <w:t>surfaces</w:t>
            </w:r>
            <w:r w:rsidRPr="000253AC">
              <w:rPr>
                <w:sz w:val="18"/>
                <w:szCs w:val="18"/>
              </w:rPr>
              <w:t xml:space="preserve"> </w:t>
            </w:r>
            <w:r w:rsidR="00E14F72">
              <w:rPr>
                <w:sz w:val="18"/>
                <w:szCs w:val="18"/>
              </w:rPr>
              <w:t xml:space="preserve">(zones) </w:t>
            </w:r>
            <w:r w:rsidRPr="000253AC">
              <w:rPr>
                <w:sz w:val="18"/>
                <w:szCs w:val="18"/>
              </w:rPr>
              <w:t xml:space="preserve">of this dataset. </w:t>
            </w:r>
          </w:p>
        </w:tc>
      </w:tr>
      <w:tr w:rsidR="004E3E0F" w:rsidRPr="000253AC" w14:paraId="7CE3B90A" w14:textId="77777777" w:rsidTr="0039343E">
        <w:trPr>
          <w:trHeight w:val="727"/>
        </w:trPr>
        <w:tc>
          <w:tcPr>
            <w:tcW w:w="1843" w:type="dxa"/>
            <w:tcBorders>
              <w:top w:val="nil"/>
              <w:left w:val="nil"/>
              <w:bottom w:val="nil"/>
              <w:right w:val="nil"/>
            </w:tcBorders>
          </w:tcPr>
          <w:p w14:paraId="23B71DC9" w14:textId="18051AE7" w:rsidR="004E3E0F" w:rsidRPr="000253AC" w:rsidRDefault="00F15534" w:rsidP="0039343E">
            <w:pPr>
              <w:spacing w:before="120" w:after="120" w:line="276" w:lineRule="auto"/>
              <w:jc w:val="left"/>
              <w:rPr>
                <w:sz w:val="18"/>
                <w:szCs w:val="18"/>
              </w:rPr>
            </w:pPr>
            <w:r>
              <w:rPr>
                <w:sz w:val="18"/>
                <w:szCs w:val="18"/>
              </w:rPr>
              <w:t xml:space="preserve">250m statistical </w:t>
            </w:r>
            <w:r w:rsidR="004E3E0F" w:rsidRPr="000253AC">
              <w:rPr>
                <w:sz w:val="18"/>
                <w:szCs w:val="18"/>
              </w:rPr>
              <w:t>grid</w:t>
            </w:r>
          </w:p>
        </w:tc>
        <w:tc>
          <w:tcPr>
            <w:tcW w:w="2410" w:type="dxa"/>
            <w:tcBorders>
              <w:top w:val="nil"/>
              <w:left w:val="nil"/>
              <w:bottom w:val="nil"/>
              <w:right w:val="nil"/>
            </w:tcBorders>
          </w:tcPr>
          <w:p w14:paraId="42FE5FEB" w14:textId="55323048" w:rsidR="004E3E0F" w:rsidRPr="000253AC" w:rsidRDefault="00F15534" w:rsidP="0039343E">
            <w:pPr>
              <w:spacing w:before="120" w:after="120" w:line="276" w:lineRule="auto"/>
              <w:jc w:val="left"/>
              <w:rPr>
                <w:sz w:val="18"/>
                <w:szCs w:val="18"/>
              </w:rPr>
            </w:pPr>
            <w:r>
              <w:rPr>
                <w:sz w:val="18"/>
                <w:szCs w:val="18"/>
              </w:rPr>
              <w:t>Statistics Finland</w:t>
            </w:r>
          </w:p>
        </w:tc>
        <w:tc>
          <w:tcPr>
            <w:tcW w:w="2963" w:type="dxa"/>
            <w:tcBorders>
              <w:top w:val="nil"/>
              <w:left w:val="nil"/>
              <w:bottom w:val="nil"/>
              <w:right w:val="nil"/>
            </w:tcBorders>
          </w:tcPr>
          <w:p w14:paraId="33B2812E" w14:textId="53329D79" w:rsidR="004E3E0F" w:rsidRPr="000253AC" w:rsidRDefault="004E3E0F" w:rsidP="0039343E">
            <w:pPr>
              <w:spacing w:before="120" w:after="120" w:line="276" w:lineRule="auto"/>
              <w:jc w:val="left"/>
              <w:rPr>
                <w:sz w:val="18"/>
                <w:szCs w:val="18"/>
              </w:rPr>
            </w:pPr>
            <w:r w:rsidRPr="000253AC">
              <w:rPr>
                <w:sz w:val="18"/>
                <w:szCs w:val="18"/>
              </w:rPr>
              <w:t xml:space="preserve">250m * 250m </w:t>
            </w:r>
            <w:r w:rsidR="00F15534">
              <w:rPr>
                <w:sz w:val="18"/>
                <w:szCs w:val="18"/>
              </w:rPr>
              <w:t xml:space="preserve">polygon </w:t>
            </w:r>
            <w:r w:rsidRPr="000253AC">
              <w:rPr>
                <w:sz w:val="18"/>
                <w:szCs w:val="18"/>
              </w:rPr>
              <w:t>grid layer.</w:t>
            </w:r>
          </w:p>
        </w:tc>
        <w:tc>
          <w:tcPr>
            <w:tcW w:w="2406" w:type="dxa"/>
            <w:tcBorders>
              <w:top w:val="nil"/>
              <w:left w:val="nil"/>
              <w:bottom w:val="nil"/>
              <w:right w:val="nil"/>
            </w:tcBorders>
          </w:tcPr>
          <w:p w14:paraId="62128E23" w14:textId="2EC8F5E4" w:rsidR="004E3E0F" w:rsidRPr="000253AC" w:rsidRDefault="004E3E0F" w:rsidP="0039343E">
            <w:pPr>
              <w:spacing w:before="120" w:after="120" w:line="276" w:lineRule="auto"/>
              <w:jc w:val="left"/>
              <w:rPr>
                <w:sz w:val="18"/>
                <w:szCs w:val="18"/>
              </w:rPr>
            </w:pPr>
            <w:r w:rsidRPr="000253AC">
              <w:rPr>
                <w:sz w:val="18"/>
                <w:szCs w:val="18"/>
              </w:rPr>
              <w:t xml:space="preserve">Center points of the grid layer </w:t>
            </w:r>
            <w:r w:rsidR="00E14F72">
              <w:rPr>
                <w:sz w:val="18"/>
                <w:szCs w:val="18"/>
              </w:rPr>
              <w:t>were</w:t>
            </w:r>
            <w:r w:rsidRPr="000253AC">
              <w:rPr>
                <w:sz w:val="18"/>
                <w:szCs w:val="18"/>
              </w:rPr>
              <w:t xml:space="preserve"> used as origins </w:t>
            </w:r>
            <w:r w:rsidR="00F15534">
              <w:rPr>
                <w:sz w:val="18"/>
                <w:szCs w:val="18"/>
              </w:rPr>
              <w:t xml:space="preserve">in </w:t>
            </w:r>
            <w:r w:rsidRPr="000253AC">
              <w:rPr>
                <w:sz w:val="18"/>
                <w:szCs w:val="18"/>
              </w:rPr>
              <w:t>the routing analysis.</w:t>
            </w:r>
            <w:r w:rsidR="00F15534">
              <w:rPr>
                <w:sz w:val="18"/>
                <w:szCs w:val="18"/>
              </w:rPr>
              <w:t xml:space="preserve"> Grid cell polygons </w:t>
            </w:r>
            <w:r w:rsidR="009E2116">
              <w:rPr>
                <w:sz w:val="18"/>
                <w:szCs w:val="18"/>
              </w:rPr>
              <w:t>were</w:t>
            </w:r>
            <w:r w:rsidR="00F15534">
              <w:rPr>
                <w:sz w:val="18"/>
                <w:szCs w:val="18"/>
              </w:rPr>
              <w:t xml:space="preserve"> used in visualizing the results.</w:t>
            </w:r>
          </w:p>
        </w:tc>
      </w:tr>
      <w:tr w:rsidR="004E3E0F" w:rsidRPr="000253AC" w14:paraId="015E0DDA" w14:textId="77777777" w:rsidTr="0039343E">
        <w:trPr>
          <w:trHeight w:val="727"/>
        </w:trPr>
        <w:tc>
          <w:tcPr>
            <w:tcW w:w="1843" w:type="dxa"/>
            <w:tcBorders>
              <w:top w:val="nil"/>
              <w:left w:val="nil"/>
              <w:bottom w:val="nil"/>
              <w:right w:val="nil"/>
            </w:tcBorders>
          </w:tcPr>
          <w:p w14:paraId="473EBD27" w14:textId="488087BC" w:rsidR="004E3E0F" w:rsidRPr="000253AC" w:rsidRDefault="004E3E0F" w:rsidP="0039343E">
            <w:pPr>
              <w:spacing w:before="120" w:after="120" w:line="276" w:lineRule="auto"/>
              <w:jc w:val="left"/>
              <w:rPr>
                <w:sz w:val="18"/>
                <w:szCs w:val="18"/>
              </w:rPr>
            </w:pPr>
            <w:r w:rsidRPr="000253AC">
              <w:rPr>
                <w:sz w:val="18"/>
                <w:szCs w:val="18"/>
              </w:rPr>
              <w:t>YKR</w:t>
            </w:r>
            <w:r w:rsidR="006F19CE">
              <w:rPr>
                <w:sz w:val="18"/>
                <w:szCs w:val="18"/>
              </w:rPr>
              <w:t>-commuting data</w:t>
            </w:r>
          </w:p>
        </w:tc>
        <w:tc>
          <w:tcPr>
            <w:tcW w:w="2410" w:type="dxa"/>
            <w:tcBorders>
              <w:top w:val="nil"/>
              <w:left w:val="nil"/>
              <w:bottom w:val="nil"/>
              <w:right w:val="nil"/>
            </w:tcBorders>
          </w:tcPr>
          <w:p w14:paraId="4CEB5935" w14:textId="3A4B72C4" w:rsidR="004E3E0F" w:rsidRPr="000253AC" w:rsidRDefault="004E3E0F" w:rsidP="0039343E">
            <w:pPr>
              <w:spacing w:before="120" w:after="120" w:line="276" w:lineRule="auto"/>
              <w:jc w:val="left"/>
              <w:rPr>
                <w:sz w:val="18"/>
                <w:szCs w:val="18"/>
              </w:rPr>
            </w:pPr>
            <w:r w:rsidRPr="000253AC">
              <w:rPr>
                <w:sz w:val="18"/>
                <w:szCs w:val="18"/>
              </w:rPr>
              <w:t>Finnish Environment Institute (SYKE)</w:t>
            </w:r>
            <w:r w:rsidR="006F19CE">
              <w:rPr>
                <w:sz w:val="18"/>
                <w:szCs w:val="18"/>
              </w:rPr>
              <w:t xml:space="preserve"> / Statistics Finland</w:t>
            </w:r>
          </w:p>
        </w:tc>
        <w:tc>
          <w:tcPr>
            <w:tcW w:w="2963" w:type="dxa"/>
            <w:tcBorders>
              <w:top w:val="nil"/>
              <w:left w:val="nil"/>
              <w:bottom w:val="nil"/>
              <w:right w:val="nil"/>
            </w:tcBorders>
          </w:tcPr>
          <w:p w14:paraId="7BCA3080" w14:textId="76F0F739" w:rsidR="004E3E0F" w:rsidRPr="000253AC" w:rsidRDefault="003D4CC0" w:rsidP="0039343E">
            <w:pPr>
              <w:spacing w:before="120" w:after="120" w:line="276" w:lineRule="auto"/>
              <w:jc w:val="left"/>
              <w:rPr>
                <w:sz w:val="18"/>
                <w:szCs w:val="18"/>
              </w:rPr>
            </w:pPr>
            <w:r>
              <w:rPr>
                <w:sz w:val="18"/>
                <w:szCs w:val="18"/>
              </w:rPr>
              <w:t>Commutes between 250m statistical grid cells as table. One row in the table represents the total number of commutes between two grid cells.</w:t>
            </w:r>
          </w:p>
        </w:tc>
        <w:tc>
          <w:tcPr>
            <w:tcW w:w="2406" w:type="dxa"/>
            <w:tcBorders>
              <w:top w:val="nil"/>
              <w:left w:val="nil"/>
              <w:bottom w:val="nil"/>
              <w:right w:val="nil"/>
            </w:tcBorders>
          </w:tcPr>
          <w:p w14:paraId="16B38E12" w14:textId="71ADA1A9" w:rsidR="004E3E0F" w:rsidRPr="000253AC" w:rsidRDefault="00C6423A" w:rsidP="0039343E">
            <w:pPr>
              <w:spacing w:before="120" w:after="120" w:line="276" w:lineRule="auto"/>
              <w:jc w:val="left"/>
              <w:rPr>
                <w:sz w:val="18"/>
                <w:szCs w:val="18"/>
              </w:rPr>
            </w:pPr>
            <w:r>
              <w:rPr>
                <w:sz w:val="18"/>
                <w:szCs w:val="18"/>
              </w:rPr>
              <w:t>Utilization rates of local PT stops were calculated based on PT itineraries planned for the commutes</w:t>
            </w:r>
            <w:r w:rsidR="00437C5E">
              <w:rPr>
                <w:sz w:val="18"/>
                <w:szCs w:val="18"/>
              </w:rPr>
              <w:t xml:space="preserve">. </w:t>
            </w:r>
          </w:p>
        </w:tc>
      </w:tr>
      <w:tr w:rsidR="004D21F1" w:rsidRPr="000253AC" w14:paraId="0DE206AC" w14:textId="77777777" w:rsidTr="0039343E">
        <w:trPr>
          <w:trHeight w:val="727"/>
        </w:trPr>
        <w:tc>
          <w:tcPr>
            <w:tcW w:w="1843" w:type="dxa"/>
            <w:tcBorders>
              <w:top w:val="nil"/>
              <w:left w:val="nil"/>
              <w:bottom w:val="nil"/>
              <w:right w:val="nil"/>
            </w:tcBorders>
          </w:tcPr>
          <w:p w14:paraId="0DA161B8" w14:textId="5CE1C66A" w:rsidR="004D21F1" w:rsidRPr="000253AC" w:rsidRDefault="004D21F1" w:rsidP="004D21F1">
            <w:pPr>
              <w:spacing w:before="120" w:after="120" w:line="276" w:lineRule="auto"/>
              <w:jc w:val="left"/>
              <w:rPr>
                <w:sz w:val="18"/>
                <w:szCs w:val="18"/>
              </w:rPr>
            </w:pPr>
            <w:r>
              <w:rPr>
                <w:sz w:val="18"/>
                <w:szCs w:val="18"/>
              </w:rPr>
              <w:t>City districts in the Helsinki Metropolitan Area</w:t>
            </w:r>
          </w:p>
        </w:tc>
        <w:tc>
          <w:tcPr>
            <w:tcW w:w="2410" w:type="dxa"/>
            <w:tcBorders>
              <w:top w:val="nil"/>
              <w:left w:val="nil"/>
              <w:bottom w:val="nil"/>
              <w:right w:val="nil"/>
            </w:tcBorders>
          </w:tcPr>
          <w:p w14:paraId="032E8A84" w14:textId="5C85B459" w:rsidR="004D21F1" w:rsidRPr="000253AC" w:rsidRDefault="004D21F1" w:rsidP="004D21F1">
            <w:pPr>
              <w:spacing w:before="120" w:after="120" w:line="276" w:lineRule="auto"/>
              <w:jc w:val="left"/>
              <w:rPr>
                <w:sz w:val="18"/>
                <w:szCs w:val="18"/>
              </w:rPr>
            </w:pPr>
            <w:r w:rsidRPr="004D21F1">
              <w:rPr>
                <w:sz w:val="18"/>
                <w:szCs w:val="18"/>
              </w:rPr>
              <w:t>Helsinki Region Environmental Services Authority HSY</w:t>
            </w:r>
          </w:p>
        </w:tc>
        <w:tc>
          <w:tcPr>
            <w:tcW w:w="2963" w:type="dxa"/>
            <w:tcBorders>
              <w:top w:val="nil"/>
              <w:left w:val="nil"/>
              <w:bottom w:val="nil"/>
              <w:right w:val="nil"/>
            </w:tcBorders>
          </w:tcPr>
          <w:p w14:paraId="2B84A60C" w14:textId="1064A8C8" w:rsidR="004D21F1" w:rsidRDefault="004D21F1" w:rsidP="004D21F1">
            <w:pPr>
              <w:spacing w:before="120" w:after="120" w:line="276" w:lineRule="auto"/>
              <w:jc w:val="left"/>
              <w:rPr>
                <w:sz w:val="18"/>
                <w:szCs w:val="18"/>
              </w:rPr>
            </w:pPr>
            <w:r>
              <w:rPr>
                <w:sz w:val="18"/>
                <w:szCs w:val="18"/>
              </w:rPr>
              <w:t>City districts as polygons.</w:t>
            </w:r>
          </w:p>
        </w:tc>
        <w:tc>
          <w:tcPr>
            <w:tcW w:w="2406" w:type="dxa"/>
            <w:tcBorders>
              <w:top w:val="nil"/>
              <w:left w:val="nil"/>
              <w:bottom w:val="nil"/>
              <w:right w:val="nil"/>
            </w:tcBorders>
          </w:tcPr>
          <w:p w14:paraId="1AE2E7C4" w14:textId="0E6EDABB" w:rsidR="004D21F1" w:rsidRDefault="00235455" w:rsidP="004D21F1">
            <w:pPr>
              <w:spacing w:before="120" w:after="120" w:line="276" w:lineRule="auto"/>
              <w:jc w:val="left"/>
              <w:rPr>
                <w:sz w:val="18"/>
                <w:szCs w:val="18"/>
              </w:rPr>
            </w:pPr>
            <w:r>
              <w:rPr>
                <w:sz w:val="18"/>
                <w:szCs w:val="18"/>
              </w:rPr>
              <w:t>Centers of the city districts were used as the destinations to distant workplaces in routing analysis.</w:t>
            </w:r>
            <w:r w:rsidR="000E219F">
              <w:rPr>
                <w:sz w:val="18"/>
                <w:szCs w:val="18"/>
              </w:rPr>
              <w:t xml:space="preserve"> </w:t>
            </w:r>
          </w:p>
        </w:tc>
      </w:tr>
      <w:tr w:rsidR="004D21F1" w:rsidRPr="000253AC" w14:paraId="11F4C3B7" w14:textId="77777777" w:rsidTr="00D1307E">
        <w:tc>
          <w:tcPr>
            <w:tcW w:w="1843" w:type="dxa"/>
            <w:tcBorders>
              <w:top w:val="nil"/>
              <w:left w:val="nil"/>
              <w:bottom w:val="nil"/>
              <w:right w:val="nil"/>
            </w:tcBorders>
          </w:tcPr>
          <w:p w14:paraId="2787D578" w14:textId="77777777" w:rsidR="004D21F1" w:rsidRPr="000253AC" w:rsidRDefault="004D21F1" w:rsidP="004D21F1">
            <w:pPr>
              <w:spacing w:before="120" w:after="120" w:line="276" w:lineRule="auto"/>
              <w:jc w:val="left"/>
              <w:rPr>
                <w:sz w:val="18"/>
                <w:szCs w:val="18"/>
              </w:rPr>
            </w:pPr>
            <w:r w:rsidRPr="000253AC">
              <w:rPr>
                <w:sz w:val="18"/>
                <w:szCs w:val="18"/>
              </w:rPr>
              <w:t>OpenStreetMap: highways</w:t>
            </w:r>
          </w:p>
        </w:tc>
        <w:tc>
          <w:tcPr>
            <w:tcW w:w="2410" w:type="dxa"/>
            <w:tcBorders>
              <w:top w:val="nil"/>
              <w:left w:val="nil"/>
              <w:bottom w:val="nil"/>
              <w:right w:val="nil"/>
            </w:tcBorders>
          </w:tcPr>
          <w:p w14:paraId="211524AD" w14:textId="77777777" w:rsidR="004D21F1" w:rsidRPr="000253AC" w:rsidRDefault="004D21F1" w:rsidP="004D21F1">
            <w:pPr>
              <w:spacing w:before="120" w:after="120" w:line="276" w:lineRule="auto"/>
              <w:jc w:val="left"/>
              <w:rPr>
                <w:sz w:val="18"/>
                <w:szCs w:val="18"/>
              </w:rPr>
            </w:pPr>
            <w:r w:rsidRPr="000253AC">
              <w:rPr>
                <w:sz w:val="18"/>
                <w:szCs w:val="18"/>
              </w:rPr>
              <w:t>© OpenStreetMap contributors</w:t>
            </w:r>
          </w:p>
        </w:tc>
        <w:tc>
          <w:tcPr>
            <w:tcW w:w="2963" w:type="dxa"/>
            <w:tcBorders>
              <w:top w:val="nil"/>
              <w:left w:val="nil"/>
              <w:bottom w:val="nil"/>
              <w:right w:val="nil"/>
            </w:tcBorders>
          </w:tcPr>
          <w:p w14:paraId="432CD0A5" w14:textId="5F0C00CB" w:rsidR="004D21F1" w:rsidRPr="000253AC" w:rsidRDefault="004D21F1" w:rsidP="004D21F1">
            <w:pPr>
              <w:spacing w:before="120" w:after="120" w:line="276" w:lineRule="auto"/>
              <w:jc w:val="left"/>
              <w:rPr>
                <w:sz w:val="18"/>
                <w:szCs w:val="18"/>
              </w:rPr>
            </w:pPr>
            <w:r w:rsidRPr="000253AC">
              <w:rPr>
                <w:sz w:val="18"/>
                <w:szCs w:val="18"/>
              </w:rPr>
              <w:t xml:space="preserve">All walkable highways and paths </w:t>
            </w:r>
            <w:r>
              <w:rPr>
                <w:sz w:val="18"/>
                <w:szCs w:val="18"/>
              </w:rPr>
              <w:t>as network segments.</w:t>
            </w:r>
          </w:p>
        </w:tc>
        <w:tc>
          <w:tcPr>
            <w:tcW w:w="2406" w:type="dxa"/>
            <w:tcBorders>
              <w:top w:val="nil"/>
              <w:left w:val="nil"/>
              <w:bottom w:val="nil"/>
              <w:right w:val="nil"/>
            </w:tcBorders>
          </w:tcPr>
          <w:p w14:paraId="294D34F1" w14:textId="3FE054F7" w:rsidR="004D21F1" w:rsidRPr="000253AC" w:rsidRDefault="004D21F1" w:rsidP="004D21F1">
            <w:pPr>
              <w:spacing w:before="120" w:after="120" w:line="276" w:lineRule="auto"/>
              <w:jc w:val="left"/>
              <w:rPr>
                <w:sz w:val="18"/>
                <w:szCs w:val="18"/>
              </w:rPr>
            </w:pPr>
            <w:r w:rsidRPr="000253AC">
              <w:rPr>
                <w:sz w:val="18"/>
                <w:szCs w:val="18"/>
              </w:rPr>
              <w:t xml:space="preserve">A </w:t>
            </w:r>
            <w:r>
              <w:rPr>
                <w:sz w:val="18"/>
                <w:szCs w:val="18"/>
              </w:rPr>
              <w:t xml:space="preserve">network </w:t>
            </w:r>
            <w:r w:rsidRPr="000253AC">
              <w:rPr>
                <w:sz w:val="18"/>
                <w:szCs w:val="18"/>
              </w:rPr>
              <w:t xml:space="preserve">graph suitable for route optimization </w:t>
            </w:r>
            <w:r>
              <w:rPr>
                <w:sz w:val="18"/>
                <w:szCs w:val="18"/>
              </w:rPr>
              <w:t>was</w:t>
            </w:r>
            <w:r w:rsidRPr="000253AC">
              <w:rPr>
                <w:sz w:val="18"/>
                <w:szCs w:val="18"/>
              </w:rPr>
              <w:t xml:space="preserve"> constructed from the data.</w:t>
            </w:r>
          </w:p>
        </w:tc>
      </w:tr>
      <w:tr w:rsidR="004D21F1" w:rsidRPr="000253AC" w14:paraId="602C5409" w14:textId="77777777" w:rsidTr="00235455">
        <w:trPr>
          <w:trHeight w:val="1430"/>
        </w:trPr>
        <w:tc>
          <w:tcPr>
            <w:tcW w:w="1843" w:type="dxa"/>
            <w:tcBorders>
              <w:top w:val="nil"/>
              <w:left w:val="nil"/>
              <w:bottom w:val="single" w:sz="4" w:space="0" w:color="auto"/>
              <w:right w:val="nil"/>
            </w:tcBorders>
          </w:tcPr>
          <w:p w14:paraId="760505DD" w14:textId="77777777" w:rsidR="004D21F1" w:rsidRPr="000253AC" w:rsidRDefault="004D21F1" w:rsidP="004D21F1">
            <w:pPr>
              <w:spacing w:before="120" w:after="120" w:line="276" w:lineRule="auto"/>
              <w:jc w:val="left"/>
              <w:rPr>
                <w:sz w:val="18"/>
                <w:szCs w:val="18"/>
              </w:rPr>
            </w:pPr>
            <w:r w:rsidRPr="000253AC">
              <w:rPr>
                <w:sz w:val="18"/>
                <w:szCs w:val="18"/>
              </w:rPr>
              <w:t>Digitransit Routing API</w:t>
            </w:r>
          </w:p>
        </w:tc>
        <w:tc>
          <w:tcPr>
            <w:tcW w:w="2410" w:type="dxa"/>
            <w:tcBorders>
              <w:top w:val="nil"/>
              <w:left w:val="nil"/>
              <w:bottom w:val="single" w:sz="4" w:space="0" w:color="auto"/>
              <w:right w:val="nil"/>
            </w:tcBorders>
          </w:tcPr>
          <w:p w14:paraId="39BEECF1" w14:textId="77777777" w:rsidR="004D21F1" w:rsidRPr="000253AC" w:rsidRDefault="004D21F1" w:rsidP="004D21F1">
            <w:pPr>
              <w:spacing w:before="120" w:after="120" w:line="276" w:lineRule="auto"/>
              <w:jc w:val="left"/>
              <w:rPr>
                <w:sz w:val="18"/>
                <w:szCs w:val="18"/>
              </w:rPr>
            </w:pPr>
            <w:r w:rsidRPr="000253AC">
              <w:rPr>
                <w:sz w:val="18"/>
                <w:szCs w:val="18"/>
              </w:rPr>
              <w:t>Helsinki Region Transport (HRT)</w:t>
            </w:r>
          </w:p>
        </w:tc>
        <w:tc>
          <w:tcPr>
            <w:tcW w:w="2963" w:type="dxa"/>
            <w:tcBorders>
              <w:top w:val="nil"/>
              <w:left w:val="nil"/>
              <w:bottom w:val="single" w:sz="4" w:space="0" w:color="auto"/>
              <w:right w:val="nil"/>
            </w:tcBorders>
          </w:tcPr>
          <w:p w14:paraId="6C94A48D" w14:textId="23787B37" w:rsidR="004D21F1" w:rsidRPr="000253AC" w:rsidRDefault="004D21F1" w:rsidP="004D21F1">
            <w:pPr>
              <w:spacing w:before="120" w:after="120" w:line="276" w:lineRule="auto"/>
              <w:jc w:val="left"/>
              <w:rPr>
                <w:sz w:val="18"/>
                <w:szCs w:val="18"/>
              </w:rPr>
            </w:pPr>
            <w:r w:rsidRPr="000253AC">
              <w:rPr>
                <w:sz w:val="18"/>
                <w:szCs w:val="18"/>
              </w:rPr>
              <w:t xml:space="preserve">Routing service for </w:t>
            </w:r>
            <w:r>
              <w:rPr>
                <w:sz w:val="18"/>
                <w:szCs w:val="18"/>
              </w:rPr>
              <w:t xml:space="preserve">planning </w:t>
            </w:r>
            <w:r w:rsidRPr="000253AC">
              <w:rPr>
                <w:sz w:val="18"/>
                <w:szCs w:val="18"/>
              </w:rPr>
              <w:t xml:space="preserve">public transport </w:t>
            </w:r>
            <w:r>
              <w:rPr>
                <w:sz w:val="18"/>
                <w:szCs w:val="18"/>
              </w:rPr>
              <w:t xml:space="preserve">itineraries </w:t>
            </w:r>
            <w:r w:rsidRPr="000253AC">
              <w:rPr>
                <w:sz w:val="18"/>
                <w:szCs w:val="18"/>
              </w:rPr>
              <w:t xml:space="preserve">as an application programming interface (API). </w:t>
            </w:r>
          </w:p>
        </w:tc>
        <w:tc>
          <w:tcPr>
            <w:tcW w:w="2406" w:type="dxa"/>
            <w:tcBorders>
              <w:top w:val="nil"/>
              <w:left w:val="nil"/>
              <w:bottom w:val="single" w:sz="4" w:space="0" w:color="auto"/>
              <w:right w:val="nil"/>
            </w:tcBorders>
          </w:tcPr>
          <w:p w14:paraId="1D79AE9C" w14:textId="79383C1E" w:rsidR="004D21F1" w:rsidRPr="000253AC" w:rsidRDefault="004D21F1" w:rsidP="004D21F1">
            <w:pPr>
              <w:spacing w:before="120" w:after="120" w:line="276" w:lineRule="auto"/>
              <w:jc w:val="left"/>
              <w:rPr>
                <w:sz w:val="18"/>
                <w:szCs w:val="18"/>
              </w:rPr>
            </w:pPr>
            <w:r>
              <w:rPr>
                <w:sz w:val="18"/>
                <w:szCs w:val="18"/>
              </w:rPr>
              <w:t xml:space="preserve">Local PT stops were identified by requesting PT itineraries for the commutes form Digitransit routing API. </w:t>
            </w:r>
          </w:p>
        </w:tc>
      </w:tr>
    </w:tbl>
    <w:p w14:paraId="6E4C0499" w14:textId="77777777" w:rsidR="004E3E0F" w:rsidRPr="000253AC" w:rsidRDefault="004E3E0F" w:rsidP="004E3E0F"/>
    <w:p w14:paraId="4A8D1E99" w14:textId="642B9878" w:rsidR="00774BB1" w:rsidRDefault="007A6F11" w:rsidP="00774BB1">
      <w:pPr>
        <w:pStyle w:val="Heading3"/>
      </w:pPr>
      <w:bookmarkStart w:id="23" w:name="_Toc10537467"/>
      <w:r w:rsidRPr="000253AC">
        <w:t>Modelled traffic noise data</w:t>
      </w:r>
      <w:bookmarkEnd w:id="23"/>
    </w:p>
    <w:p w14:paraId="268DAC5B" w14:textId="1925816D" w:rsidR="006A2BF4" w:rsidRDefault="006A2BF4" w:rsidP="00774BB1">
      <w:r>
        <w:t>The traffic noise data</w:t>
      </w:r>
      <w:r w:rsidR="00D92255">
        <w:t xml:space="preserve"> </w:t>
      </w:r>
      <w:r>
        <w:t xml:space="preserve">includes modelled traffic noise surfaces with minimum and maximum traffic noise levels for each surface. </w:t>
      </w:r>
      <w:r w:rsidR="00235760">
        <w:t xml:space="preserve">The traffic noise levels are aggregated with 5dB intervals. </w:t>
      </w:r>
      <w:r w:rsidR="000D0B8F">
        <w:t xml:space="preserve">Both the analysis of exposures to traffic noise and the quiet path route optimization method heavily rely on </w:t>
      </w:r>
      <w:r w:rsidR="00750056">
        <w:t xml:space="preserve">modelled </w:t>
      </w:r>
      <w:r w:rsidR="000D0B8F">
        <w:t xml:space="preserve">traffic noise surface data. </w:t>
      </w:r>
    </w:p>
    <w:p w14:paraId="159A7F49" w14:textId="329C7E7F" w:rsidR="00D92255" w:rsidRDefault="00D92255" w:rsidP="00774BB1">
      <w:r>
        <w:t xml:space="preserve">The modelling was conducted by </w:t>
      </w:r>
      <w:proofErr w:type="spellStart"/>
      <w:r>
        <w:t>Sito</w:t>
      </w:r>
      <w:proofErr w:type="spellEnd"/>
      <w:r>
        <w:t xml:space="preserve"> Oy as a commission </w:t>
      </w:r>
      <w:r w:rsidR="00D0687E">
        <w:t>from</w:t>
      </w:r>
      <w:r>
        <w:t xml:space="preserve"> the city of Helsinki</w:t>
      </w:r>
      <w:r w:rsidR="003A50E2">
        <w:t xml:space="preserve"> </w:t>
      </w:r>
      <w:r w:rsidR="003A50E2">
        <w:fldChar w:fldCharType="begin"/>
      </w:r>
      <w:r w:rsidR="003A50E2">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title":"Helsingin kaupungin meluselvitys 2017","source":"Google Scholar","URL":"https://www.hel.fi/helsinki/fi/asuminen-ja-ymparisto/ymparistonsuojelu/ilmanlaatu-ja-melu/selvitys/","title-short":"City of Helsinki: strategic noise mapping","issued":{"date-parts":[["2017"]]}}}],"schema":"https://github.com/citation-style-language/schema/raw/master/csl-citation.json"} </w:instrText>
      </w:r>
      <w:r w:rsidR="003A50E2">
        <w:fldChar w:fldCharType="separate"/>
      </w:r>
      <w:r w:rsidR="003A50E2" w:rsidRPr="003A50E2">
        <w:t>(</w:t>
      </w:r>
      <w:r w:rsidR="003A50E2" w:rsidRPr="003A50E2">
        <w:rPr>
          <w:i/>
          <w:iCs/>
        </w:rPr>
        <w:t>City of Helsinki: strategic noise mapping</w:t>
      </w:r>
      <w:r w:rsidR="003A50E2" w:rsidRPr="003A50E2">
        <w:t>, 2017)</w:t>
      </w:r>
      <w:r w:rsidR="003A50E2">
        <w:fldChar w:fldCharType="end"/>
      </w:r>
      <w:r>
        <w:t xml:space="preserve">. </w:t>
      </w:r>
      <w:r w:rsidR="003A50E2">
        <w:t xml:space="preserve">Many aspects of noise and acoustics were taken into account in the modeling, such as </w:t>
      </w:r>
      <w:r w:rsidR="0058388D">
        <w:t xml:space="preserve">traffic flow, traffic speed, </w:t>
      </w:r>
      <w:r w:rsidR="003A50E2">
        <w:t xml:space="preserve">the </w:t>
      </w:r>
      <w:r w:rsidR="00D37328">
        <w:t>three-dimensional</w:t>
      </w:r>
      <w:r w:rsidR="003A50E2">
        <w:t xml:space="preserve"> surface model of the</w:t>
      </w:r>
      <w:r w:rsidR="008263B9">
        <w:t xml:space="preserve"> city</w:t>
      </w:r>
      <w:r w:rsidR="003A50E2">
        <w:t>, buildings, sound barriers</w:t>
      </w:r>
      <w:r w:rsidR="000A71D3">
        <w:t xml:space="preserve"> and acoustic properties of different materials</w:t>
      </w:r>
      <w:r w:rsidR="003A50E2">
        <w:t>.</w:t>
      </w:r>
      <w:r w:rsidR="0058388D">
        <w:t xml:space="preserve"> </w:t>
      </w:r>
    </w:p>
    <w:p w14:paraId="07568C55" w14:textId="77777777" w:rsidR="000F3D16" w:rsidRDefault="000F3D16" w:rsidP="000F3D16">
      <w:pPr>
        <w:keepNext/>
      </w:pPr>
      <w:r>
        <w:rPr>
          <w:noProof/>
        </w:rPr>
        <w:lastRenderedPageBreak/>
        <w:drawing>
          <wp:inline distT="0" distB="0" distL="0" distR="0" wp14:anchorId="389DB26F" wp14:editId="3574C0CF">
            <wp:extent cx="6116043" cy="5401945"/>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se_hel.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pic:spPr>
                </pic:pic>
              </a:graphicData>
            </a:graphic>
          </wp:inline>
        </w:drawing>
      </w:r>
    </w:p>
    <w:p w14:paraId="38ADAD72" w14:textId="02813D2A" w:rsidR="000F3D16" w:rsidRDefault="000F3D16" w:rsidP="000F3D16">
      <w:pPr>
        <w:pStyle w:val="Caption"/>
        <w:jc w:val="both"/>
      </w:pPr>
      <w:bookmarkStart w:id="24" w:name="_Toc10537502"/>
      <w:r>
        <w:t xml:space="preserve">Figure </w:t>
      </w:r>
      <w:r>
        <w:fldChar w:fldCharType="begin"/>
      </w:r>
      <w:r>
        <w:instrText xml:space="preserve"> SEQ Figure \* ARABIC </w:instrText>
      </w:r>
      <w:r>
        <w:fldChar w:fldCharType="separate"/>
      </w:r>
      <w:r w:rsidR="00D908C2">
        <w:rPr>
          <w:noProof/>
        </w:rPr>
        <w:t>3</w:t>
      </w:r>
      <w:r>
        <w:fldChar w:fldCharType="end"/>
      </w:r>
      <w:r>
        <w:t>. Modelled daytime traffic noise</w:t>
      </w:r>
      <w:r w:rsidR="00D26FFE">
        <w:t xml:space="preserve"> levels</w:t>
      </w:r>
      <w:r w:rsidR="007925B0">
        <w:t xml:space="preserve"> </w:t>
      </w:r>
      <w:r w:rsidR="00431ECF">
        <w:t xml:space="preserve">(dB) </w:t>
      </w:r>
      <w:r w:rsidR="007925B0">
        <w:t>in Helsinki</w:t>
      </w:r>
      <w:r>
        <w:t>.</w:t>
      </w:r>
      <w:bookmarkEnd w:id="24"/>
      <w:r w:rsidR="00390C1A">
        <w:t xml:space="preserve"> </w:t>
      </w:r>
    </w:p>
    <w:p w14:paraId="39708B0F" w14:textId="77777777" w:rsidR="004659A0" w:rsidRDefault="007925B0" w:rsidP="004659A0">
      <w:pPr>
        <w:keepNext/>
      </w:pPr>
      <w:r>
        <w:rPr>
          <w:noProof/>
        </w:rPr>
        <w:lastRenderedPageBreak/>
        <w:drawing>
          <wp:inline distT="0" distB="0" distL="0" distR="0" wp14:anchorId="3D3ED81A" wp14:editId="46F9682C">
            <wp:extent cx="6116320" cy="6210300"/>
            <wp:effectExtent l="0" t="0" r="508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ise_data_viikki.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16320" cy="6210300"/>
                    </a:xfrm>
                    <a:prstGeom prst="rect">
                      <a:avLst/>
                    </a:prstGeom>
                  </pic:spPr>
                </pic:pic>
              </a:graphicData>
            </a:graphic>
          </wp:inline>
        </w:drawing>
      </w:r>
    </w:p>
    <w:p w14:paraId="628C3275" w14:textId="321383D7" w:rsidR="007925B0" w:rsidRDefault="004659A0" w:rsidP="004659A0">
      <w:pPr>
        <w:pStyle w:val="Caption"/>
        <w:jc w:val="both"/>
      </w:pPr>
      <w:bookmarkStart w:id="25" w:name="_Toc10537503"/>
      <w:r>
        <w:t xml:space="preserve">Figure </w:t>
      </w:r>
      <w:r>
        <w:fldChar w:fldCharType="begin"/>
      </w:r>
      <w:r>
        <w:instrText xml:space="preserve"> SEQ Figure \* ARABIC </w:instrText>
      </w:r>
      <w:r>
        <w:fldChar w:fldCharType="separate"/>
      </w:r>
      <w:r w:rsidR="00D908C2">
        <w:rPr>
          <w:noProof/>
        </w:rPr>
        <w:t>4</w:t>
      </w:r>
      <w:r>
        <w:fldChar w:fldCharType="end"/>
      </w:r>
      <w:r>
        <w:t xml:space="preserve">. Modelled daytime traffic noise levels (dB) in </w:t>
      </w:r>
      <w:proofErr w:type="spellStart"/>
      <w:r>
        <w:t>Viikki</w:t>
      </w:r>
      <w:proofErr w:type="spellEnd"/>
      <w:r>
        <w:t>.</w:t>
      </w:r>
      <w:bookmarkEnd w:id="25"/>
      <w:r w:rsidR="00604BBE">
        <w:t xml:space="preserve"> </w:t>
      </w:r>
    </w:p>
    <w:p w14:paraId="6C529602" w14:textId="77777777" w:rsidR="00992FC4" w:rsidRDefault="007925B0" w:rsidP="00992FC4">
      <w:pPr>
        <w:keepNext/>
      </w:pPr>
      <w:r>
        <w:rPr>
          <w:noProof/>
        </w:rPr>
        <w:lastRenderedPageBreak/>
        <w:drawing>
          <wp:inline distT="0" distB="0" distL="0" distR="0" wp14:anchorId="0BD8BF6C" wp14:editId="0A2EC53B">
            <wp:extent cx="6116320" cy="5996392"/>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ise_data_kurvi.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16320" cy="5996392"/>
                    </a:xfrm>
                    <a:prstGeom prst="rect">
                      <a:avLst/>
                    </a:prstGeom>
                  </pic:spPr>
                </pic:pic>
              </a:graphicData>
            </a:graphic>
          </wp:inline>
        </w:drawing>
      </w:r>
    </w:p>
    <w:p w14:paraId="495211AB" w14:textId="0ECAABCC" w:rsidR="007925B0" w:rsidRPr="007925B0" w:rsidRDefault="00992FC4" w:rsidP="00992FC4">
      <w:pPr>
        <w:pStyle w:val="Caption"/>
        <w:jc w:val="both"/>
      </w:pPr>
      <w:bookmarkStart w:id="26" w:name="_Toc10537504"/>
      <w:r>
        <w:t xml:space="preserve">Figure </w:t>
      </w:r>
      <w:r>
        <w:fldChar w:fldCharType="begin"/>
      </w:r>
      <w:r>
        <w:instrText xml:space="preserve"> SEQ Figure \* ARABIC </w:instrText>
      </w:r>
      <w:r>
        <w:fldChar w:fldCharType="separate"/>
      </w:r>
      <w:r w:rsidR="00D908C2">
        <w:rPr>
          <w:noProof/>
        </w:rPr>
        <w:t>5</w:t>
      </w:r>
      <w:r>
        <w:fldChar w:fldCharType="end"/>
      </w:r>
      <w:r>
        <w:t>. Modelled daytime traffic noise levels (dB) in more central location in Helsinki.</w:t>
      </w:r>
      <w:bookmarkEnd w:id="26"/>
      <w:r w:rsidR="00A34344">
        <w:t xml:space="preserve"> </w:t>
      </w:r>
    </w:p>
    <w:p w14:paraId="30D4C75F" w14:textId="7DA10031" w:rsidR="00291FE7" w:rsidRDefault="00291FE7" w:rsidP="00291FE7">
      <w:pPr>
        <w:pStyle w:val="ListParagraph"/>
        <w:numPr>
          <w:ilvl w:val="0"/>
          <w:numId w:val="44"/>
        </w:numPr>
      </w:pPr>
      <w:r>
        <w:t>Traffic noise data was assessed as required by the EU Environmental Noise Directive</w:t>
      </w:r>
    </w:p>
    <w:p w14:paraId="0286374B" w14:textId="715491A0" w:rsidR="00F52D56" w:rsidRDefault="00291FE7" w:rsidP="00F52D56">
      <w:pPr>
        <w:pStyle w:val="ListParagraph"/>
        <w:numPr>
          <w:ilvl w:val="0"/>
          <w:numId w:val="44"/>
        </w:numPr>
      </w:pPr>
      <w:r>
        <w:t>Noise mapping was carried out</w:t>
      </w:r>
      <w:r w:rsidR="00F52D56">
        <w:t xml:space="preserve"> (“in accordance with the env noise directive”)</w:t>
      </w:r>
    </w:p>
    <w:p w14:paraId="2A895377" w14:textId="1BE76C80" w:rsidR="007448A1" w:rsidRDefault="007448A1" w:rsidP="00291FE7">
      <w:pPr>
        <w:pStyle w:val="ListParagraph"/>
        <w:numPr>
          <w:ilvl w:val="0"/>
          <w:numId w:val="44"/>
        </w:numPr>
      </w:pPr>
      <w:r>
        <w:t>Modelled for the height of 4 meters (limits the applicability in this study only a little)</w:t>
      </w:r>
    </w:p>
    <w:p w14:paraId="183A2DF0" w14:textId="70DA00AE" w:rsidR="00521A32" w:rsidRDefault="00521A32" w:rsidP="00291FE7">
      <w:pPr>
        <w:pStyle w:val="ListParagraph"/>
        <w:numPr>
          <w:ilvl w:val="0"/>
          <w:numId w:val="44"/>
        </w:numPr>
      </w:pPr>
      <w:r w:rsidRPr="00521A32">
        <w:t>CNOSSOS-EU</w:t>
      </w:r>
      <w:r>
        <w:t xml:space="preserve"> computational noise model </w:t>
      </w:r>
    </w:p>
    <w:p w14:paraId="5279115E" w14:textId="77777777" w:rsidR="00524730" w:rsidRDefault="00524730" w:rsidP="00524730"/>
    <w:p w14:paraId="7157ED05" w14:textId="33D8A17D" w:rsidR="007A6F11" w:rsidRDefault="007A6F11" w:rsidP="007A6F11">
      <w:pPr>
        <w:pStyle w:val="Heading3"/>
      </w:pPr>
      <w:bookmarkStart w:id="27" w:name="_Toc10537468"/>
      <w:r w:rsidRPr="000253AC">
        <w:t>OpenStreetMap data</w:t>
      </w:r>
      <w:bookmarkEnd w:id="27"/>
    </w:p>
    <w:p w14:paraId="430A3B9F" w14:textId="3DC7FDC9" w:rsidR="00873115" w:rsidRDefault="008B61E7" w:rsidP="00873115">
      <w:r>
        <w:lastRenderedPageBreak/>
        <w:t xml:space="preserve">Highway features used in walkable network construction were </w:t>
      </w:r>
      <w:r w:rsidR="00873115">
        <w:t>downloaded</w:t>
      </w:r>
      <w:r>
        <w:t xml:space="preserve"> from OpenStreetMap</w:t>
      </w:r>
      <w:r w:rsidR="00873115">
        <w:t xml:space="preserve"> (OSM)</w:t>
      </w:r>
      <w:r>
        <w:t>.</w:t>
      </w:r>
      <w:r w:rsidR="00873115">
        <w:t xml:space="preserve"> The relevant OSM features were extracted by from OSM via query service which allowed using specific OSM tags (key-value pairs) to </w:t>
      </w:r>
      <w:r w:rsidR="005C2BF4">
        <w:t>request only</w:t>
      </w:r>
      <w:r w:rsidR="00873115">
        <w:t xml:space="preserve"> the features of interest. </w:t>
      </w:r>
    </w:p>
    <w:p w14:paraId="3C5FDBCA" w14:textId="2F4EF9D4" w:rsidR="00433169" w:rsidRPr="008B61E7" w:rsidRDefault="00433169" w:rsidP="00873115">
      <w:r>
        <w:t>OSM data has often been used in optimizing walking routes</w:t>
      </w:r>
      <w:r w:rsidR="00A61931">
        <w:t xml:space="preserve"> as it often includes more comprehensive set of walkable network features than other data sources</w:t>
      </w:r>
      <w:r w:rsidR="00347F89">
        <w:t xml:space="preserve"> (e.g. paths, platforms and tracks)</w:t>
      </w:r>
      <w:r>
        <w:t xml:space="preserve">. </w:t>
      </w:r>
    </w:p>
    <w:p w14:paraId="2DD3675B" w14:textId="2B942C8A" w:rsidR="007A6F11" w:rsidRDefault="0027702A" w:rsidP="00ED0F8F">
      <w:pPr>
        <w:pStyle w:val="Heading3"/>
      </w:pPr>
      <w:bookmarkStart w:id="28" w:name="_Toc10537469"/>
      <w:r w:rsidRPr="000253AC">
        <w:t xml:space="preserve">Register based origin-destination (OD) </w:t>
      </w:r>
      <w:r w:rsidR="007375B8">
        <w:t xml:space="preserve">commuting </w:t>
      </w:r>
      <w:r w:rsidRPr="000253AC">
        <w:t>data</w:t>
      </w:r>
      <w:bookmarkEnd w:id="28"/>
    </w:p>
    <w:p w14:paraId="6E7D7A4E" w14:textId="6F4BC52D" w:rsidR="00231CF2" w:rsidRDefault="00231CF2" w:rsidP="00231CF2">
      <w:pPr>
        <w:pStyle w:val="ListParagraph"/>
        <w:numPr>
          <w:ilvl w:val="0"/>
          <w:numId w:val="43"/>
        </w:numPr>
      </w:pPr>
      <w:r>
        <w:t xml:space="preserve">Statistics Finland / </w:t>
      </w:r>
      <w:proofErr w:type="spellStart"/>
      <w:r>
        <w:t>Syke</w:t>
      </w:r>
      <w:proofErr w:type="spellEnd"/>
    </w:p>
    <w:p w14:paraId="48D83D44" w14:textId="72F92DCD" w:rsidR="00231CF2" w:rsidRDefault="00231CF2" w:rsidP="00231CF2">
      <w:pPr>
        <w:pStyle w:val="ListParagraph"/>
        <w:numPr>
          <w:ilvl w:val="0"/>
          <w:numId w:val="43"/>
        </w:numPr>
      </w:pPr>
      <w:r>
        <w:t>Commutes as origin-destination flows</w:t>
      </w:r>
    </w:p>
    <w:p w14:paraId="5C5F132C" w14:textId="3126FDDB" w:rsidR="00231CF2" w:rsidRDefault="00231CF2" w:rsidP="00231CF2">
      <w:pPr>
        <w:pStyle w:val="ListParagraph"/>
        <w:numPr>
          <w:ilvl w:val="0"/>
          <w:numId w:val="43"/>
        </w:numPr>
      </w:pPr>
      <w:r>
        <w:t>Aggregated to 250 m grid</w:t>
      </w:r>
    </w:p>
    <w:p w14:paraId="3FE582DE" w14:textId="633737A1" w:rsidR="00231CF2" w:rsidRDefault="00292ACC" w:rsidP="00231CF2">
      <w:pPr>
        <w:pStyle w:val="ListParagraph"/>
        <w:numPr>
          <w:ilvl w:val="0"/>
          <w:numId w:val="43"/>
        </w:numPr>
      </w:pPr>
      <w:r>
        <w:t>Subset of commutes with origin in Helsinki was extracted</w:t>
      </w:r>
    </w:p>
    <w:p w14:paraId="585E030A" w14:textId="11B3D75C" w:rsidR="00D45B16" w:rsidRPr="00231CF2" w:rsidRDefault="00D45B16" w:rsidP="00231CF2">
      <w:pPr>
        <w:pStyle w:val="ListParagraph"/>
        <w:numPr>
          <w:ilvl w:val="0"/>
          <w:numId w:val="43"/>
        </w:numPr>
      </w:pPr>
      <w:r>
        <w:t>Suitable for identifying also residential areas (as origins of commutes)</w:t>
      </w:r>
    </w:p>
    <w:p w14:paraId="501684F5" w14:textId="3637B526" w:rsidR="00B41CC9" w:rsidRDefault="00DF5206" w:rsidP="00ED0F8F">
      <w:pPr>
        <w:pStyle w:val="Heading3"/>
      </w:pPr>
      <w:bookmarkStart w:id="29" w:name="_Toc10537470"/>
      <w:r w:rsidRPr="000253AC">
        <w:t>Routing service of the local public transport authority</w:t>
      </w:r>
      <w:bookmarkEnd w:id="29"/>
    </w:p>
    <w:p w14:paraId="122D5424" w14:textId="4F691904" w:rsidR="00431203" w:rsidRDefault="00431203" w:rsidP="00431203">
      <w:pPr>
        <w:pStyle w:val="ListParagraph"/>
        <w:numPr>
          <w:ilvl w:val="0"/>
          <w:numId w:val="43"/>
        </w:numPr>
      </w:pPr>
      <w:r>
        <w:t>Digitransit application programming interface (API)</w:t>
      </w:r>
    </w:p>
    <w:p w14:paraId="2BF9D18C" w14:textId="35E371F2" w:rsidR="00042933" w:rsidRPr="00431203" w:rsidRDefault="00042933" w:rsidP="005D753A">
      <w:pPr>
        <w:pStyle w:val="ListParagraph"/>
        <w:numPr>
          <w:ilvl w:val="0"/>
          <w:numId w:val="43"/>
        </w:numPr>
      </w:pPr>
      <w:r>
        <w:t>Only for identifying local PT stops</w:t>
      </w:r>
    </w:p>
    <w:p w14:paraId="07AA9ABF" w14:textId="1A55188E" w:rsidR="004C33F2" w:rsidRDefault="004C33F2" w:rsidP="004C33F2">
      <w:pPr>
        <w:pStyle w:val="Heading2"/>
      </w:pPr>
      <w:bookmarkStart w:id="30" w:name="_Toc10537471"/>
      <w:r>
        <w:t>Technical framework</w:t>
      </w:r>
      <w:bookmarkEnd w:id="30"/>
    </w:p>
    <w:p w14:paraId="48FB4E60" w14:textId="77777777" w:rsidR="00153745" w:rsidRDefault="00153745" w:rsidP="00153745">
      <w:pPr>
        <w:keepNext/>
      </w:pPr>
      <w:r>
        <w:rPr>
          <w:noProof/>
        </w:rPr>
        <w:lastRenderedPageBreak/>
        <w:drawing>
          <wp:inline distT="0" distB="0" distL="0" distR="0" wp14:anchorId="535591D4" wp14:editId="07D98201">
            <wp:extent cx="5687234" cy="7881122"/>
            <wp:effectExtent l="0" t="0" r="254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87234" cy="7881122"/>
                    </a:xfrm>
                    <a:prstGeom prst="rect">
                      <a:avLst/>
                    </a:prstGeom>
                  </pic:spPr>
                </pic:pic>
              </a:graphicData>
            </a:graphic>
          </wp:inline>
        </w:drawing>
      </w:r>
    </w:p>
    <w:p w14:paraId="4D9BCD36" w14:textId="5DDA8FE0" w:rsidR="00153745" w:rsidRPr="00153745" w:rsidRDefault="00153745" w:rsidP="00020EA1">
      <w:pPr>
        <w:pStyle w:val="Caption"/>
      </w:pPr>
      <w:bookmarkStart w:id="31" w:name="_Toc10537505"/>
      <w:r>
        <w:t xml:space="preserve">Figure </w:t>
      </w:r>
      <w:r w:rsidR="004F023F">
        <w:fldChar w:fldCharType="begin"/>
      </w:r>
      <w:r w:rsidR="004F023F">
        <w:instrText xml:space="preserve"> SEQ Figure \* ARABIC </w:instrText>
      </w:r>
      <w:r w:rsidR="004F023F">
        <w:fldChar w:fldCharType="separate"/>
      </w:r>
      <w:r w:rsidR="00D908C2">
        <w:rPr>
          <w:noProof/>
        </w:rPr>
        <w:t>6</w:t>
      </w:r>
      <w:r w:rsidR="004F023F">
        <w:rPr>
          <w:noProof/>
        </w:rPr>
        <w:fldChar w:fldCharType="end"/>
      </w:r>
      <w:r>
        <w:t>. Technical framework of the study: internal</w:t>
      </w:r>
      <w:r w:rsidR="005D286E">
        <w:t xml:space="preserve"> (blue)</w:t>
      </w:r>
      <w:r>
        <w:t xml:space="preserve"> and external </w:t>
      </w:r>
      <w:r w:rsidR="005D286E">
        <w:t xml:space="preserve">(grey) </w:t>
      </w:r>
      <w:r>
        <w:t>technical dependencies</w:t>
      </w:r>
      <w:r w:rsidR="00A35643">
        <w:t xml:space="preserve"> (* </w:t>
      </w:r>
      <w:r w:rsidR="0096768B">
        <w:t xml:space="preserve">= </w:t>
      </w:r>
      <w:r w:rsidR="00A35643">
        <w:t>Python library)</w:t>
      </w:r>
      <w:r>
        <w:t>.</w:t>
      </w:r>
      <w:r w:rsidR="002D300D">
        <w:t xml:space="preserve"> </w:t>
      </w:r>
      <w:r w:rsidR="003A1C57">
        <w:t>Numerous e</w:t>
      </w:r>
      <w:r w:rsidR="002D300D">
        <w:t>xternal dependencies of the used Python libraries are not included in the graph.</w:t>
      </w:r>
      <w:bookmarkEnd w:id="31"/>
      <w:r w:rsidR="002D300D">
        <w:t xml:space="preserve"> </w:t>
      </w:r>
    </w:p>
    <w:p w14:paraId="7051E6B2" w14:textId="731CA202" w:rsidR="00A93751" w:rsidRDefault="0007451C" w:rsidP="006931F6">
      <w:pPr>
        <w:pStyle w:val="Heading2"/>
      </w:pPr>
      <w:bookmarkStart w:id="32" w:name="_Toc10537472"/>
      <w:r>
        <w:lastRenderedPageBreak/>
        <w:t>R</w:t>
      </w:r>
      <w:r w:rsidR="002447F6">
        <w:t>oute optimization</w:t>
      </w:r>
      <w:r w:rsidR="00493AAD">
        <w:t xml:space="preserve"> </w:t>
      </w:r>
      <w:r w:rsidR="00E60CD2">
        <w:t>method</w:t>
      </w:r>
      <w:bookmarkEnd w:id="32"/>
    </w:p>
    <w:p w14:paraId="23794001" w14:textId="50807D2E" w:rsidR="00896DC2" w:rsidRPr="00896DC2" w:rsidRDefault="00B86E9C" w:rsidP="00896DC2">
      <w:pPr>
        <w:pStyle w:val="Heading3"/>
      </w:pPr>
      <w:bookmarkStart w:id="33" w:name="_Toc10537473"/>
      <w:r w:rsidRPr="000253AC">
        <w:t>Environmental impedance function</w:t>
      </w:r>
      <w:bookmarkEnd w:id="33"/>
    </w:p>
    <w:p w14:paraId="7769A740" w14:textId="373BF017" w:rsidR="00CB7FB3" w:rsidRDefault="00896DC2" w:rsidP="00CB7FB3">
      <w:r>
        <w:t xml:space="preserve">The </w:t>
      </w:r>
      <w:r w:rsidR="000D32DD">
        <w:t>equation</w:t>
      </w:r>
      <w:r>
        <w:t xml:space="preserve"> for calculating </w:t>
      </w:r>
      <w:r w:rsidR="00EE3E3C">
        <w:t xml:space="preserve">adjusted </w:t>
      </w:r>
      <w:r>
        <w:t>edge cost</w:t>
      </w:r>
      <w:r w:rsidR="000D32DD">
        <w:t xml:space="preserve">s </w:t>
      </w:r>
      <w:r w:rsidR="00EE3E3C">
        <w:t xml:space="preserve">suitable </w:t>
      </w:r>
      <w:r w:rsidR="000D32DD">
        <w:t xml:space="preserve">for quiet </w:t>
      </w:r>
      <w:r w:rsidR="00EE3E3C">
        <w:t>path</w:t>
      </w:r>
      <w:r w:rsidR="000D32DD">
        <w:t xml:space="preserve"> route optimization</w:t>
      </w:r>
      <w:r>
        <w:t xml:space="preserve"> was defined as:</w:t>
      </w:r>
    </w:p>
    <w:tbl>
      <w:tblPr>
        <w:tblStyle w:val="TableGrid"/>
        <w:tblW w:w="0" w:type="auto"/>
        <w:tblLook w:val="04A0" w:firstRow="1" w:lastRow="0" w:firstColumn="1" w:lastColumn="0" w:noHBand="0" w:noVBand="1"/>
      </w:tblPr>
      <w:tblGrid>
        <w:gridCol w:w="9067"/>
        <w:gridCol w:w="555"/>
      </w:tblGrid>
      <w:tr w:rsidR="00CB7FB3" w14:paraId="4E42C003" w14:textId="77777777" w:rsidTr="00CB7FB3">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184CED3B" w:rsidR="00CB7FB3" w:rsidRPr="00F97ACD" w:rsidRDefault="00CB7FB3" w:rsidP="00F97ACD">
            <w:pPr>
              <w:spacing w:before="120" w:after="400"/>
              <w:rPr>
                <w:sz w:val="26"/>
                <w:szCs w:val="26"/>
              </w:rPr>
            </w:pPr>
            <m:oMathPara>
              <m:oMath>
                <m:r>
                  <w:rPr>
                    <w:rFonts w:ascii="Cambria Math" w:hAnsi="Cambria Math"/>
                    <w:sz w:val="26"/>
                    <w:szCs w:val="26"/>
                  </w:rPr>
                  <m:t xml:space="preserve">  </m:t>
                </m:r>
                <m:sSub>
                  <m:sSubPr>
                    <m:ctrlPr>
                      <w:rPr>
                        <w:rFonts w:ascii="Cambria Math" w:hAnsi="Cambria Math"/>
                        <w:sz w:val="26"/>
                        <w:szCs w:val="26"/>
                      </w:rPr>
                    </m:ctrlPr>
                  </m:sSubPr>
                  <m:e>
                    <m:r>
                      <w:rPr>
                        <w:rFonts w:ascii="Cambria Math" w:hAnsi="Cambria Math"/>
                        <w:sz w:val="26"/>
                        <w:szCs w:val="26"/>
                      </w:rPr>
                      <m:t>C</m:t>
                    </m:r>
                  </m:e>
                  <m:sub>
                    <m:r>
                      <w:rPr>
                        <w:rFonts w:ascii="Cambria Math" w:hAnsi="Cambria Math"/>
                        <w:sz w:val="26"/>
                        <w:szCs w:val="26"/>
                        <w:lang w:val="fi-FI"/>
                      </w:rPr>
                      <m:t>e</m:t>
                    </m:r>
                  </m:sub>
                </m:sSub>
                <m:r>
                  <m:rPr>
                    <m:sty m:val="p"/>
                  </m:rP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lang w:val="fi-FI"/>
                      </w:rPr>
                      <m:t>d</m:t>
                    </m:r>
                  </m:e>
                  <m:sub>
                    <m:r>
                      <w:rPr>
                        <w:rFonts w:ascii="Cambria Math" w:hAnsi="Cambria Math"/>
                        <w:sz w:val="26"/>
                        <w:szCs w:val="26"/>
                        <w:lang w:val="fi-FI"/>
                      </w:rPr>
                      <m:t>e</m:t>
                    </m:r>
                  </m:sub>
                </m:sSub>
                <m:r>
                  <m:rPr>
                    <m:sty m:val="p"/>
                  </m:rP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lang w:val="fi-FI"/>
                      </w:rPr>
                      <m:t>C</m:t>
                    </m:r>
                  </m:e>
                  <m:sub>
                    <m:r>
                      <w:rPr>
                        <w:rFonts w:ascii="Cambria Math" w:hAnsi="Cambria Math"/>
                        <w:sz w:val="26"/>
                        <w:szCs w:val="26"/>
                        <w:lang w:val="fi-FI"/>
                      </w:rPr>
                      <m:t>e</m:t>
                    </m:r>
                    <m:r>
                      <w:rPr>
                        <w:rFonts w:ascii="Cambria Math" w:hAnsi="Cambria Math"/>
                        <w:sz w:val="26"/>
                        <w:szCs w:val="26"/>
                      </w:rPr>
                      <m:t>n</m:t>
                    </m:r>
                  </m:sub>
                </m:sSub>
              </m:oMath>
            </m:oMathPara>
          </w:p>
        </w:tc>
        <w:tc>
          <w:tcPr>
            <w:tcW w:w="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071192CA" w:rsidR="00CB7FB3" w:rsidRPr="00CB7FB3" w:rsidRDefault="00CB7FB3" w:rsidP="00F97ACD">
            <w:pPr>
              <w:spacing w:before="120" w:after="400"/>
            </w:pPr>
            <w:r>
              <w:t>(</w:t>
            </w:r>
            <w:r>
              <w:fldChar w:fldCharType="begin"/>
            </w:r>
            <w:r>
              <w:instrText xml:space="preserve"> SEQ Equation \* ARABIC </w:instrText>
            </w:r>
            <w:r>
              <w:fldChar w:fldCharType="separate"/>
            </w:r>
            <w:r w:rsidR="00D908C2">
              <w:rPr>
                <w:noProof/>
              </w:rPr>
              <w:t>1</w:t>
            </w:r>
            <w:r>
              <w:fldChar w:fldCharType="end"/>
            </w:r>
            <w:r>
              <w:t>)</w:t>
            </w:r>
          </w:p>
        </w:tc>
      </w:tr>
    </w:tbl>
    <w:p w14:paraId="3076F6F7" w14:textId="69298000" w:rsidR="00F97ACD" w:rsidRPr="00F97ACD" w:rsidRDefault="009017DF" w:rsidP="00F97ACD">
      <w:pPr>
        <w:rPr>
          <w:rFonts w:eastAsiaTheme="minorEastAsia"/>
          <w:iCs/>
        </w:rPr>
      </w:pPr>
      <w:r>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lang w:val="fi-FI"/>
              </w:rPr>
              <m:t>e</m:t>
            </m:r>
          </m:sub>
        </m:sSub>
      </m:oMath>
      <w:r w:rsidR="000675A3" w:rsidRPr="000675A3">
        <w:t xml:space="preserve"> </w:t>
      </w:r>
      <w:r>
        <w:t>is the</w:t>
      </w:r>
      <w:r w:rsidR="000675A3" w:rsidRPr="000675A3">
        <w:rPr>
          <w:i/>
          <w:iCs/>
        </w:rPr>
        <w:t xml:space="preserve"> </w:t>
      </w:r>
      <w:r w:rsidR="000675A3" w:rsidRPr="000675A3">
        <w:t>total</w:t>
      </w:r>
      <w:r>
        <w:t xml:space="preserve"> cost of the</w:t>
      </w:r>
      <w:r w:rsidR="000675A3" w:rsidRPr="000675A3">
        <w:t xml:space="preserve"> edge</w:t>
      </w:r>
      <w:r w:rsidR="00896DC2">
        <w:t>;</w:t>
      </w:r>
      <w:r>
        <w:rPr>
          <w:lang w:val="fi-FI"/>
        </w:rPr>
        <w:t xml:space="preserve"> </w:t>
      </w:r>
      <m:oMath>
        <m:sSub>
          <m:sSubPr>
            <m:ctrlPr>
              <w:rPr>
                <w:rFonts w:ascii="Cambria Math" w:hAnsi="Cambria Math"/>
                <w:i/>
                <w:iCs/>
              </w:rPr>
            </m:ctrlPr>
          </m:sSubPr>
          <m:e>
            <m:r>
              <w:rPr>
                <w:rFonts w:ascii="Cambria Math" w:hAnsi="Cambria Math"/>
                <w:lang w:val="fi-FI"/>
              </w:rPr>
              <m:t>d</m:t>
            </m:r>
          </m:e>
          <m:sub>
            <m:r>
              <w:rPr>
                <w:rFonts w:ascii="Cambria Math" w:hAnsi="Cambria Math"/>
                <w:lang w:val="fi-FI"/>
              </w:rPr>
              <m:t>e</m:t>
            </m:r>
          </m:sub>
        </m:sSub>
      </m:oMath>
      <w:r w:rsidR="000675A3" w:rsidRPr="000675A3">
        <w:t xml:space="preserve"> </w:t>
      </w:r>
      <w:r>
        <w:t>is the</w:t>
      </w:r>
      <w:r w:rsidR="000675A3" w:rsidRPr="000675A3">
        <w:t xml:space="preserve"> length of the edge (</w:t>
      </w:r>
      <w:r w:rsidR="00ED3166">
        <w:t>in meters</w:t>
      </w:r>
      <w:r w:rsidR="000675A3" w:rsidRPr="000675A3">
        <w:t>)</w:t>
      </w:r>
      <w:r w:rsidR="00ED3166">
        <w:t xml:space="preserve"> and </w:t>
      </w:r>
      <m:oMath>
        <m:sSub>
          <m:sSubPr>
            <m:ctrlPr>
              <w:rPr>
                <w:rFonts w:ascii="Cambria Math" w:hAnsi="Cambria Math"/>
                <w:i/>
                <w:iCs/>
              </w:rPr>
            </m:ctrlPr>
          </m:sSubPr>
          <m:e>
            <m:r>
              <w:rPr>
                <w:rFonts w:ascii="Cambria Math" w:hAnsi="Cambria Math"/>
              </w:rPr>
              <m:t>C</m:t>
            </m:r>
          </m:e>
          <m:sub>
            <m:r>
              <w:rPr>
                <w:rFonts w:ascii="Cambria Math" w:hAnsi="Cambria Math"/>
                <w:lang w:val="fi-FI"/>
              </w:rPr>
              <m:t>en</m:t>
            </m:r>
          </m:sub>
        </m:sSub>
      </m:oMath>
      <w:r w:rsidR="000675A3" w:rsidRPr="000675A3">
        <w:t xml:space="preserve"> </w:t>
      </w:r>
      <w:r w:rsidR="00ED3166">
        <w:t>is the</w:t>
      </w:r>
      <w:r w:rsidR="000675A3" w:rsidRPr="000675A3">
        <w:t xml:space="preserve"> additional noise cost of the edge</w:t>
      </w:r>
      <w:r w:rsidR="00ED3166">
        <w:t xml:space="preserve">. </w:t>
      </w:r>
      <w:r w:rsidR="00896DC2">
        <w:rPr>
          <w:rFonts w:eastAsiaTheme="minorEastAsia"/>
        </w:rPr>
        <w:t xml:space="preserve">The following equation was developed to model </w:t>
      </w:r>
      <m:oMath>
        <m:sSub>
          <m:sSubPr>
            <m:ctrlPr>
              <w:rPr>
                <w:rFonts w:ascii="Cambria Math" w:hAnsi="Cambria Math"/>
                <w:i/>
                <w:iCs/>
              </w:rPr>
            </m:ctrlPr>
          </m:sSubPr>
          <m:e>
            <m:r>
              <w:rPr>
                <w:rFonts w:ascii="Cambria Math" w:hAnsi="Cambria Math"/>
              </w:rPr>
              <m:t>C</m:t>
            </m:r>
          </m:e>
          <m:sub>
            <m:r>
              <w:rPr>
                <w:rFonts w:ascii="Cambria Math" w:hAnsi="Cambria Math"/>
                <w:lang w:val="fi-FI"/>
              </w:rPr>
              <m:t>en</m:t>
            </m:r>
          </m:sub>
        </m:sSub>
      </m:oMath>
      <w:r w:rsidR="00896DC2">
        <w:rPr>
          <w:rFonts w:eastAsiaTheme="minorEastAsia"/>
          <w:iCs/>
        </w:rPr>
        <w:t>:</w:t>
      </w:r>
    </w:p>
    <w:tbl>
      <w:tblPr>
        <w:tblStyle w:val="TableGrid"/>
        <w:tblW w:w="9683" w:type="dxa"/>
        <w:tblLook w:val="04A0" w:firstRow="1" w:lastRow="0" w:firstColumn="1" w:lastColumn="0" w:noHBand="0" w:noVBand="1"/>
      </w:tblPr>
      <w:tblGrid>
        <w:gridCol w:w="9067"/>
        <w:gridCol w:w="616"/>
      </w:tblGrid>
      <w:tr w:rsidR="00F97ACD" w14:paraId="28ED6D03" w14:textId="77777777" w:rsidTr="00F97ACD">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46744EE1" w:rsidR="00F97ACD" w:rsidRPr="000D0FF8" w:rsidRDefault="00F97ACD" w:rsidP="00547521">
            <w:pPr>
              <w:spacing w:before="120" w:after="400"/>
              <w:rPr>
                <w:sz w:val="26"/>
                <w:szCs w:val="26"/>
              </w:rPr>
            </w:pPr>
            <m:oMathPara>
              <m:oMath>
                <m:r>
                  <w:rPr>
                    <w:rFonts w:ascii="Cambria Math" w:hAnsi="Cambria Math"/>
                    <w:sz w:val="26"/>
                    <w:szCs w:val="26"/>
                  </w:rPr>
                  <m:t xml:space="preserve">   </m:t>
                </m:r>
                <m:sSub>
                  <m:sSubPr>
                    <m:ctrlPr>
                      <w:rPr>
                        <w:rFonts w:ascii="Cambria Math" w:hAnsi="Cambria Math"/>
                        <w:sz w:val="26"/>
                        <w:szCs w:val="26"/>
                      </w:rPr>
                    </m:ctrlPr>
                  </m:sSubPr>
                  <m:e>
                    <m:r>
                      <w:rPr>
                        <w:rFonts w:ascii="Cambria Math" w:hAnsi="Cambria Math"/>
                        <w:sz w:val="26"/>
                        <w:szCs w:val="26"/>
                      </w:rPr>
                      <m:t>C</m:t>
                    </m:r>
                  </m:e>
                  <m:sub>
                    <m:r>
                      <w:rPr>
                        <w:rFonts w:ascii="Cambria Math" w:hAnsi="Cambria Math"/>
                        <w:sz w:val="26"/>
                        <w:szCs w:val="26"/>
                        <w:lang w:val="fi-FI"/>
                      </w:rPr>
                      <m:t>e</m:t>
                    </m:r>
                    <m:r>
                      <w:rPr>
                        <w:rFonts w:ascii="Cambria Math" w:hAnsi="Cambria Math"/>
                        <w:sz w:val="26"/>
                        <w:szCs w:val="26"/>
                      </w:rPr>
                      <m:t>n</m:t>
                    </m:r>
                  </m:sub>
                </m:sSub>
                <m:r>
                  <m:rPr>
                    <m:sty m:val="p"/>
                  </m:rPr>
                  <w:rPr>
                    <w:rFonts w:ascii="Cambria Math" w:hAnsi="Cambria Math"/>
                    <w:sz w:val="26"/>
                    <w:szCs w:val="26"/>
                  </w:rPr>
                  <m:t>=</m:t>
                </m:r>
                <m:r>
                  <m:rPr>
                    <m:sty m:val="p"/>
                  </m:rPr>
                  <w:rPr>
                    <w:rFonts w:ascii="Cambria Math" w:hAnsi="Cambria Math"/>
                    <w:sz w:val="26"/>
                    <w:szCs w:val="26"/>
                    <w:lang w:val="fi-FI"/>
                  </w:rPr>
                  <m:t>( </m:t>
                </m:r>
                <m:nary>
                  <m:naryPr>
                    <m:chr m:val="∑"/>
                    <m:ctrlPr>
                      <w:rPr>
                        <w:rFonts w:ascii="Cambria Math" w:hAnsi="Cambria Math"/>
                        <w:sz w:val="26"/>
                        <w:szCs w:val="26"/>
                      </w:rPr>
                    </m:ctrlPr>
                  </m:naryPr>
                  <m:sub>
                    <m:r>
                      <w:rPr>
                        <w:rFonts w:ascii="Cambria Math" w:hAnsi="Cambria Math"/>
                        <w:sz w:val="26"/>
                        <w:szCs w:val="26"/>
                      </w:rPr>
                      <m:t>i</m:t>
                    </m:r>
                    <m:r>
                      <m:rPr>
                        <m:sty m:val="p"/>
                      </m:rP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rPr>
                          <m:t>dB</m:t>
                        </m:r>
                      </m:e>
                      <m:sub>
                        <m:argPr>
                          <m:argSz m:val="-2"/>
                        </m:argPr>
                        <m:r>
                          <w:rPr>
                            <w:rFonts w:ascii="Cambria Math" w:hAnsi="Cambria Math"/>
                            <w:sz w:val="26"/>
                            <w:szCs w:val="26"/>
                          </w:rPr>
                          <m:t>min</m:t>
                        </m:r>
                      </m:sub>
                    </m:sSub>
                  </m:sub>
                  <m:sup>
                    <m:sSub>
                      <m:sSubPr>
                        <m:ctrlPr>
                          <w:rPr>
                            <w:rFonts w:ascii="Cambria Math" w:hAnsi="Cambria Math"/>
                            <w:sz w:val="26"/>
                            <w:szCs w:val="26"/>
                          </w:rPr>
                        </m:ctrlPr>
                      </m:sSubPr>
                      <m:e>
                        <m:r>
                          <w:rPr>
                            <w:rFonts w:ascii="Cambria Math" w:hAnsi="Cambria Math"/>
                            <w:sz w:val="26"/>
                            <w:szCs w:val="26"/>
                          </w:rPr>
                          <m:t>dB</m:t>
                        </m:r>
                      </m:e>
                      <m:sub>
                        <m:r>
                          <w:rPr>
                            <w:rFonts w:ascii="Cambria Math" w:hAnsi="Cambria Math"/>
                            <w:sz w:val="26"/>
                            <w:szCs w:val="26"/>
                          </w:rPr>
                          <m:t>max</m:t>
                        </m:r>
                      </m:sub>
                    </m:sSub>
                  </m:sup>
                  <m:e>
                    <m:sSub>
                      <m:sSubPr>
                        <m:ctrlPr>
                          <w:rPr>
                            <w:rFonts w:ascii="Cambria Math" w:hAnsi="Cambria Math"/>
                            <w:sz w:val="26"/>
                            <w:szCs w:val="26"/>
                          </w:rPr>
                        </m:ctrlPr>
                      </m:sSubPr>
                      <m:e>
                        <m:r>
                          <w:rPr>
                            <w:rFonts w:ascii="Cambria Math" w:hAnsi="Cambria Math"/>
                            <w:sz w:val="26"/>
                            <w:szCs w:val="26"/>
                            <w:lang w:val="fi-FI"/>
                          </w:rPr>
                          <m:t>d</m:t>
                        </m:r>
                      </m:e>
                      <m:sub>
                        <m:sSub>
                          <m:sSubPr>
                            <m:ctrlPr>
                              <w:rPr>
                                <w:rFonts w:ascii="Cambria Math" w:hAnsi="Cambria Math"/>
                                <w:sz w:val="26"/>
                                <w:szCs w:val="26"/>
                                <w:lang w:val="fi-FI"/>
                              </w:rPr>
                            </m:ctrlPr>
                          </m:sSubPr>
                          <m:e>
                            <m:r>
                              <w:rPr>
                                <w:rFonts w:ascii="Cambria Math" w:hAnsi="Cambria Math"/>
                                <w:sz w:val="26"/>
                                <w:szCs w:val="26"/>
                                <w:lang w:val="fi-FI"/>
                              </w:rPr>
                              <m:t>dB</m:t>
                            </m:r>
                          </m:e>
                          <m:sub>
                            <m:r>
                              <w:rPr>
                                <w:rFonts w:ascii="Cambria Math" w:hAnsi="Cambria Math"/>
                                <w:sz w:val="26"/>
                                <w:szCs w:val="26"/>
                                <w:lang w:val="fi-FI"/>
                              </w:rPr>
                              <m:t>i</m:t>
                            </m:r>
                          </m:sub>
                        </m:sSub>
                      </m:sub>
                    </m:sSub>
                  </m:e>
                </m:nary>
                <m:r>
                  <m:rPr>
                    <m:sty m:val="p"/>
                  </m:rPr>
                  <w:rPr>
                    <w:rFonts w:ascii="Cambria Math" w:hAnsi="Cambria Math"/>
                    <w:sz w:val="26"/>
                    <w:szCs w:val="26"/>
                  </w:rPr>
                  <m:t>× </m:t>
                </m:r>
                <m:sSub>
                  <m:sSubPr>
                    <m:ctrlPr>
                      <w:rPr>
                        <w:rFonts w:ascii="Cambria Math" w:hAnsi="Cambria Math"/>
                        <w:sz w:val="26"/>
                        <w:szCs w:val="26"/>
                      </w:rPr>
                    </m:ctrlPr>
                  </m:sSubPr>
                  <m:e>
                    <m:r>
                      <w:rPr>
                        <w:rFonts w:ascii="Cambria Math" w:hAnsi="Cambria Math"/>
                        <w:sz w:val="26"/>
                        <w:szCs w:val="26"/>
                        <w:lang w:val="fi-FI"/>
                      </w:rPr>
                      <m:t>a</m:t>
                    </m:r>
                  </m:e>
                  <m:sub>
                    <m:sSub>
                      <m:sSubPr>
                        <m:ctrlPr>
                          <w:rPr>
                            <w:rFonts w:ascii="Cambria Math" w:hAnsi="Cambria Math"/>
                            <w:sz w:val="26"/>
                            <w:szCs w:val="26"/>
                          </w:rPr>
                        </m:ctrlPr>
                      </m:sSubPr>
                      <m:e>
                        <m:r>
                          <w:rPr>
                            <w:rFonts w:ascii="Cambria Math" w:hAnsi="Cambria Math"/>
                            <w:sz w:val="26"/>
                            <w:szCs w:val="26"/>
                            <w:lang w:val="fi-FI"/>
                          </w:rPr>
                          <m:t>dB</m:t>
                        </m:r>
                      </m:e>
                      <m:sub>
                        <m:r>
                          <w:rPr>
                            <w:rFonts w:ascii="Cambria Math" w:hAnsi="Cambria Math"/>
                            <w:sz w:val="26"/>
                            <w:szCs w:val="26"/>
                            <w:lang w:val="fi-FI"/>
                          </w:rPr>
                          <m:t>i</m:t>
                        </m:r>
                      </m:sub>
                    </m:sSub>
                  </m:sub>
                </m:sSub>
                <m:r>
                  <m:rPr>
                    <m:sty m:val="p"/>
                  </m:rPr>
                  <w:rPr>
                    <w:rFonts w:ascii="Cambria Math" w:hAnsi="Cambria Math"/>
                    <w:sz w:val="26"/>
                    <w:szCs w:val="26"/>
                    <w:lang w:val="fi-FI"/>
                  </w:rPr>
                  <m:t> )</m:t>
                </m:r>
                <m:r>
                  <m:rPr>
                    <m:sty m:val="p"/>
                  </m:rPr>
                  <w:rPr>
                    <w:rFonts w:ascii="Cambria Math" w:hAnsi="Cambria Math"/>
                    <w:sz w:val="26"/>
                    <w:szCs w:val="26"/>
                  </w:rPr>
                  <m:t> × </m:t>
                </m:r>
                <m:r>
                  <w:rPr>
                    <w:rFonts w:ascii="Cambria Math" w:hAnsi="Cambria Math"/>
                    <w:sz w:val="26"/>
                    <w:szCs w:val="26"/>
                  </w:rPr>
                  <m:t>nt</m:t>
                </m:r>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32E3E5D8" w:rsidR="00F97ACD" w:rsidRPr="00CB7FB3" w:rsidRDefault="00F97ACD" w:rsidP="00B61A9D">
            <w:pPr>
              <w:spacing w:before="460" w:after="400"/>
            </w:pPr>
            <w:bookmarkStart w:id="34" w:name="_Ref9591374"/>
            <w:r>
              <w:t>(</w:t>
            </w:r>
            <w:r>
              <w:fldChar w:fldCharType="begin"/>
            </w:r>
            <w:r>
              <w:instrText xml:space="preserve"> SEQ Equation \* ARABIC </w:instrText>
            </w:r>
            <w:r>
              <w:fldChar w:fldCharType="separate"/>
            </w:r>
            <w:r w:rsidR="00D908C2">
              <w:rPr>
                <w:noProof/>
              </w:rPr>
              <w:t>2</w:t>
            </w:r>
            <w:r>
              <w:fldChar w:fldCharType="end"/>
            </w:r>
            <w:r>
              <w:t>)</w:t>
            </w:r>
            <w:bookmarkEnd w:id="34"/>
          </w:p>
        </w:tc>
      </w:tr>
    </w:tbl>
    <w:p w14:paraId="2188DA81" w14:textId="30B4C0C9" w:rsidR="000675A3" w:rsidRDefault="00C36DF3" w:rsidP="00C36DF3">
      <w:pPr>
        <w:rPr>
          <w:rFonts w:eastAsiaTheme="minorEastAsia"/>
          <w:iCs/>
        </w:rPr>
      </w:pPr>
      <w:r w:rsidRPr="00C36DF3">
        <w:t>w</w:t>
      </w:r>
      <w:r w:rsidR="00896DC2" w:rsidRPr="00C36DF3">
        <w:t>here</w:t>
      </w:r>
      <w:r w:rsidRPr="00C36DF3">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C36DF3">
        <w:t xml:space="preserve"> refers to </w:t>
      </w:r>
      <w:r>
        <w:t xml:space="preserve">a </w:t>
      </w:r>
      <w:r w:rsidRPr="00C36DF3">
        <w:t xml:space="preserve">5 dB range </w:t>
      </w:r>
      <w:r w:rsidR="001215BF">
        <w:t>from</w:t>
      </w:r>
      <w:r w:rsidRPr="00C36DF3">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C36DF3">
        <w:t xml:space="preserve"> </w:t>
      </w:r>
      <w:r w:rsidR="001215BF">
        <w:t xml:space="preserve">to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r>
          <w:rPr>
            <w:rFonts w:ascii="Cambria Math" w:hAnsi="Cambria Math"/>
          </w:rPr>
          <m:t xml:space="preserve">+5 dB </m:t>
        </m:r>
      </m:oMath>
      <w:r w:rsidRPr="00C36DF3">
        <w:t>(e.g. 55 dB refers to dB-range of 55–60 dB)</w:t>
      </w:r>
      <w:r>
        <w:t>,</w:t>
      </w:r>
      <w:r w:rsidR="00896DC2" w:rsidRPr="00C36DF3">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36DF3">
        <w:t xml:space="preserve"> is the contaminated distance</w:t>
      </w:r>
      <w:r w:rsidR="0045589F">
        <w:t xml:space="preserve"> (m)</w:t>
      </w:r>
      <w:r w:rsidR="00896DC2" w:rsidRPr="00C36DF3">
        <w:t xml:space="preserve"> of </w:t>
      </w:r>
      <w:r>
        <w:t xml:space="preserve">the </w:t>
      </w:r>
      <w:r w:rsidR="00CF5B53" w:rsidRPr="00C36DF3">
        <w:t>dB</w:t>
      </w:r>
      <w:r w:rsidR="001215BF">
        <w:t xml:space="preserve"> </w:t>
      </w:r>
      <w:r w:rsidR="00CF5B53" w:rsidRPr="00C36DF3">
        <w:t xml:space="preserve">range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C36DF3">
        <w:t xml:space="preserve"> (e.g. 14 m of </w:t>
      </w:r>
      <w:r w:rsidR="00CF5B53" w:rsidRPr="00C36DF3">
        <w:t>5</w:t>
      </w:r>
      <w:r w:rsidR="0045589F">
        <w:t>5</w:t>
      </w:r>
      <w:r w:rsidR="00CF5B53" w:rsidRPr="00C36DF3">
        <w:t>–</w:t>
      </w:r>
      <w:r w:rsidR="0045589F">
        <w:t>60</w:t>
      </w:r>
      <w:r w:rsidR="00896DC2" w:rsidRPr="00C36DF3">
        <w:t xml:space="preserve"> dB) along the edge geometry</w:t>
      </w:r>
      <w:r w:rsidR="00896DC2">
        <w:t xml:space="preserve">;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Pr>
          <w:rFonts w:eastAsiaTheme="minorEastAsia"/>
          <w:iCs/>
        </w:rPr>
        <w:t xml:space="preserve"> is a </w:t>
      </w:r>
      <w:r w:rsidR="00896DC2" w:rsidRPr="00896DC2">
        <w:rPr>
          <w:rFonts w:eastAsiaTheme="minorEastAsia"/>
          <w:iCs/>
        </w:rPr>
        <w:t>dB-specific noise cost coefficient (between 0.0–</w:t>
      </w:r>
      <w:r w:rsidR="00D24611">
        <w:rPr>
          <w:rFonts w:eastAsiaTheme="minorEastAsia"/>
          <w:iCs/>
        </w:rPr>
        <w:t>0</w:t>
      </w:r>
      <w:r w:rsidR="00896DC2" w:rsidRPr="00896DC2">
        <w:rPr>
          <w:rFonts w:eastAsiaTheme="minorEastAsia"/>
          <w:iCs/>
        </w:rPr>
        <w:t>.</w:t>
      </w:r>
      <w:r w:rsidR="00D24611">
        <w:rPr>
          <w:rFonts w:eastAsiaTheme="minorEastAsia"/>
          <w:iCs/>
        </w:rPr>
        <w:t>6</w:t>
      </w:r>
      <w:r w:rsidR="00FA2175">
        <w:rPr>
          <w:rFonts w:eastAsiaTheme="minorEastAsia"/>
          <w:iCs/>
        </w:rPr>
        <w:t>,</w:t>
      </w:r>
      <w:r w:rsidR="00D24611">
        <w:rPr>
          <w:rFonts w:eastAsiaTheme="minorEastAsia"/>
          <w:iCs/>
        </w:rPr>
        <w:t xml:space="preserve"> </w:t>
      </w:r>
      <w:r w:rsidR="00D24611">
        <w:rPr>
          <w:rFonts w:eastAsiaTheme="minorEastAsia"/>
          <w:iCs/>
        </w:rPr>
        <w:fldChar w:fldCharType="begin"/>
      </w:r>
      <w:r w:rsidR="00D24611">
        <w:rPr>
          <w:rFonts w:eastAsiaTheme="minorEastAsia"/>
          <w:iCs/>
        </w:rPr>
        <w:instrText xml:space="preserve"> REF _Ref9527730 \h </w:instrText>
      </w:r>
      <w:r w:rsidR="00D24611">
        <w:rPr>
          <w:rFonts w:eastAsiaTheme="minorEastAsia"/>
          <w:iCs/>
        </w:rPr>
      </w:r>
      <w:r w:rsidR="00D24611">
        <w:rPr>
          <w:rFonts w:eastAsiaTheme="minorEastAsia"/>
          <w:iCs/>
        </w:rPr>
        <w:fldChar w:fldCharType="separate"/>
      </w:r>
      <w:r w:rsidR="00D908C2">
        <w:t xml:space="preserve">Table </w:t>
      </w:r>
      <w:r w:rsidR="00D908C2">
        <w:rPr>
          <w:noProof/>
        </w:rPr>
        <w:t>2</w:t>
      </w:r>
      <w:r w:rsidR="00D24611">
        <w:rPr>
          <w:rFonts w:eastAsiaTheme="minorEastAsia"/>
          <w:iCs/>
        </w:rPr>
        <w:fldChar w:fldCharType="end"/>
      </w:r>
      <w:r w:rsidR="00896DC2" w:rsidRPr="00896DC2">
        <w:rPr>
          <w:rFonts w:eastAsiaTheme="minorEastAsia"/>
          <w:iCs/>
        </w:rPr>
        <w:t>)</w:t>
      </w:r>
      <w:r w:rsidR="00896DC2">
        <w:rPr>
          <w:rFonts w:eastAsiaTheme="minorEastAsia"/>
          <w:iCs/>
        </w:rPr>
        <w:t xml:space="preserve"> and </w:t>
      </w:r>
      <w:r w:rsidR="00896DC2" w:rsidRPr="00896DC2">
        <w:rPr>
          <w:rFonts w:ascii="Cambria Math" w:eastAsiaTheme="minorEastAsia" w:hAnsi="Cambria Math" w:cs="Cambria Math"/>
          <w:iCs/>
        </w:rPr>
        <w:t>𝑛𝑡</w:t>
      </w:r>
      <w:r w:rsidR="00896DC2" w:rsidRPr="00896DC2">
        <w:rPr>
          <w:rFonts w:eastAsiaTheme="minorEastAsia"/>
          <w:iCs/>
        </w:rPr>
        <w:t xml:space="preserve"> </w:t>
      </w:r>
      <w:r w:rsidR="00896DC2">
        <w:rPr>
          <w:rFonts w:eastAsiaTheme="minorEastAsia"/>
          <w:iCs/>
        </w:rPr>
        <w:t>is a</w:t>
      </w:r>
      <w:r w:rsidR="00896DC2" w:rsidRPr="00896DC2">
        <w:rPr>
          <w:rFonts w:eastAsiaTheme="minorEastAsia"/>
          <w:iCs/>
        </w:rPr>
        <w:t xml:space="preserve"> “personal” noise tolerance coefficient (</w:t>
      </w:r>
      <w:r w:rsidR="006C290E">
        <w:rPr>
          <w:rFonts w:eastAsiaTheme="minorEastAsia"/>
          <w:iCs/>
        </w:rPr>
        <w:t xml:space="preserve">ranges </w:t>
      </w:r>
      <w:r w:rsidR="006C290E" w:rsidRPr="00896DC2">
        <w:rPr>
          <w:rFonts w:eastAsiaTheme="minorEastAsia"/>
          <w:iCs/>
        </w:rPr>
        <w:t xml:space="preserve">e.g. </w:t>
      </w:r>
      <w:r w:rsidR="006C290E">
        <w:rPr>
          <w:rFonts w:eastAsiaTheme="minorEastAsia"/>
          <w:iCs/>
        </w:rPr>
        <w:t xml:space="preserve">from </w:t>
      </w:r>
      <w:r w:rsidR="00896DC2" w:rsidRPr="00896DC2">
        <w:rPr>
          <w:rFonts w:eastAsiaTheme="minorEastAsia"/>
          <w:iCs/>
        </w:rPr>
        <w:t>0.1</w:t>
      </w:r>
      <w:r w:rsidR="006C290E">
        <w:rPr>
          <w:rFonts w:eastAsiaTheme="minorEastAsia"/>
          <w:iCs/>
        </w:rPr>
        <w:t xml:space="preserve"> to </w:t>
      </w:r>
      <w:r w:rsidR="00CC4E40">
        <w:rPr>
          <w:rFonts w:eastAsiaTheme="minorEastAsia"/>
          <w:iCs/>
        </w:rPr>
        <w:t>4</w:t>
      </w:r>
      <w:r w:rsidR="00896DC2">
        <w:rPr>
          <w:rFonts w:eastAsiaTheme="minorEastAsia"/>
          <w:iCs/>
        </w:rPr>
        <w:t>0</w:t>
      </w:r>
      <w:r w:rsidR="00896DC2" w:rsidRPr="00896DC2">
        <w:rPr>
          <w:rFonts w:eastAsiaTheme="minorEastAsia"/>
          <w:iCs/>
        </w:rPr>
        <w:t>)</w:t>
      </w:r>
      <w:r w:rsidR="00896DC2">
        <w:rPr>
          <w:rFonts w:eastAsiaTheme="minorEastAsia"/>
          <w:iCs/>
        </w:rPr>
        <w:t>.</w:t>
      </w:r>
      <w:r w:rsidR="00C75CBF">
        <w:rPr>
          <w:rFonts w:eastAsiaTheme="minorEastAsia"/>
          <w:iCs/>
        </w:rPr>
        <w:t xml:space="preserve"> </w:t>
      </w:r>
    </w:p>
    <w:p w14:paraId="56C4E007" w14:textId="09CDFD85" w:rsidR="00393D82" w:rsidRDefault="00393D82" w:rsidP="00020EA1">
      <w:pPr>
        <w:pStyle w:val="TableCaption"/>
        <w:rPr>
          <w:rFonts w:eastAsiaTheme="minorEastAsia"/>
        </w:rPr>
      </w:pPr>
      <w:bookmarkStart w:id="35" w:name="_Ref9527730"/>
      <w:bookmarkStart w:id="36" w:name="_Toc10537428"/>
      <w:r>
        <w:t xml:space="preserve">Table </w:t>
      </w:r>
      <w:r w:rsidR="004F023F">
        <w:fldChar w:fldCharType="begin"/>
      </w:r>
      <w:r w:rsidR="004F023F">
        <w:instrText xml:space="preserve"> SEQ Table \* ARABIC </w:instrText>
      </w:r>
      <w:r w:rsidR="004F023F">
        <w:fldChar w:fldCharType="separate"/>
      </w:r>
      <w:r w:rsidR="003A5764">
        <w:rPr>
          <w:noProof/>
        </w:rPr>
        <w:t>2</w:t>
      </w:r>
      <w:r w:rsidR="004F023F">
        <w:rPr>
          <w:noProof/>
        </w:rPr>
        <w:fldChar w:fldCharType="end"/>
      </w:r>
      <w:bookmarkEnd w:id="35"/>
      <w:r>
        <w:t>. Cost coefficients for different traffic noise levels.</w:t>
      </w:r>
      <w:bookmarkEnd w:id="36"/>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31"/>
        <w:gridCol w:w="2961"/>
      </w:tblGrid>
      <w:tr w:rsidR="00393D82" w14:paraId="7C649D61" w14:textId="77777777" w:rsidTr="00C07420">
        <w:trPr>
          <w:trHeight w:val="561"/>
        </w:trPr>
        <w:tc>
          <w:tcPr>
            <w:tcW w:w="3031" w:type="dxa"/>
            <w:tcBorders>
              <w:left w:val="single" w:sz="4" w:space="0" w:color="FFFFFF"/>
              <w:right w:val="single" w:sz="4" w:space="0" w:color="FFFFFF"/>
            </w:tcBorders>
          </w:tcPr>
          <w:p w14:paraId="64CA1549" w14:textId="342B2D29" w:rsidR="00393D82" w:rsidRDefault="00430001" w:rsidP="001968E1">
            <w:pPr>
              <w:pStyle w:val="TableText"/>
              <w:spacing w:before="240" w:after="160"/>
            </w:pPr>
            <w:r>
              <w:t>Traffic noise level (</w:t>
            </w:r>
            <w:r w:rsidR="00640812">
              <w:t>dB</w:t>
            </w:r>
            <w:r>
              <w:t>)</w:t>
            </w:r>
          </w:p>
        </w:tc>
        <w:tc>
          <w:tcPr>
            <w:tcW w:w="2961" w:type="dxa"/>
            <w:tcBorders>
              <w:left w:val="single" w:sz="4" w:space="0" w:color="FFFFFF"/>
              <w:right w:val="single" w:sz="4" w:space="0" w:color="FFFFFF"/>
            </w:tcBorders>
          </w:tcPr>
          <w:p w14:paraId="379F7BFE" w14:textId="1E4BDAAB" w:rsidR="00393D82" w:rsidRDefault="00430001" w:rsidP="001968E1">
            <w:pPr>
              <w:pStyle w:val="TableText"/>
              <w:spacing w:before="240" w:after="160"/>
            </w:pPr>
            <w:r w:rsidRPr="00430001">
              <w:t xml:space="preserve">Noise </w:t>
            </w:r>
            <w:r>
              <w:t xml:space="preserve">cost </w:t>
            </w:r>
            <w:r w:rsidRPr="00430001">
              <w:t>coefficient</w:t>
            </w:r>
            <w:r>
              <w:t xml:space="preserve"> (</w:t>
            </w:r>
            <m:oMath>
              <m:sSub>
                <m:sSubPr>
                  <m:ctrlPr>
                    <w:rPr>
                      <w:rFonts w:ascii="Cambria Math" w:hAnsi="Cambria Math"/>
                    </w:rPr>
                  </m:ctrlPr>
                </m:sSubPr>
                <m:e>
                  <m:r>
                    <w:rPr>
                      <w:rFonts w:ascii="Cambria Math" w:hAnsi="Cambria Math"/>
                      <w:lang w:val="fi-FI"/>
                    </w:rPr>
                    <m:t>a</m:t>
                  </m:r>
                </m:e>
                <m:sub>
                  <m:sSub>
                    <m:sSubPr>
                      <m:ctrlPr>
                        <w:rPr>
                          <w:rFonts w:ascii="Cambria Math" w:hAnsi="Cambria Math"/>
                        </w:rPr>
                      </m:ctrlPr>
                    </m:sSubPr>
                    <m:e>
                      <m:r>
                        <w:rPr>
                          <w:rFonts w:ascii="Cambria Math" w:hAnsi="Cambria Math"/>
                          <w:lang w:val="fi-FI"/>
                        </w:rPr>
                        <m:t>dB</m:t>
                      </m:r>
                    </m:e>
                    <m:sub>
                      <m:r>
                        <w:rPr>
                          <w:rFonts w:ascii="Cambria Math" w:hAnsi="Cambria Math"/>
                          <w:lang w:val="fi-FI"/>
                        </w:rPr>
                        <m:t>i</m:t>
                      </m:r>
                    </m:sub>
                  </m:sSub>
                </m:sub>
              </m:sSub>
              <m:r>
                <w:rPr>
                  <w:rFonts w:ascii="Cambria Math" w:hAnsi="Cambria Math"/>
                </w:rPr>
                <m:t>)</m:t>
              </m:r>
            </m:oMath>
          </w:p>
        </w:tc>
      </w:tr>
      <w:tr w:rsidR="00393D82" w14:paraId="26AA9C99" w14:textId="77777777" w:rsidTr="00C07420">
        <w:trPr>
          <w:trHeight w:val="466"/>
        </w:trPr>
        <w:tc>
          <w:tcPr>
            <w:tcW w:w="3031" w:type="dxa"/>
            <w:tcBorders>
              <w:top w:val="single" w:sz="4" w:space="0" w:color="FFFFFF"/>
              <w:left w:val="single" w:sz="4" w:space="0" w:color="FFFFFF"/>
              <w:bottom w:val="single" w:sz="4" w:space="0" w:color="FFFFFF" w:themeColor="background1"/>
              <w:right w:val="single" w:sz="4" w:space="0" w:color="FFFFFF"/>
            </w:tcBorders>
          </w:tcPr>
          <w:p w14:paraId="3AF697D6" w14:textId="3125AAC8" w:rsidR="00393D82" w:rsidRDefault="00640812" w:rsidP="00684002">
            <w:pPr>
              <w:pStyle w:val="TableText"/>
              <w:spacing w:before="240" w:line="240" w:lineRule="auto"/>
            </w:pPr>
            <w:r w:rsidRPr="00640812">
              <w:t>45</w:t>
            </w:r>
            <w:r w:rsidR="003B5379">
              <w:t>–</w:t>
            </w:r>
            <w:r w:rsidRPr="00640812">
              <w:t>50</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212BC17D" w14:textId="0EFA39EE" w:rsidR="00393D82" w:rsidRDefault="00640812" w:rsidP="00684002">
            <w:pPr>
              <w:pStyle w:val="TableText"/>
              <w:spacing w:before="240" w:line="240" w:lineRule="auto"/>
            </w:pPr>
            <w:r>
              <w:t>0.0</w:t>
            </w:r>
          </w:p>
        </w:tc>
      </w:tr>
      <w:tr w:rsidR="00393D82" w14:paraId="245E2C41"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7A46584B" w14:textId="0A78952B" w:rsidR="00393D82" w:rsidRDefault="00640812" w:rsidP="00684002">
            <w:pPr>
              <w:pStyle w:val="TableText"/>
              <w:spacing w:line="240" w:lineRule="auto"/>
            </w:pPr>
            <w:r>
              <w:t>50</w:t>
            </w:r>
            <w:r w:rsidR="003B5379">
              <w:t>–</w:t>
            </w:r>
            <w:r>
              <w:t>55</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77B636B8" w14:textId="7340839D" w:rsidR="00393D82" w:rsidRDefault="00640812" w:rsidP="00684002">
            <w:pPr>
              <w:pStyle w:val="TableText"/>
              <w:spacing w:line="240" w:lineRule="auto"/>
            </w:pPr>
            <w:r>
              <w:t>0.1</w:t>
            </w:r>
          </w:p>
        </w:tc>
      </w:tr>
      <w:tr w:rsidR="00393D82" w14:paraId="3A6BEDC0"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4BD47362" w14:textId="5ECC659C" w:rsidR="00393D82" w:rsidRDefault="00640812" w:rsidP="00684002">
            <w:pPr>
              <w:pStyle w:val="TableText"/>
              <w:spacing w:line="240" w:lineRule="auto"/>
            </w:pPr>
            <w:r>
              <w:t>55</w:t>
            </w:r>
            <w:r w:rsidR="003B5379">
              <w:t>–</w:t>
            </w:r>
            <w:r>
              <w:t>60</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305B522A" w14:textId="775A6579" w:rsidR="00393D82" w:rsidRDefault="00640812" w:rsidP="00684002">
            <w:pPr>
              <w:pStyle w:val="TableText"/>
              <w:spacing w:line="240" w:lineRule="auto"/>
            </w:pPr>
            <w:r>
              <w:t>0.2</w:t>
            </w:r>
          </w:p>
        </w:tc>
      </w:tr>
      <w:tr w:rsidR="00393D82" w14:paraId="4F51CB70"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598CA615" w14:textId="13D0BC5E" w:rsidR="00393D82" w:rsidRPr="00602F9E" w:rsidRDefault="00640812" w:rsidP="00684002">
            <w:pPr>
              <w:pStyle w:val="TableText"/>
              <w:spacing w:line="240" w:lineRule="auto"/>
            </w:pPr>
            <w:r>
              <w:t>60</w:t>
            </w:r>
            <w:r w:rsidR="003B5379">
              <w:t>–</w:t>
            </w:r>
            <w:r>
              <w:t>65</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03CC4A7A" w14:textId="56BED089" w:rsidR="00393D82" w:rsidRDefault="00640812" w:rsidP="00684002">
            <w:pPr>
              <w:pStyle w:val="TableText"/>
              <w:spacing w:line="240" w:lineRule="auto"/>
            </w:pPr>
            <w:r>
              <w:t>0.3</w:t>
            </w:r>
          </w:p>
        </w:tc>
      </w:tr>
      <w:tr w:rsidR="00393D82" w14:paraId="0F292EE9"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0FF66C78" w14:textId="67C6C39C" w:rsidR="00393D82" w:rsidRDefault="00640812" w:rsidP="00684002">
            <w:pPr>
              <w:pStyle w:val="TableText"/>
              <w:spacing w:line="240" w:lineRule="auto"/>
            </w:pPr>
            <w:r>
              <w:t>65</w:t>
            </w:r>
            <w:r w:rsidR="003B5379">
              <w:t>–</w:t>
            </w:r>
            <w:r>
              <w:t>70</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7BABF6D4" w14:textId="75F605E5" w:rsidR="00393D82" w:rsidRDefault="00640812" w:rsidP="00684002">
            <w:pPr>
              <w:pStyle w:val="TableText"/>
              <w:spacing w:line="240" w:lineRule="auto"/>
            </w:pPr>
            <w:r>
              <w:t>0.4</w:t>
            </w:r>
          </w:p>
        </w:tc>
      </w:tr>
      <w:tr w:rsidR="003B5379" w14:paraId="787EE129"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03731646" w14:textId="4178F0ED" w:rsidR="003B5379" w:rsidRDefault="003B5379" w:rsidP="00684002">
            <w:pPr>
              <w:pStyle w:val="TableText"/>
              <w:spacing w:line="240" w:lineRule="auto"/>
            </w:pPr>
            <w:r>
              <w:t>70–75</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712A229D" w14:textId="6C286252" w:rsidR="003B5379" w:rsidRDefault="003B5379" w:rsidP="00684002">
            <w:pPr>
              <w:pStyle w:val="TableText"/>
              <w:spacing w:line="240" w:lineRule="auto"/>
            </w:pPr>
            <w:r>
              <w:t>0.5</w:t>
            </w:r>
          </w:p>
        </w:tc>
      </w:tr>
      <w:tr w:rsidR="00393D82" w14:paraId="489853B7" w14:textId="77777777" w:rsidTr="00C07420">
        <w:trPr>
          <w:trHeight w:val="587"/>
        </w:trPr>
        <w:tc>
          <w:tcPr>
            <w:tcW w:w="3031" w:type="dxa"/>
            <w:tcBorders>
              <w:top w:val="single" w:sz="4" w:space="0" w:color="FFFFFF" w:themeColor="background1"/>
              <w:left w:val="single" w:sz="4" w:space="0" w:color="FFFFFF"/>
              <w:right w:val="single" w:sz="4" w:space="0" w:color="FFFFFF"/>
            </w:tcBorders>
          </w:tcPr>
          <w:p w14:paraId="5E65252E" w14:textId="0FCEFF3C" w:rsidR="00393D82" w:rsidRDefault="00640812" w:rsidP="00684002">
            <w:pPr>
              <w:pStyle w:val="TableText"/>
              <w:spacing w:after="240" w:line="240" w:lineRule="auto"/>
            </w:pPr>
            <w:r>
              <w:t>75</w:t>
            </w:r>
            <w:r w:rsidR="003B5379">
              <w:t>–</w:t>
            </w:r>
            <w:r>
              <w:t>80</w:t>
            </w:r>
          </w:p>
        </w:tc>
        <w:tc>
          <w:tcPr>
            <w:tcW w:w="2961" w:type="dxa"/>
            <w:tcBorders>
              <w:top w:val="single" w:sz="4" w:space="0" w:color="FFFFFF" w:themeColor="background1"/>
              <w:left w:val="single" w:sz="4" w:space="0" w:color="FFFFFF"/>
              <w:right w:val="single" w:sz="4" w:space="0" w:color="FFFFFF"/>
            </w:tcBorders>
          </w:tcPr>
          <w:p w14:paraId="69504C9F" w14:textId="0BAC7707" w:rsidR="00393D82" w:rsidRDefault="00640812" w:rsidP="00684002">
            <w:pPr>
              <w:pStyle w:val="TableText"/>
              <w:spacing w:line="240" w:lineRule="auto"/>
            </w:pPr>
            <w:r>
              <w:t>0.</w:t>
            </w:r>
            <w:r w:rsidR="003B5379">
              <w:t>6</w:t>
            </w:r>
          </w:p>
        </w:tc>
      </w:tr>
    </w:tbl>
    <w:p w14:paraId="656EF943" w14:textId="77777777" w:rsidR="00393D82" w:rsidRPr="000675A3" w:rsidRDefault="00393D82" w:rsidP="000675A3"/>
    <w:p w14:paraId="2BC6D466" w14:textId="1EC31305" w:rsidR="002447F6" w:rsidRDefault="002447F6" w:rsidP="002447F6">
      <w:pPr>
        <w:pStyle w:val="Heading3"/>
      </w:pPr>
      <w:bookmarkStart w:id="37" w:name="_Toc10537474"/>
      <w:r w:rsidRPr="000253AC">
        <w:t xml:space="preserve">Network acquisition and </w:t>
      </w:r>
      <w:r w:rsidR="00C77CB8">
        <w:t>manipulation</w:t>
      </w:r>
      <w:bookmarkEnd w:id="37"/>
    </w:p>
    <w:p w14:paraId="3CBD5F3D" w14:textId="4C3F7410" w:rsidR="00421519" w:rsidRDefault="00421519" w:rsidP="00421519">
      <w:r>
        <w:lastRenderedPageBreak/>
        <w:t xml:space="preserve">The following three steps were required to acquire and prepare network to a graph suitable for optimizing </w:t>
      </w:r>
      <w:r w:rsidR="004A3D62">
        <w:t xml:space="preserve">least cost paths </w:t>
      </w:r>
      <w:proofErr w:type="spellStart"/>
      <w:r>
        <w:t>paths</w:t>
      </w:r>
      <w:proofErr w:type="spellEnd"/>
      <w:r>
        <w:t>:</w:t>
      </w:r>
    </w:p>
    <w:p w14:paraId="09EB0E9B" w14:textId="1DB8EDDC" w:rsidR="00421519" w:rsidRDefault="00421519" w:rsidP="00421519">
      <w:pPr>
        <w:pStyle w:val="ListParagraph"/>
        <w:numPr>
          <w:ilvl w:val="0"/>
          <w:numId w:val="39"/>
        </w:numPr>
      </w:pPr>
      <w:r>
        <w:t>Walkable network acquisition from OpenStreetMap</w:t>
      </w:r>
      <w:r w:rsidR="00C02270">
        <w:t xml:space="preserve"> (</w:t>
      </w:r>
      <w:r w:rsidR="00C02270">
        <w:fldChar w:fldCharType="begin"/>
      </w:r>
      <w:r w:rsidR="00C02270">
        <w:instrText xml:space="preserve"> REF _Ref9348163 \h </w:instrText>
      </w:r>
      <w:r w:rsidR="00C02270">
        <w:fldChar w:fldCharType="separate"/>
      </w:r>
      <w:r w:rsidR="00D908C2">
        <w:t xml:space="preserve">Figure </w:t>
      </w:r>
      <w:r w:rsidR="00D908C2">
        <w:rPr>
          <w:noProof/>
        </w:rPr>
        <w:t>7</w:t>
      </w:r>
      <w:r w:rsidR="00C02270">
        <w:fldChar w:fldCharType="end"/>
      </w:r>
      <w:r w:rsidR="00C02270">
        <w:t>)</w:t>
      </w:r>
      <w:r>
        <w:t>.</w:t>
      </w:r>
    </w:p>
    <w:p w14:paraId="0FC5B568" w14:textId="1EEE59A7" w:rsidR="00421519" w:rsidRDefault="00C02270" w:rsidP="00421519">
      <w:pPr>
        <w:pStyle w:val="ListParagraph"/>
        <w:numPr>
          <w:ilvl w:val="0"/>
          <w:numId w:val="39"/>
        </w:numPr>
      </w:pPr>
      <w:r>
        <w:t>Spatial join of contaminated distances to different noise levels to edges (</w:t>
      </w:r>
      <w:r>
        <w:fldChar w:fldCharType="begin"/>
      </w:r>
      <w:r>
        <w:instrText xml:space="preserve"> REF _Ref9348261 \h </w:instrText>
      </w:r>
      <w:r>
        <w:fldChar w:fldCharType="separate"/>
      </w:r>
      <w:r w:rsidR="00D908C2">
        <w:t xml:space="preserve">Figure </w:t>
      </w:r>
      <w:r w:rsidR="00D908C2">
        <w:rPr>
          <w:noProof/>
        </w:rPr>
        <w:t>8</w:t>
      </w:r>
      <w:r>
        <w:fldChar w:fldCharType="end"/>
      </w:r>
      <w:r>
        <w:t>)</w:t>
      </w:r>
      <w:r w:rsidR="00CE0EAA">
        <w:t>.</w:t>
      </w:r>
    </w:p>
    <w:p w14:paraId="347EF223" w14:textId="7F8D72DA" w:rsidR="00C02270" w:rsidRPr="00421519" w:rsidRDefault="00C02270" w:rsidP="00421519">
      <w:pPr>
        <w:pStyle w:val="ListParagraph"/>
        <w:numPr>
          <w:ilvl w:val="0"/>
          <w:numId w:val="39"/>
        </w:numPr>
      </w:pPr>
      <w:r>
        <w:t>Calculating new noise tolerance specific edge costs to edge attributes (</w:t>
      </w:r>
      <w:r>
        <w:fldChar w:fldCharType="begin"/>
      </w:r>
      <w:r>
        <w:instrText xml:space="preserve"> REF _Ref9348368 \h </w:instrText>
      </w:r>
      <w:r>
        <w:fldChar w:fldCharType="separate"/>
      </w:r>
      <w:r w:rsidR="00D908C2">
        <w:t xml:space="preserve">Figure </w:t>
      </w:r>
      <w:r w:rsidR="00D908C2">
        <w:rPr>
          <w:noProof/>
        </w:rPr>
        <w:t>9</w:t>
      </w:r>
      <w:r>
        <w:fldChar w:fldCharType="end"/>
      </w:r>
      <w:r>
        <w:t>)</w:t>
      </w:r>
      <w:r w:rsidR="00CE0EAA">
        <w:t>.</w:t>
      </w:r>
    </w:p>
    <w:p w14:paraId="05CF1477" w14:textId="67A4BDFE" w:rsidR="002447F6" w:rsidRDefault="002447F6" w:rsidP="002447F6">
      <w:r w:rsidRPr="000253AC">
        <w:t>Network of walkable streets was obtained from OpenStreetMap via Overpass API</w:t>
      </w:r>
      <w:r>
        <w:t xml:space="preserve">. </w:t>
      </w:r>
    </w:p>
    <w:p w14:paraId="1E7F5BFA" w14:textId="77777777" w:rsidR="000C4DB9" w:rsidRDefault="000C4DB9" w:rsidP="000C4DB9">
      <w:pPr>
        <w:keepNext/>
      </w:pPr>
      <w:r>
        <w:rPr>
          <w:noProof/>
        </w:rPr>
        <w:drawing>
          <wp:inline distT="0" distB="0" distL="0" distR="0" wp14:anchorId="45DDEC7F" wp14:editId="2ACCA662">
            <wp:extent cx="4424387" cy="3189674"/>
            <wp:effectExtent l="12700" t="12700" r="8255" b="107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424387" cy="3189674"/>
                    </a:xfrm>
                    <a:prstGeom prst="rect">
                      <a:avLst/>
                    </a:prstGeom>
                    <a:ln>
                      <a:solidFill>
                        <a:schemeClr val="tx1"/>
                      </a:solidFill>
                    </a:ln>
                  </pic:spPr>
                </pic:pic>
              </a:graphicData>
            </a:graphic>
          </wp:inline>
        </w:drawing>
      </w:r>
    </w:p>
    <w:p w14:paraId="1F9A8E91" w14:textId="5FECE87C" w:rsidR="000A0520" w:rsidRPr="000A0520" w:rsidRDefault="000C4DB9" w:rsidP="00020EA1">
      <w:pPr>
        <w:pStyle w:val="Caption"/>
      </w:pPr>
      <w:bookmarkStart w:id="38" w:name="_Ref9348163"/>
      <w:bookmarkStart w:id="39" w:name="_Toc10537506"/>
      <w:r>
        <w:t xml:space="preserve">Figure </w:t>
      </w:r>
      <w:r w:rsidR="004F023F">
        <w:fldChar w:fldCharType="begin"/>
      </w:r>
      <w:r w:rsidR="004F023F">
        <w:instrText xml:space="preserve"> SEQ Figure \* ARABIC </w:instrText>
      </w:r>
      <w:r w:rsidR="004F023F">
        <w:fldChar w:fldCharType="separate"/>
      </w:r>
      <w:r w:rsidR="00D908C2">
        <w:rPr>
          <w:noProof/>
        </w:rPr>
        <w:t>7</w:t>
      </w:r>
      <w:r w:rsidR="004F023F">
        <w:rPr>
          <w:noProof/>
        </w:rPr>
        <w:fldChar w:fldCharType="end"/>
      </w:r>
      <w:bookmarkEnd w:id="38"/>
      <w:r>
        <w:t xml:space="preserve">. Workflow of network (graph) acquisition and </w:t>
      </w:r>
      <w:r w:rsidR="000F33DA">
        <w:t>construction</w:t>
      </w:r>
      <w:r>
        <w:t>.</w:t>
      </w:r>
      <w:bookmarkEnd w:id="39"/>
      <w:r w:rsidR="00367B95">
        <w:t xml:space="preserve"> </w:t>
      </w:r>
    </w:p>
    <w:p w14:paraId="21CAD45D" w14:textId="77777777" w:rsidR="0032447E" w:rsidRDefault="0032447E" w:rsidP="0032447E">
      <w:pPr>
        <w:keepNext/>
      </w:pPr>
      <w:r>
        <w:rPr>
          <w:noProof/>
        </w:rPr>
        <w:lastRenderedPageBreak/>
        <w:drawing>
          <wp:inline distT="0" distB="0" distL="0" distR="0" wp14:anchorId="59C38E15" wp14:editId="6364BDD0">
            <wp:extent cx="4038440" cy="3843478"/>
            <wp:effectExtent l="12700" t="12700" r="13335" b="1778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054317" cy="3858589"/>
                    </a:xfrm>
                    <a:prstGeom prst="rect">
                      <a:avLst/>
                    </a:prstGeom>
                    <a:ln>
                      <a:solidFill>
                        <a:schemeClr val="tx1"/>
                      </a:solidFill>
                    </a:ln>
                  </pic:spPr>
                </pic:pic>
              </a:graphicData>
            </a:graphic>
          </wp:inline>
        </w:drawing>
      </w:r>
    </w:p>
    <w:p w14:paraId="1EAD10D1" w14:textId="36A85E00" w:rsidR="001E1452" w:rsidRPr="001E1452" w:rsidRDefault="0032447E" w:rsidP="00020EA1">
      <w:pPr>
        <w:pStyle w:val="Caption"/>
      </w:pPr>
      <w:bookmarkStart w:id="40" w:name="_Ref9348261"/>
      <w:bookmarkStart w:id="41" w:name="_Toc10537507"/>
      <w:r>
        <w:t xml:space="preserve">Figure </w:t>
      </w:r>
      <w:r w:rsidR="004F023F">
        <w:fldChar w:fldCharType="begin"/>
      </w:r>
      <w:r w:rsidR="004F023F">
        <w:instrText xml:space="preserve"> SEQ Figure \* ARABIC </w:instrText>
      </w:r>
      <w:r w:rsidR="004F023F">
        <w:fldChar w:fldCharType="separate"/>
      </w:r>
      <w:r w:rsidR="00D908C2">
        <w:rPr>
          <w:noProof/>
        </w:rPr>
        <w:t>8</w:t>
      </w:r>
      <w:r w:rsidR="004F023F">
        <w:rPr>
          <w:noProof/>
        </w:rPr>
        <w:fldChar w:fldCharType="end"/>
      </w:r>
      <w:bookmarkEnd w:id="40"/>
      <w:r>
        <w:t xml:space="preserve">. Workflow of extracting exposures to </w:t>
      </w:r>
      <w:r w:rsidRPr="00421519">
        <w:t>traffic</w:t>
      </w:r>
      <w:r>
        <w:t xml:space="preserve"> noise</w:t>
      </w:r>
      <w:r w:rsidR="00C02270">
        <w:t xml:space="preserve"> (contaminated distances)</w:t>
      </w:r>
      <w:r>
        <w:t xml:space="preserve"> to the edges of the graph.</w:t>
      </w:r>
      <w:bookmarkEnd w:id="41"/>
    </w:p>
    <w:p w14:paraId="5FB28DE3" w14:textId="77777777" w:rsidR="00C966DB" w:rsidRDefault="001E1452" w:rsidP="00C966DB">
      <w:pPr>
        <w:keepNext/>
      </w:pPr>
      <w:r>
        <w:rPr>
          <w:noProof/>
        </w:rPr>
        <w:lastRenderedPageBreak/>
        <w:drawing>
          <wp:inline distT="0" distB="0" distL="0" distR="0" wp14:anchorId="2C8C8E86" wp14:editId="3DF9446E">
            <wp:extent cx="4198513" cy="4473128"/>
            <wp:effectExtent l="12700" t="12700" r="18415" b="10160"/>
            <wp:docPr id="11" name="Picture 1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220053" cy="4496077"/>
                    </a:xfrm>
                    <a:prstGeom prst="rect">
                      <a:avLst/>
                    </a:prstGeom>
                    <a:ln>
                      <a:solidFill>
                        <a:schemeClr val="tx1"/>
                      </a:solidFill>
                    </a:ln>
                  </pic:spPr>
                </pic:pic>
              </a:graphicData>
            </a:graphic>
          </wp:inline>
        </w:drawing>
      </w:r>
    </w:p>
    <w:p w14:paraId="4DBFBF7F" w14:textId="3CF6B69F" w:rsidR="001E1452" w:rsidRPr="001E1452" w:rsidRDefault="00C966DB" w:rsidP="00020EA1">
      <w:pPr>
        <w:pStyle w:val="Caption"/>
      </w:pPr>
      <w:bookmarkStart w:id="42" w:name="_Ref9348368"/>
      <w:bookmarkStart w:id="43" w:name="_Toc10537508"/>
      <w:r>
        <w:t xml:space="preserve">Figure </w:t>
      </w:r>
      <w:r w:rsidR="004F023F">
        <w:fldChar w:fldCharType="begin"/>
      </w:r>
      <w:r w:rsidR="004F023F">
        <w:instrText xml:space="preserve"> SEQ Figure \* ARABIC </w:instrText>
      </w:r>
      <w:r w:rsidR="004F023F">
        <w:fldChar w:fldCharType="separate"/>
      </w:r>
      <w:r w:rsidR="00D908C2">
        <w:rPr>
          <w:noProof/>
        </w:rPr>
        <w:t>9</w:t>
      </w:r>
      <w:r w:rsidR="004F023F">
        <w:rPr>
          <w:noProof/>
        </w:rPr>
        <w:fldChar w:fldCharType="end"/>
      </w:r>
      <w:bookmarkEnd w:id="42"/>
      <w:r>
        <w:t xml:space="preserve">. Workflow of </w:t>
      </w:r>
      <w:r w:rsidR="00D75F7C">
        <w:t xml:space="preserve">calculating and </w:t>
      </w:r>
      <w:r w:rsidR="00526EDE">
        <w:t>adding</w:t>
      </w:r>
      <w:r>
        <w:t xml:space="preserve"> noise </w:t>
      </w:r>
      <w:r w:rsidRPr="00B011DD">
        <w:t>tolerance</w:t>
      </w:r>
      <w:r>
        <w:t xml:space="preserve"> specific edge costs as new edge attributes.</w:t>
      </w:r>
      <w:bookmarkEnd w:id="43"/>
    </w:p>
    <w:p w14:paraId="66BB1F6C" w14:textId="30141826" w:rsidR="00002CCA" w:rsidRDefault="00002CCA" w:rsidP="00002CCA">
      <w:pPr>
        <w:pStyle w:val="Heading3"/>
      </w:pPr>
      <w:bookmarkStart w:id="44" w:name="_Toc10537475"/>
      <w:r>
        <w:t>Optimiz</w:t>
      </w:r>
      <w:r w:rsidR="009E0E75">
        <w:t>ation</w:t>
      </w:r>
      <w:r>
        <w:t xml:space="preserve"> of short and quiet paths</w:t>
      </w:r>
      <w:bookmarkEnd w:id="44"/>
    </w:p>
    <w:p w14:paraId="555F1A3F" w14:textId="77777777" w:rsidR="00415067" w:rsidRDefault="00415067" w:rsidP="00415067">
      <w:pPr>
        <w:keepNext/>
      </w:pPr>
      <w:r>
        <w:rPr>
          <w:noProof/>
        </w:rPr>
        <w:lastRenderedPageBreak/>
        <w:drawing>
          <wp:inline distT="0" distB="0" distL="0" distR="0" wp14:anchorId="690C4F23" wp14:editId="14F669E6">
            <wp:extent cx="5187325" cy="6637105"/>
            <wp:effectExtent l="12700" t="12700" r="6985" b="17780"/>
            <wp:docPr id="12" name="Picture 12"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95665" cy="6647776"/>
                    </a:xfrm>
                    <a:prstGeom prst="rect">
                      <a:avLst/>
                    </a:prstGeom>
                    <a:ln>
                      <a:solidFill>
                        <a:schemeClr val="tx1"/>
                      </a:solidFill>
                    </a:ln>
                  </pic:spPr>
                </pic:pic>
              </a:graphicData>
            </a:graphic>
          </wp:inline>
        </w:drawing>
      </w:r>
    </w:p>
    <w:p w14:paraId="0DB5D869" w14:textId="5FB2A880" w:rsidR="008330B4" w:rsidRPr="008330B4" w:rsidRDefault="00415067" w:rsidP="00020EA1">
      <w:pPr>
        <w:pStyle w:val="Caption"/>
      </w:pPr>
      <w:bookmarkStart w:id="45" w:name="_Ref9516858"/>
      <w:bookmarkStart w:id="46" w:name="_Toc10537509"/>
      <w:r>
        <w:t xml:space="preserve">Figure </w:t>
      </w:r>
      <w:r w:rsidR="004F023F">
        <w:fldChar w:fldCharType="begin"/>
      </w:r>
      <w:r w:rsidR="004F023F">
        <w:instrText xml:space="preserve"> SEQ Figure \* ARABIC </w:instrText>
      </w:r>
      <w:r w:rsidR="004F023F">
        <w:fldChar w:fldCharType="separate"/>
      </w:r>
      <w:r w:rsidR="00D908C2">
        <w:rPr>
          <w:noProof/>
        </w:rPr>
        <w:t>10</w:t>
      </w:r>
      <w:r w:rsidR="004F023F">
        <w:rPr>
          <w:noProof/>
        </w:rPr>
        <w:fldChar w:fldCharType="end"/>
      </w:r>
      <w:bookmarkEnd w:id="45"/>
      <w:r>
        <w:t>. Workflow of least cost path routing method for short and quiet paths.</w:t>
      </w:r>
      <w:bookmarkEnd w:id="46"/>
    </w:p>
    <w:p w14:paraId="6AD7E744" w14:textId="773F1C72" w:rsidR="00A27CC8" w:rsidRDefault="00A14980" w:rsidP="00A27CC8">
      <w:pPr>
        <w:pStyle w:val="Heading3"/>
      </w:pPr>
      <w:bookmarkStart w:id="47" w:name="_Toc10537476"/>
      <w:r>
        <w:t>Compari</w:t>
      </w:r>
      <w:r w:rsidR="006D3E62">
        <w:t>s</w:t>
      </w:r>
      <w:r>
        <w:t xml:space="preserve">on </w:t>
      </w:r>
      <w:r w:rsidR="00D2693F">
        <w:t xml:space="preserve">of </w:t>
      </w:r>
      <w:r>
        <w:t>short and quiet paths</w:t>
      </w:r>
      <w:bookmarkEnd w:id="47"/>
    </w:p>
    <w:p w14:paraId="610C6D65" w14:textId="766C3918" w:rsidR="00832804" w:rsidRPr="008866CC" w:rsidRDefault="00B56EB5" w:rsidP="00B56EB5">
      <w:r>
        <w:t xml:space="preserve">A set of metrics was developed to enable efficient comparison </w:t>
      </w:r>
      <w:r w:rsidR="002A7CE8">
        <w:t>of exposures to traffic noise between alternative paths (</w:t>
      </w:r>
      <w:r w:rsidR="0082598A">
        <w:fldChar w:fldCharType="begin"/>
      </w:r>
      <w:r w:rsidR="0082598A">
        <w:instrText xml:space="preserve"> REF _Ref9592438 \h </w:instrText>
      </w:r>
      <w:r w:rsidR="0082598A">
        <w:fldChar w:fldCharType="separate"/>
      </w:r>
      <w:r w:rsidR="00D908C2">
        <w:t xml:space="preserve">Table </w:t>
      </w:r>
      <w:r w:rsidR="00D908C2">
        <w:rPr>
          <w:noProof/>
        </w:rPr>
        <w:t>3</w:t>
      </w:r>
      <w:r w:rsidR="0082598A">
        <w:fldChar w:fldCharType="end"/>
      </w:r>
      <w:r w:rsidR="002A7CE8">
        <w:t xml:space="preserve">). </w:t>
      </w:r>
      <w:r w:rsidR="00050182">
        <w:t xml:space="preserve">The key challenge in developing such indexes was </w:t>
      </w:r>
      <w:r w:rsidR="00D56DE6">
        <w:t xml:space="preserve">compressing information of contaminated distances to different traffic noise levels to singular index describing the total cumulative exposure to traffic noise along </w:t>
      </w:r>
      <w:r w:rsidR="00B7403B">
        <w:t xml:space="preserve">a </w:t>
      </w:r>
      <w:r w:rsidR="00D56DE6">
        <w:t xml:space="preserve">path. </w:t>
      </w:r>
      <w:r w:rsidR="00016FA1">
        <w:t xml:space="preserve">The noise cost equation developed for the </w:t>
      </w:r>
      <w:r w:rsidR="00016FA1">
        <w:lastRenderedPageBreak/>
        <w:t xml:space="preserve">environmental impedance function </w:t>
      </w:r>
      <w:r w:rsidR="00016FA1">
        <w:fldChar w:fldCharType="begin"/>
      </w:r>
      <w:r w:rsidR="00016FA1">
        <w:instrText xml:space="preserve"> REF _Ref9591374 \h </w:instrText>
      </w:r>
      <w:r w:rsidR="00016FA1">
        <w:fldChar w:fldCharType="separate"/>
      </w:r>
      <w:r w:rsidR="00D908C2">
        <w:t>(</w:t>
      </w:r>
      <w:r w:rsidR="00D908C2">
        <w:rPr>
          <w:noProof/>
        </w:rPr>
        <w:t>2</w:t>
      </w:r>
      <w:r w:rsidR="00D908C2">
        <w:t>)</w:t>
      </w:r>
      <w:r w:rsidR="00016FA1">
        <w:fldChar w:fldCharType="end"/>
      </w:r>
      <w:r w:rsidR="00016FA1">
        <w:t xml:space="preserve"> was applied to convert the contaminated distances </w:t>
      </w:r>
      <w:r w:rsidR="002410C1">
        <w:t>int</w:t>
      </w:r>
      <w:r w:rsidR="00016FA1">
        <w:t xml:space="preserve">o compressed </w:t>
      </w:r>
      <w:r w:rsidR="00016FA1" w:rsidRPr="000361EB">
        <w:rPr>
          <w:i/>
          <w:iCs/>
        </w:rPr>
        <w:t>total exposure to traffic noise</w:t>
      </w:r>
      <w:r w:rsidR="00016FA1">
        <w:t xml:space="preserve"> </w:t>
      </w:r>
      <w:r w:rsidR="000361EB">
        <w:t>-</w:t>
      </w:r>
      <w:r w:rsidR="00016FA1">
        <w:t>index.</w:t>
      </w:r>
      <w:r w:rsidR="00496A05">
        <w:t xml:space="preserve"> </w:t>
      </w:r>
      <w:r w:rsidR="00612A1F">
        <w:t xml:space="preserve">Only the </w:t>
      </w:r>
      <w:r w:rsidR="008866CC">
        <w:t xml:space="preserve">simple form </w:t>
      </w:r>
      <w:r w:rsidR="00612A1F">
        <w:t xml:space="preserve">of the equation was needed, leaving out the personal noise tolerance coefficient </w:t>
      </w:r>
      <w:r w:rsidR="008866CC">
        <w:t xml:space="preserve">(=&gt; </w:t>
      </w:r>
      <w:r w:rsidR="008866CC" w:rsidRPr="008866CC">
        <w:rPr>
          <w:i/>
          <w:iCs/>
        </w:rPr>
        <w:t>nt</w:t>
      </w:r>
      <w:r w:rsidR="008866CC">
        <w:rPr>
          <w:i/>
          <w:iCs/>
        </w:rPr>
        <w:t xml:space="preserve"> = </w:t>
      </w:r>
      <w:r w:rsidR="008866CC">
        <w:t xml:space="preserve">1). </w:t>
      </w:r>
      <w:r w:rsidR="00E641DF">
        <w:t>The idea of using</w:t>
      </w:r>
      <w:r w:rsidR="00727C5B">
        <w:t xml:space="preserve"> this approach </w:t>
      </w:r>
      <w:r w:rsidR="00E641DF">
        <w:t xml:space="preserve">was </w:t>
      </w:r>
      <w:r w:rsidR="00727C5B">
        <w:t>derived from the logic that if the developed environmental impedance function served well in optimizing quiet paths, the same function would also be valuable in comparing exposures to traffic noise between complete paths (</w:t>
      </w:r>
      <w:r w:rsidR="00A051AD">
        <w:t>as well as between</w:t>
      </w:r>
      <w:r w:rsidR="00727C5B">
        <w:t xml:space="preserve"> network edges). </w:t>
      </w:r>
    </w:p>
    <w:p w14:paraId="13A98230" w14:textId="4BBBAAC3" w:rsidR="00AF7AF0" w:rsidRDefault="00832804" w:rsidP="00020EA1">
      <w:pPr>
        <w:pStyle w:val="TableCaption"/>
      </w:pPr>
      <w:bookmarkStart w:id="48" w:name="_Ref9592438"/>
      <w:bookmarkStart w:id="49" w:name="_Toc10537429"/>
      <w:r>
        <w:t xml:space="preserve">Table </w:t>
      </w:r>
      <w:r w:rsidR="004F023F">
        <w:fldChar w:fldCharType="begin"/>
      </w:r>
      <w:r w:rsidR="004F023F">
        <w:instrText xml:space="preserve"> SEQ Table \* ARABIC </w:instrText>
      </w:r>
      <w:r w:rsidR="004F023F">
        <w:fldChar w:fldCharType="separate"/>
      </w:r>
      <w:r w:rsidR="003A5764">
        <w:rPr>
          <w:noProof/>
        </w:rPr>
        <w:t>3</w:t>
      </w:r>
      <w:r w:rsidR="004F023F">
        <w:rPr>
          <w:noProof/>
        </w:rPr>
        <w:fldChar w:fldCharType="end"/>
      </w:r>
      <w:bookmarkEnd w:id="48"/>
      <w:r>
        <w:t xml:space="preserve">. Indexes </w:t>
      </w:r>
      <w:r w:rsidR="005430C4">
        <w:t>describing</w:t>
      </w:r>
      <w:r>
        <w:t xml:space="preserve"> exposure to traffic noise along </w:t>
      </w:r>
      <w:r w:rsidR="00F6532F">
        <w:t xml:space="preserve">a </w:t>
      </w:r>
      <w:r>
        <w:t>path</w:t>
      </w:r>
      <w:r w:rsidR="00F6532F">
        <w:t xml:space="preserve"> and reduction in exposure to traffic noise along a quiet path</w:t>
      </w:r>
      <w:r>
        <w:t>.</w:t>
      </w:r>
      <w:bookmarkEnd w:id="49"/>
      <w:r w:rsidR="00520548">
        <w:t xml:space="preserve"> </w:t>
      </w:r>
    </w:p>
    <w:tbl>
      <w:tblPr>
        <w:tblStyle w:val="TableGrid"/>
        <w:tblW w:w="96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405"/>
        <w:gridCol w:w="3261"/>
        <w:gridCol w:w="283"/>
        <w:gridCol w:w="567"/>
        <w:gridCol w:w="3118"/>
      </w:tblGrid>
      <w:tr w:rsidR="000C30D5" w14:paraId="60CBC275" w14:textId="4209E5CE" w:rsidTr="009914B2">
        <w:trPr>
          <w:trHeight w:val="561"/>
        </w:trPr>
        <w:tc>
          <w:tcPr>
            <w:tcW w:w="2405" w:type="dxa"/>
            <w:tcBorders>
              <w:left w:val="single" w:sz="4" w:space="0" w:color="FFFFFF"/>
              <w:right w:val="single" w:sz="4" w:space="0" w:color="FFFFFF"/>
            </w:tcBorders>
          </w:tcPr>
          <w:p w14:paraId="4E6D1122" w14:textId="0E2D4C87" w:rsidR="000C30D5" w:rsidRDefault="00C91564" w:rsidP="00966516">
            <w:pPr>
              <w:pStyle w:val="TableText"/>
              <w:spacing w:before="240" w:after="160"/>
              <w:jc w:val="left"/>
            </w:pPr>
            <w:r>
              <w:t>Metric</w:t>
            </w:r>
          </w:p>
        </w:tc>
        <w:tc>
          <w:tcPr>
            <w:tcW w:w="3261" w:type="dxa"/>
            <w:tcBorders>
              <w:left w:val="single" w:sz="4" w:space="0" w:color="FFFFFF"/>
              <w:right w:val="single" w:sz="4" w:space="0" w:color="FFFFFF"/>
            </w:tcBorders>
          </w:tcPr>
          <w:p w14:paraId="49371274" w14:textId="40DD2B48" w:rsidR="000C30D5" w:rsidRDefault="000C30D5" w:rsidP="00966516">
            <w:pPr>
              <w:pStyle w:val="TableText"/>
              <w:spacing w:before="240" w:after="160"/>
              <w:jc w:val="left"/>
            </w:pPr>
            <w:r>
              <w:t>Equation</w:t>
            </w:r>
          </w:p>
        </w:tc>
        <w:tc>
          <w:tcPr>
            <w:tcW w:w="850" w:type="dxa"/>
            <w:gridSpan w:val="2"/>
            <w:tcBorders>
              <w:left w:val="single" w:sz="4" w:space="0" w:color="FFFFFF"/>
              <w:right w:val="single" w:sz="4" w:space="0" w:color="FFFFFF"/>
            </w:tcBorders>
          </w:tcPr>
          <w:p w14:paraId="762647F8" w14:textId="45EC836D" w:rsidR="000C30D5" w:rsidRDefault="000C30D5" w:rsidP="00966516">
            <w:pPr>
              <w:pStyle w:val="TableText"/>
              <w:spacing w:before="240" w:after="160"/>
              <w:jc w:val="left"/>
            </w:pPr>
          </w:p>
        </w:tc>
        <w:tc>
          <w:tcPr>
            <w:tcW w:w="3118" w:type="dxa"/>
            <w:tcBorders>
              <w:left w:val="single" w:sz="4" w:space="0" w:color="FFFFFF"/>
              <w:right w:val="single" w:sz="4" w:space="0" w:color="FFFFFF"/>
            </w:tcBorders>
          </w:tcPr>
          <w:p w14:paraId="10C1EAA7" w14:textId="1579A11B" w:rsidR="000C30D5" w:rsidRPr="00430001" w:rsidRDefault="000C30D5" w:rsidP="00966516">
            <w:pPr>
              <w:pStyle w:val="TableText"/>
              <w:spacing w:before="240" w:after="160"/>
              <w:jc w:val="left"/>
            </w:pPr>
            <w:r>
              <w:t>Description</w:t>
            </w:r>
          </w:p>
        </w:tc>
      </w:tr>
      <w:tr w:rsidR="000C30D5" w14:paraId="43B277F9" w14:textId="7A53C1D6" w:rsidTr="009914B2">
        <w:trPr>
          <w:trHeight w:val="1261"/>
        </w:trPr>
        <w:tc>
          <w:tcPr>
            <w:tcW w:w="2405" w:type="dxa"/>
            <w:tcBorders>
              <w:top w:val="single" w:sz="4" w:space="0" w:color="FFFFFF"/>
              <w:left w:val="single" w:sz="4" w:space="0" w:color="FFFFFF"/>
              <w:bottom w:val="single" w:sz="4" w:space="0" w:color="FFFFFF" w:themeColor="background1"/>
              <w:right w:val="single" w:sz="4" w:space="0" w:color="FFFFFF"/>
            </w:tcBorders>
          </w:tcPr>
          <w:p w14:paraId="03EFE5F0" w14:textId="3E31FBE8" w:rsidR="000C30D5" w:rsidRPr="00F22E8A" w:rsidRDefault="000C30D5" w:rsidP="0079530E">
            <w:pPr>
              <w:pStyle w:val="TableText"/>
              <w:spacing w:before="360" w:after="200" w:line="240" w:lineRule="auto"/>
              <w:jc w:val="left"/>
              <w:rPr>
                <w:sz w:val="20"/>
                <w:szCs w:val="22"/>
              </w:rPr>
            </w:pPr>
            <w:r w:rsidRPr="00F22E8A">
              <w:rPr>
                <w:sz w:val="20"/>
                <w:szCs w:val="22"/>
              </w:rPr>
              <w:t xml:space="preserve">Exposure </w:t>
            </w:r>
            <w:r w:rsidR="007107A4">
              <w:rPr>
                <w:sz w:val="20"/>
                <w:szCs w:val="22"/>
              </w:rPr>
              <w:t>(</w:t>
            </w:r>
            <w:r w:rsidRPr="00F22E8A">
              <w:rPr>
                <w:sz w:val="20"/>
                <w:szCs w:val="22"/>
              </w:rPr>
              <w:t>contaminated distance</w:t>
            </w:r>
            <w:r w:rsidR="007107A4">
              <w:rPr>
                <w:sz w:val="20"/>
                <w:szCs w:val="22"/>
              </w:rPr>
              <w:t>)</w:t>
            </w:r>
            <w:r w:rsidRPr="00F22E8A">
              <w:rPr>
                <w:sz w:val="20"/>
                <w:szCs w:val="22"/>
              </w:rPr>
              <w:t xml:space="preserve"> to traffic noise of </w:t>
            </w:r>
            <w:proofErr w:type="spellStart"/>
            <w:r w:rsidRPr="00F22E8A">
              <w:rPr>
                <w:sz w:val="20"/>
                <w:szCs w:val="22"/>
              </w:rPr>
              <w:t>dB</w:t>
            </w:r>
            <w:r w:rsidRPr="00F22E8A">
              <w:rPr>
                <w:sz w:val="20"/>
                <w:szCs w:val="22"/>
                <w:vertAlign w:val="subscript"/>
              </w:rPr>
              <w:t>i</w:t>
            </w:r>
            <w:proofErr w:type="spellEnd"/>
            <w:r w:rsidRPr="00F22E8A">
              <w:rPr>
                <w:sz w:val="20"/>
                <w:szCs w:val="22"/>
                <w:vertAlign w:val="subscript"/>
              </w:rPr>
              <w:t xml:space="preserve"> </w:t>
            </w:r>
            <w:r w:rsidRPr="00F22E8A">
              <w:rPr>
                <w:sz w:val="20"/>
                <w:szCs w:val="22"/>
              </w:rPr>
              <w:t>(m)</w:t>
            </w:r>
          </w:p>
        </w:tc>
        <w:tc>
          <w:tcPr>
            <w:tcW w:w="3544"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554DD17" w14:textId="77C54E16" w:rsidR="000C30D5" w:rsidRPr="00F22E8A" w:rsidRDefault="00C9630C"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db</m:t>
                    </m:r>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694C43FE" w:rsidR="000C30D5" w:rsidRPr="00F22E8A" w:rsidRDefault="000C30D5" w:rsidP="00D812DA">
            <w:pPr>
              <w:pStyle w:val="TableText"/>
              <w:spacing w:before="360"/>
            </w:pPr>
            <w:r w:rsidRPr="00F22E8A">
              <w:t>(</w:t>
            </w:r>
            <w:r w:rsidRPr="00F22E8A">
              <w:fldChar w:fldCharType="begin"/>
            </w:r>
            <w:r w:rsidRPr="00F22E8A">
              <w:instrText xml:space="preserve"> SEQ Equation \* ARABIC </w:instrText>
            </w:r>
            <w:r w:rsidRPr="00F22E8A">
              <w:fldChar w:fldCharType="separate"/>
            </w:r>
            <w:r w:rsidR="00D908C2">
              <w:rPr>
                <w:noProof/>
              </w:rPr>
              <w:t>3</w:t>
            </w:r>
            <w:r w:rsidRPr="00F22E8A">
              <w:fldChar w:fldCharType="end"/>
            </w:r>
            <w:r w:rsidRPr="00F22E8A">
              <w:t>)</w:t>
            </w: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0A356B70" w:rsidR="000C30D5" w:rsidRPr="00F22E8A" w:rsidRDefault="00A2357F" w:rsidP="0079530E">
            <w:pPr>
              <w:pStyle w:val="TableText"/>
              <w:spacing w:before="360" w:after="200" w:line="240" w:lineRule="auto"/>
              <w:jc w:val="left"/>
              <w:rPr>
                <w:sz w:val="20"/>
                <w:szCs w:val="22"/>
              </w:rPr>
            </w:pPr>
            <w:r>
              <w:rPr>
                <w:sz w:val="20"/>
                <w:szCs w:val="22"/>
              </w:rPr>
              <w:t>The total distance of exposure to traffic noise of specific dB along the path.</w:t>
            </w:r>
          </w:p>
        </w:tc>
      </w:tr>
      <w:tr w:rsidR="000C30D5" w14:paraId="03F3D9D9" w14:textId="77777777" w:rsidTr="009914B2">
        <w:trPr>
          <w:trHeight w:val="826"/>
        </w:trPr>
        <w:tc>
          <w:tcPr>
            <w:tcW w:w="2405" w:type="dxa"/>
            <w:tcBorders>
              <w:top w:val="single" w:sz="4" w:space="0" w:color="FFFFFF" w:themeColor="background1"/>
              <w:left w:val="single" w:sz="4" w:space="0" w:color="FFFFFF"/>
              <w:bottom w:val="single" w:sz="4" w:space="0" w:color="FFFFFF" w:themeColor="background1"/>
              <w:right w:val="single" w:sz="4" w:space="0" w:color="FFFFFF"/>
            </w:tcBorders>
          </w:tcPr>
          <w:p w14:paraId="6BA2575C" w14:textId="5A5DA56E" w:rsidR="000C30D5" w:rsidRPr="00F22E8A" w:rsidRDefault="00156842" w:rsidP="0079530E">
            <w:pPr>
              <w:pStyle w:val="TableText"/>
              <w:spacing w:after="200" w:line="240" w:lineRule="auto"/>
              <w:jc w:val="left"/>
              <w:rPr>
                <w:sz w:val="20"/>
                <w:szCs w:val="22"/>
              </w:rPr>
            </w:pPr>
            <w:r>
              <w:rPr>
                <w:sz w:val="20"/>
                <w:szCs w:val="22"/>
              </w:rPr>
              <w:t>Total</w:t>
            </w:r>
            <w:r w:rsidR="000C30D5" w:rsidRPr="00F22E8A">
              <w:rPr>
                <w:sz w:val="20"/>
                <w:szCs w:val="22"/>
              </w:rPr>
              <w:t xml:space="preserve"> exposure to traffic noise</w:t>
            </w:r>
            <w:r>
              <w:rPr>
                <w:sz w:val="20"/>
                <w:szCs w:val="22"/>
              </w:rPr>
              <w:t xml:space="preserve"> (index)</w:t>
            </w:r>
          </w:p>
        </w:tc>
        <w:tc>
          <w:tcPr>
            <w:tcW w:w="3544"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DFE4262" w14:textId="7AD750D2" w:rsidR="000C30D5" w:rsidRPr="00F22E8A" w:rsidRDefault="00C9630C" w:rsidP="0079530E">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r>
                  <w:rPr>
                    <w:rFonts w:ascii="Cambria Math" w:hAnsi="Cambria Math"/>
                    <w:sz w:val="20"/>
                    <w:szCs w:val="22"/>
                  </w:rPr>
                  <m:t xml:space="preserve">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lang w:val="fi-FI"/>
                          </w:rPr>
                          <m:t>d</m:t>
                        </m:r>
                      </m:e>
                      <m:sub>
                        <m:sSub>
                          <m:sSubPr>
                            <m:ctrlPr>
                              <w:rPr>
                                <w:rFonts w:ascii="Cambria Math" w:hAnsi="Cambria Math"/>
                                <w:sz w:val="20"/>
                                <w:szCs w:val="22"/>
                                <w:lang w:val="fi-FI"/>
                              </w:rPr>
                            </m:ctrlPr>
                          </m:sSubPr>
                          <m:e>
                            <m:r>
                              <w:rPr>
                                <w:rFonts w:ascii="Cambria Math" w:hAnsi="Cambria Math"/>
                                <w:sz w:val="20"/>
                                <w:szCs w:val="22"/>
                                <w:lang w:val="fi-FI"/>
                              </w:rPr>
                              <m:t>dB</m:t>
                            </m:r>
                          </m:e>
                          <m:sub>
                            <m:r>
                              <w:rPr>
                                <w:rFonts w:ascii="Cambria Math" w:hAnsi="Cambria Math"/>
                                <w:sz w:val="20"/>
                                <w:szCs w:val="22"/>
                                <w:lang w:val="fi-FI"/>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lang w:val="fi-FI"/>
                      </w:rPr>
                      <m:t>a</m:t>
                    </m:r>
                  </m:e>
                  <m:sub>
                    <m:sSub>
                      <m:sSubPr>
                        <m:ctrlPr>
                          <w:rPr>
                            <w:rFonts w:ascii="Cambria Math" w:hAnsi="Cambria Math"/>
                            <w:sz w:val="20"/>
                            <w:szCs w:val="22"/>
                          </w:rPr>
                        </m:ctrlPr>
                      </m:sSubPr>
                      <m:e>
                        <m:r>
                          <w:rPr>
                            <w:rFonts w:ascii="Cambria Math" w:hAnsi="Cambria Math"/>
                            <w:sz w:val="20"/>
                            <w:szCs w:val="22"/>
                            <w:lang w:val="fi-FI"/>
                          </w:rPr>
                          <m:t>dB</m:t>
                        </m:r>
                      </m:e>
                      <m:sub>
                        <m:r>
                          <w:rPr>
                            <w:rFonts w:ascii="Cambria Math" w:hAnsi="Cambria Math"/>
                            <w:sz w:val="20"/>
                            <w:szCs w:val="22"/>
                            <w:lang w:val="fi-FI"/>
                          </w:rPr>
                          <m:t>i</m:t>
                        </m:r>
                      </m:sub>
                    </m:sSub>
                  </m:sub>
                </m:sSub>
                <m:r>
                  <m:rPr>
                    <m:sty m:val="p"/>
                  </m:rPr>
                  <w:rPr>
                    <w:rFonts w:ascii="Cambria Math" w:hAnsi="Cambria Math"/>
                    <w:sz w:val="20"/>
                    <w:szCs w:val="22"/>
                    <w:lang w:val="fi-FI"/>
                  </w:rPr>
                  <m:t> )</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2BFDC3EB" w:rsidR="000C30D5" w:rsidRPr="00F22E8A" w:rsidRDefault="000C30D5" w:rsidP="00D812DA">
            <w:pPr>
              <w:pStyle w:val="TableText"/>
            </w:pPr>
            <w:r w:rsidRPr="00F22E8A">
              <w:t>(</w:t>
            </w:r>
            <w:r w:rsidRPr="00F22E8A">
              <w:fldChar w:fldCharType="begin"/>
            </w:r>
            <w:r w:rsidRPr="00F22E8A">
              <w:instrText xml:space="preserve"> SEQ Equation \* ARABIC </w:instrText>
            </w:r>
            <w:r w:rsidRPr="00F22E8A">
              <w:fldChar w:fldCharType="separate"/>
            </w:r>
            <w:r w:rsidR="00D908C2">
              <w:rPr>
                <w:noProof/>
              </w:rPr>
              <w:t>4</w:t>
            </w:r>
            <w:r w:rsidRPr="00F22E8A">
              <w:fldChar w:fldCharType="end"/>
            </w:r>
            <w:r w:rsidRPr="00F22E8A">
              <w:t>)</w:t>
            </w: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54455333" w:rsidR="000C30D5" w:rsidRPr="00F22E8A" w:rsidRDefault="00A2357F" w:rsidP="0079530E">
            <w:pPr>
              <w:pStyle w:val="TableText"/>
              <w:spacing w:after="200" w:line="240" w:lineRule="auto"/>
              <w:jc w:val="left"/>
              <w:rPr>
                <w:sz w:val="20"/>
                <w:szCs w:val="22"/>
              </w:rPr>
            </w:pPr>
            <w:r>
              <w:rPr>
                <w:sz w:val="20"/>
                <w:szCs w:val="22"/>
              </w:rPr>
              <w:t>Similar as</w:t>
            </w:r>
            <w:r w:rsidR="00F22E8A">
              <w:rPr>
                <w:sz w:val="20"/>
                <w:szCs w:val="22"/>
              </w:rPr>
              <w:t xml:space="preserve"> environmental impedance function </w:t>
            </w:r>
            <w:r w:rsidR="00F22E8A">
              <w:rPr>
                <w:sz w:val="20"/>
                <w:szCs w:val="22"/>
              </w:rPr>
              <w:fldChar w:fldCharType="begin"/>
            </w:r>
            <w:r w:rsidR="00F22E8A">
              <w:rPr>
                <w:sz w:val="20"/>
                <w:szCs w:val="22"/>
              </w:rPr>
              <w:instrText xml:space="preserve"> REF _Ref9591374 \h </w:instrText>
            </w:r>
            <w:r w:rsidR="00F22E8A">
              <w:rPr>
                <w:sz w:val="20"/>
                <w:szCs w:val="22"/>
              </w:rPr>
            </w:r>
            <w:r w:rsidR="00F22E8A">
              <w:rPr>
                <w:sz w:val="20"/>
                <w:szCs w:val="22"/>
              </w:rPr>
              <w:fldChar w:fldCharType="separate"/>
            </w:r>
            <w:r w:rsidR="00D908C2">
              <w:t>(</w:t>
            </w:r>
            <w:r w:rsidR="00D908C2">
              <w:rPr>
                <w:noProof/>
              </w:rPr>
              <w:t>2</w:t>
            </w:r>
            <w:r w:rsidR="00D908C2">
              <w:t>)</w:t>
            </w:r>
            <w:r w:rsidR="00F22E8A">
              <w:rPr>
                <w:sz w:val="20"/>
                <w:szCs w:val="22"/>
              </w:rPr>
              <w:fldChar w:fldCharType="end"/>
            </w:r>
            <w:r w:rsidR="00F22E8A">
              <w:rPr>
                <w:sz w:val="20"/>
                <w:szCs w:val="22"/>
              </w:rPr>
              <w:t xml:space="preserve"> but without personal noise tolerance coefficient (</w:t>
            </w:r>
            <w:r w:rsidR="00F22E8A" w:rsidRPr="00F22E8A">
              <w:rPr>
                <w:i/>
                <w:iCs/>
                <w:sz w:val="20"/>
                <w:szCs w:val="22"/>
              </w:rPr>
              <w:t>nt</w:t>
            </w:r>
            <w:r w:rsidR="00F22E8A">
              <w:rPr>
                <w:sz w:val="20"/>
                <w:szCs w:val="22"/>
              </w:rPr>
              <w:t xml:space="preserve"> = 1). </w:t>
            </w:r>
          </w:p>
        </w:tc>
      </w:tr>
      <w:tr w:rsidR="000C30D5" w14:paraId="772D067F" w14:textId="08FD06C5" w:rsidTr="009914B2">
        <w:trPr>
          <w:trHeight w:val="826"/>
        </w:trPr>
        <w:tc>
          <w:tcPr>
            <w:tcW w:w="2405" w:type="dxa"/>
            <w:tcBorders>
              <w:top w:val="single" w:sz="4" w:space="0" w:color="FFFFFF" w:themeColor="background1"/>
              <w:left w:val="single" w:sz="4" w:space="0" w:color="FFFFFF"/>
              <w:bottom w:val="single" w:sz="4" w:space="0" w:color="FFFFFF" w:themeColor="background1"/>
              <w:right w:val="single" w:sz="4" w:space="0" w:color="FFFFFF"/>
            </w:tcBorders>
          </w:tcPr>
          <w:p w14:paraId="30B16346" w14:textId="06096B24" w:rsidR="000C30D5" w:rsidRPr="00F22E8A" w:rsidRDefault="000C30D5" w:rsidP="0079530E">
            <w:pPr>
              <w:pStyle w:val="TableText"/>
              <w:spacing w:after="200" w:line="240" w:lineRule="auto"/>
              <w:jc w:val="left"/>
              <w:rPr>
                <w:sz w:val="20"/>
                <w:szCs w:val="22"/>
              </w:rPr>
            </w:pPr>
            <w:r w:rsidRPr="00F22E8A">
              <w:rPr>
                <w:sz w:val="20"/>
                <w:szCs w:val="22"/>
              </w:rPr>
              <w:t xml:space="preserve">Reduction in </w:t>
            </w:r>
            <w:r w:rsidR="00156842">
              <w:rPr>
                <w:sz w:val="20"/>
                <w:szCs w:val="22"/>
              </w:rPr>
              <w:t>total</w:t>
            </w:r>
            <w:r w:rsidRPr="00F22E8A">
              <w:rPr>
                <w:sz w:val="20"/>
                <w:szCs w:val="22"/>
              </w:rPr>
              <w:t xml:space="preserve"> exposure to traffic noise (%)</w:t>
            </w:r>
          </w:p>
        </w:tc>
        <w:tc>
          <w:tcPr>
            <w:tcW w:w="3544"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03A49C6" w14:textId="654D2A5E" w:rsidR="000C30D5" w:rsidRPr="00F22E8A" w:rsidRDefault="00C9630C" w:rsidP="0079530E">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d</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m:rPr>
                        <m:sty m:val="p"/>
                      </m:rPr>
                      <w:rPr>
                        <w:rFonts w:ascii="Cambria Math" w:hAnsi="Cambria Math"/>
                        <w:sz w:val="20"/>
                        <w:szCs w:val="22"/>
                      </w:rPr>
                      <m:t>Δ</m:t>
                    </m:r>
                    <m:sSub>
                      <m:sSubPr>
                        <m:ctrlPr>
                          <w:rPr>
                            <w:rFonts w:ascii="Cambria Math" w:hAnsi="Cambria Math"/>
                            <w:sz w:val="20"/>
                            <w:szCs w:val="22"/>
                          </w:rPr>
                        </m:ctrlPr>
                      </m:sSubPr>
                      <m:e>
                        <m:r>
                          <w:rPr>
                            <w:rFonts w:ascii="Cambria Math" w:hAnsi="Cambria Math"/>
                            <w:sz w:val="20"/>
                            <w:szCs w:val="22"/>
                          </w:rPr>
                          <m:t>E</m:t>
                        </m:r>
                      </m:e>
                      <m:sub>
                        <m:r>
                          <w:rPr>
                            <w:rFonts w:ascii="Cambria Math" w:hAnsi="Cambria Math"/>
                            <w:sz w:val="20"/>
                            <w:szCs w:val="22"/>
                          </w:rPr>
                          <m:t>t</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s</m:t>
                        </m:r>
                      </m:sub>
                    </m:sSub>
                  </m:den>
                </m:f>
                <m:r>
                  <w:rPr>
                    <w:rFonts w:ascii="Cambria Math" w:eastAsiaTheme="minorEastAsia" w:hAnsi="Cambria Math"/>
                    <w:sz w:val="20"/>
                    <w:szCs w:val="22"/>
                  </w:rPr>
                  <m:t xml:space="preserve"> *100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s</m:t>
                        </m:r>
                      </m:sub>
                    </m:sSub>
                  </m:den>
                </m:f>
                <m:r>
                  <w:rPr>
                    <w:rFonts w:ascii="Cambria Math" w:eastAsiaTheme="minorEastAsia"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76B4D42A" w:rsidR="000C30D5" w:rsidRPr="00F22E8A" w:rsidRDefault="000C30D5" w:rsidP="00D812DA">
            <w:pPr>
              <w:pStyle w:val="TableText"/>
            </w:pPr>
            <w:r w:rsidRPr="00F22E8A">
              <w:t>(</w:t>
            </w:r>
            <w:r w:rsidRPr="00F22E8A">
              <w:fldChar w:fldCharType="begin"/>
            </w:r>
            <w:r w:rsidRPr="00F22E8A">
              <w:instrText xml:space="preserve"> SEQ Equation \* ARABIC </w:instrText>
            </w:r>
            <w:r w:rsidRPr="00F22E8A">
              <w:fldChar w:fldCharType="separate"/>
            </w:r>
            <w:r w:rsidR="00D908C2">
              <w:rPr>
                <w:noProof/>
              </w:rPr>
              <w:t>5</w:t>
            </w:r>
            <w:r w:rsidRPr="00F22E8A">
              <w:fldChar w:fldCharType="end"/>
            </w:r>
            <w:r w:rsidRPr="00F22E8A">
              <w:t>)</w:t>
            </w:r>
          </w:p>
          <w:p w14:paraId="63FCF6CA" w14:textId="77777777" w:rsidR="000C30D5" w:rsidRPr="00F22E8A" w:rsidRDefault="000C30D5" w:rsidP="0079530E">
            <w:pPr>
              <w:pStyle w:val="TableText"/>
              <w:spacing w:after="200" w:line="240" w:lineRule="auto"/>
              <w:jc w:val="left"/>
              <w:rPr>
                <w:sz w:val="20"/>
                <w:szCs w:val="22"/>
              </w:rPr>
            </w:pP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7F8461A1" w:rsidR="000C30D5" w:rsidRPr="00F22E8A" w:rsidRDefault="00A2357F" w:rsidP="0079530E">
            <w:pPr>
              <w:pStyle w:val="TableText"/>
              <w:spacing w:after="200" w:line="240" w:lineRule="auto"/>
              <w:jc w:val="left"/>
              <w:rPr>
                <w:sz w:val="20"/>
                <w:szCs w:val="22"/>
              </w:rPr>
            </w:pPr>
            <w:r>
              <w:rPr>
                <w:sz w:val="20"/>
                <w:szCs w:val="22"/>
              </w:rPr>
              <w:t xml:space="preserve">Reduction (%) in </w:t>
            </w:r>
            <w:r w:rsidR="00C91564">
              <w:rPr>
                <w:sz w:val="20"/>
                <w:szCs w:val="22"/>
              </w:rPr>
              <w:t>total</w:t>
            </w:r>
            <w:r>
              <w:rPr>
                <w:sz w:val="20"/>
                <w:szCs w:val="22"/>
              </w:rPr>
              <w:t xml:space="preserve"> exposure to traffic noise </w:t>
            </w:r>
            <w:r w:rsidR="00C91564">
              <w:rPr>
                <w:sz w:val="20"/>
                <w:szCs w:val="22"/>
              </w:rPr>
              <w:t xml:space="preserve">(index) </w:t>
            </w:r>
            <w:r>
              <w:rPr>
                <w:sz w:val="20"/>
                <w:szCs w:val="22"/>
              </w:rPr>
              <w:t>between short and quiet path.</w:t>
            </w:r>
          </w:p>
        </w:tc>
      </w:tr>
      <w:tr w:rsidR="0041325C" w14:paraId="2A51B588" w14:textId="77777777" w:rsidTr="009914B2">
        <w:trPr>
          <w:trHeight w:val="826"/>
        </w:trPr>
        <w:tc>
          <w:tcPr>
            <w:tcW w:w="2405" w:type="dxa"/>
            <w:tcBorders>
              <w:top w:val="single" w:sz="4" w:space="0" w:color="FFFFFF" w:themeColor="background1"/>
              <w:left w:val="single" w:sz="4" w:space="0" w:color="FFFFFF"/>
              <w:bottom w:val="single" w:sz="4" w:space="0" w:color="FFFFFF" w:themeColor="background1"/>
              <w:right w:val="single" w:sz="4" w:space="0" w:color="FFFFFF"/>
            </w:tcBorders>
          </w:tcPr>
          <w:p w14:paraId="01646938" w14:textId="13078BB9" w:rsidR="0041325C" w:rsidRPr="00F22E8A" w:rsidRDefault="0041325C" w:rsidP="0079530E">
            <w:pPr>
              <w:pStyle w:val="TableText"/>
              <w:spacing w:after="200" w:line="240" w:lineRule="auto"/>
              <w:jc w:val="left"/>
              <w:rPr>
                <w:sz w:val="20"/>
                <w:szCs w:val="22"/>
              </w:rPr>
            </w:pPr>
            <w:r w:rsidRPr="00F22E8A">
              <w:rPr>
                <w:sz w:val="20"/>
                <w:szCs w:val="22"/>
              </w:rPr>
              <w:t>Distance normalized exposure to traffic noise</w:t>
            </w:r>
            <w:r>
              <w:rPr>
                <w:sz w:val="20"/>
                <w:szCs w:val="22"/>
              </w:rPr>
              <w:t xml:space="preserve"> (index)</w:t>
            </w:r>
          </w:p>
        </w:tc>
        <w:tc>
          <w:tcPr>
            <w:tcW w:w="3544"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0425297E" w14:textId="3312AB99" w:rsidR="0041325C" w:rsidRPr="006546FE" w:rsidRDefault="00C9630C" w:rsidP="0079530E">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num>
                  <m:den>
                    <m:sSub>
                      <m:sSubPr>
                        <m:ctrlPr>
                          <w:rPr>
                            <w:rFonts w:ascii="Cambria Math" w:hAnsi="Cambria Math"/>
                            <w:i/>
                            <w:sz w:val="20"/>
                            <w:szCs w:val="22"/>
                          </w:rPr>
                        </m:ctrlPr>
                      </m:sSubPr>
                      <m:e>
                        <m:r>
                          <w:rPr>
                            <w:rFonts w:ascii="Cambria Math" w:hAnsi="Cambria Math"/>
                            <w:sz w:val="20"/>
                            <w:szCs w:val="22"/>
                          </w:rPr>
                          <m:t>E</m:t>
                        </m:r>
                      </m:e>
                      <m:sub>
                        <m:sSub>
                          <m:sSubPr>
                            <m:ctrlPr>
                              <w:rPr>
                                <w:rFonts w:ascii="Cambria Math" w:hAnsi="Cambria Math"/>
                                <w:i/>
                                <w:sz w:val="20"/>
                                <w:szCs w:val="22"/>
                              </w:rPr>
                            </m:ctrlPr>
                          </m:sSubPr>
                          <m:e>
                            <m:r>
                              <w:rPr>
                                <w:rFonts w:ascii="Cambria Math" w:hAnsi="Cambria Math"/>
                                <w:sz w:val="20"/>
                                <w:szCs w:val="22"/>
                              </w:rPr>
                              <m:t>t</m:t>
                            </m:r>
                          </m:e>
                          <m:sub>
                            <m:r>
                              <w:rPr>
                                <w:rFonts w:ascii="Cambria Math" w:hAnsi="Cambria Math"/>
                                <w:sz w:val="20"/>
                                <w:szCs w:val="22"/>
                              </w:rPr>
                              <m:t>max</m:t>
                            </m:r>
                          </m:sub>
                        </m:sSub>
                      </m:sub>
                    </m:sSub>
                  </m:den>
                </m:f>
                <m:r>
                  <w:rPr>
                    <w:rFonts w:ascii="Cambria Math" w:hAnsi="Cambria Math"/>
                    <w:sz w:val="20"/>
                    <w:szCs w:val="22"/>
                  </w:rPr>
                  <m:t xml:space="preserve"> =  </m:t>
                </m:r>
                <m:f>
                  <m:fPr>
                    <m:ctrlPr>
                      <w:rPr>
                        <w:rFonts w:ascii="Cambria Math"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num>
                  <m:den>
                    <m:r>
                      <w:rPr>
                        <w:rFonts w:ascii="Cambria Math" w:hAnsi="Cambria Math"/>
                        <w:sz w:val="20"/>
                        <w:szCs w:val="22"/>
                      </w:rPr>
                      <m:t>0.6 * 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0B57755" w14:textId="5D19749A" w:rsidR="0041325C" w:rsidRPr="00F22E8A" w:rsidRDefault="0041325C" w:rsidP="00D812DA">
            <w:pPr>
              <w:pStyle w:val="TableText"/>
            </w:pPr>
            <w:r w:rsidRPr="00F22E8A">
              <w:t>(</w:t>
            </w:r>
            <w:r w:rsidRPr="00F22E8A">
              <w:fldChar w:fldCharType="begin"/>
            </w:r>
            <w:r w:rsidRPr="00F22E8A">
              <w:instrText xml:space="preserve"> SEQ Equation \* ARABIC </w:instrText>
            </w:r>
            <w:r w:rsidRPr="00F22E8A">
              <w:fldChar w:fldCharType="separate"/>
            </w:r>
            <w:r w:rsidR="00D908C2">
              <w:rPr>
                <w:noProof/>
              </w:rPr>
              <w:t>6</w:t>
            </w:r>
            <w:r w:rsidRPr="00F22E8A">
              <w:fldChar w:fldCharType="end"/>
            </w:r>
            <w:r w:rsidRPr="00F22E8A">
              <w:t>)</w:t>
            </w: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6CAFAB76" w14:textId="2A668419" w:rsidR="0041325C" w:rsidRDefault="0041325C" w:rsidP="0079530E">
            <w:pPr>
              <w:pStyle w:val="TableText"/>
              <w:spacing w:after="200" w:line="240" w:lineRule="auto"/>
              <w:jc w:val="left"/>
              <w:rPr>
                <w:sz w:val="20"/>
                <w:szCs w:val="22"/>
              </w:rPr>
            </w:pPr>
            <w:r w:rsidRPr="009914B2">
              <w:rPr>
                <w:i/>
                <w:iCs/>
                <w:sz w:val="20"/>
                <w:szCs w:val="22"/>
              </w:rPr>
              <w:t>E</w:t>
            </w:r>
            <w:r w:rsidRPr="009914B2">
              <w:rPr>
                <w:i/>
                <w:iCs/>
                <w:sz w:val="20"/>
                <w:szCs w:val="22"/>
                <w:vertAlign w:val="subscript"/>
              </w:rPr>
              <w:t>t</w:t>
            </w:r>
            <w:r>
              <w:rPr>
                <w:sz w:val="20"/>
                <w:szCs w:val="22"/>
                <w:vertAlign w:val="subscript"/>
              </w:rPr>
              <w:t xml:space="preserve"> </w:t>
            </w:r>
            <w:r>
              <w:rPr>
                <w:sz w:val="20"/>
                <w:szCs w:val="22"/>
              </w:rPr>
              <w:t xml:space="preserve">of the path normalized by dividing it with maximum theoretical </w:t>
            </w:r>
            <w:r w:rsidRPr="009914B2">
              <w:rPr>
                <w:i/>
                <w:iCs/>
                <w:sz w:val="20"/>
                <w:szCs w:val="22"/>
              </w:rPr>
              <w:t>E</w:t>
            </w:r>
            <w:r w:rsidRPr="009914B2">
              <w:rPr>
                <w:i/>
                <w:iCs/>
                <w:sz w:val="20"/>
                <w:szCs w:val="22"/>
                <w:vertAlign w:val="subscript"/>
              </w:rPr>
              <w:t>t</w:t>
            </w:r>
            <w:r>
              <w:rPr>
                <w:sz w:val="20"/>
                <w:szCs w:val="22"/>
                <w:vertAlign w:val="subscript"/>
              </w:rPr>
              <w:t xml:space="preserve"> </w:t>
            </w:r>
            <w:r>
              <w:rPr>
                <w:sz w:val="20"/>
                <w:szCs w:val="22"/>
              </w:rPr>
              <w:t>for a path of same distance.</w:t>
            </w:r>
          </w:p>
        </w:tc>
      </w:tr>
      <w:tr w:rsidR="0041325C" w14:paraId="3C0D3F6E" w14:textId="3CFDCEED" w:rsidTr="009914B2">
        <w:trPr>
          <w:trHeight w:val="587"/>
        </w:trPr>
        <w:tc>
          <w:tcPr>
            <w:tcW w:w="2405" w:type="dxa"/>
            <w:tcBorders>
              <w:top w:val="single" w:sz="4" w:space="0" w:color="FFFFFF" w:themeColor="background1"/>
              <w:left w:val="single" w:sz="4" w:space="0" w:color="FFFFFF"/>
              <w:right w:val="single" w:sz="4" w:space="0" w:color="FFFFFF"/>
            </w:tcBorders>
          </w:tcPr>
          <w:p w14:paraId="456130D8" w14:textId="4649A018" w:rsidR="0041325C" w:rsidRPr="00F22E8A" w:rsidRDefault="0041325C" w:rsidP="0041325C">
            <w:pPr>
              <w:pStyle w:val="TableText"/>
              <w:spacing w:after="360" w:line="240" w:lineRule="auto"/>
              <w:jc w:val="left"/>
              <w:rPr>
                <w:sz w:val="20"/>
                <w:szCs w:val="22"/>
                <w:vertAlign w:val="subscript"/>
              </w:rPr>
            </w:pPr>
            <w:r>
              <w:rPr>
                <w:sz w:val="20"/>
                <w:szCs w:val="22"/>
              </w:rPr>
              <w:t>Quiet path score</w:t>
            </w:r>
          </w:p>
        </w:tc>
        <w:tc>
          <w:tcPr>
            <w:tcW w:w="3544" w:type="dxa"/>
            <w:gridSpan w:val="2"/>
            <w:tcBorders>
              <w:top w:val="single" w:sz="4" w:space="0" w:color="FFFFFF" w:themeColor="background1"/>
              <w:left w:val="single" w:sz="4" w:space="0" w:color="FFFFFF"/>
              <w:right w:val="single" w:sz="4" w:space="0" w:color="FFFFFF"/>
            </w:tcBorders>
          </w:tcPr>
          <w:p w14:paraId="3C9BB220" w14:textId="4C3B4684" w:rsidR="0041325C" w:rsidRPr="00F22E8A" w:rsidRDefault="00C9630C" w:rsidP="0041325C">
            <w:pPr>
              <w:pStyle w:val="TableText"/>
              <w:spacing w:after="360" w:line="240" w:lineRule="auto"/>
              <w:jc w:val="left"/>
              <w:rPr>
                <w:sz w:val="20"/>
                <w:szCs w:val="22"/>
              </w:rPr>
            </w:pPr>
            <m:oMathPara>
              <m:oMathParaPr>
                <m:jc m:val="left"/>
              </m:oMathParaPr>
              <m:oMath>
                <m:sSub>
                  <m:sSubPr>
                    <m:ctrlPr>
                      <w:rPr>
                        <w:rFonts w:ascii="Cambria Math" w:eastAsia="Calibri" w:hAnsi="Cambria Math"/>
                        <w:i/>
                        <w:sz w:val="20"/>
                        <w:szCs w:val="22"/>
                      </w:rPr>
                    </m:ctrlPr>
                  </m:sSubPr>
                  <m:e>
                    <m:r>
                      <w:rPr>
                        <w:rFonts w:ascii="Cambria Math" w:eastAsia="Calibri" w:hAnsi="Cambria Math"/>
                        <w:sz w:val="20"/>
                        <w:szCs w:val="22"/>
                      </w:rPr>
                      <m:t>P</m:t>
                    </m:r>
                  </m:e>
                  <m:sub>
                    <m:sSub>
                      <m:sSubPr>
                        <m:ctrlPr>
                          <w:rPr>
                            <w:rFonts w:ascii="Cambria Math" w:eastAsia="Calibri" w:hAnsi="Cambria Math"/>
                            <w:i/>
                            <w:sz w:val="20"/>
                            <w:szCs w:val="22"/>
                          </w:rPr>
                        </m:ctrlPr>
                      </m:sSubPr>
                      <m:e>
                        <m:r>
                          <w:rPr>
                            <w:rFonts w:ascii="Cambria Math" w:eastAsia="Calibri" w:hAnsi="Cambria Math"/>
                            <w:sz w:val="20"/>
                            <w:szCs w:val="22"/>
                          </w:rPr>
                          <m:t>q</m:t>
                        </m:r>
                      </m:e>
                      <m:sub>
                        <m:r>
                          <w:rPr>
                            <w:rFonts w:ascii="Cambria Math" w:eastAsia="Calibri" w:hAnsi="Cambria Math"/>
                            <w:sz w:val="20"/>
                            <w:szCs w:val="22"/>
                          </w:rPr>
                          <m:t>score</m:t>
                        </m:r>
                      </m:sub>
                    </m:sSub>
                  </m:sub>
                </m:sSub>
                <m:r>
                  <w:rPr>
                    <w:rFonts w:ascii="Cambria Math" w:eastAsia="Calibri" w:hAnsi="Cambria Math"/>
                    <w:sz w:val="20"/>
                    <w:szCs w:val="22"/>
                  </w:rPr>
                  <m:t xml:space="preserve"> =  </m:t>
                </m:r>
                <m:f>
                  <m:fPr>
                    <m:ctrlPr>
                      <w:rPr>
                        <w:rFonts w:ascii="Cambria Math" w:eastAsiaTheme="minorEastAsia" w:hAnsi="Cambria Math"/>
                        <w:i/>
                        <w:sz w:val="20"/>
                        <w:szCs w:val="22"/>
                      </w:rPr>
                    </m:ctrlPr>
                  </m:fPr>
                  <m:num>
                    <m:r>
                      <m:rPr>
                        <m:sty m:val="p"/>
                      </m:rPr>
                      <w:rPr>
                        <w:rFonts w:ascii="Cambria Math" w:hAnsi="Cambria Math"/>
                        <w:sz w:val="20"/>
                        <w:szCs w:val="22"/>
                      </w:rPr>
                      <m:t>Δ</m:t>
                    </m:r>
                    <m:sSub>
                      <m:sSubPr>
                        <m:ctrlPr>
                          <w:rPr>
                            <w:rFonts w:ascii="Cambria Math" w:hAnsi="Cambria Math"/>
                            <w:sz w:val="20"/>
                            <w:szCs w:val="22"/>
                          </w:rPr>
                        </m:ctrlPr>
                      </m:sSubPr>
                      <m:e>
                        <m:r>
                          <w:rPr>
                            <w:rFonts w:ascii="Cambria Math" w:hAnsi="Cambria Math"/>
                            <w:sz w:val="20"/>
                            <w:szCs w:val="22"/>
                          </w:rPr>
                          <m:t>E</m:t>
                        </m:r>
                      </m:e>
                      <m:sub>
                        <m:r>
                          <w:rPr>
                            <w:rFonts w:ascii="Cambria Math" w:hAnsi="Cambria Math"/>
                            <w:sz w:val="20"/>
                            <w:szCs w:val="22"/>
                          </w:rPr>
                          <m:t>t</m:t>
                        </m:r>
                      </m:sub>
                    </m:sSub>
                  </m:num>
                  <m:den>
                    <m:r>
                      <m:rPr>
                        <m:sty m:val="p"/>
                      </m:rPr>
                      <w:rPr>
                        <w:rFonts w:ascii="Cambria Math" w:hAnsi="Cambria Math"/>
                        <w:sz w:val="20"/>
                        <w:szCs w:val="22"/>
                      </w:rPr>
                      <m:t>Δ</m:t>
                    </m:r>
                    <m:r>
                      <w:rPr>
                        <w:rFonts w:ascii="Cambria Math" w:hAnsi="Cambria Math"/>
                        <w:sz w:val="20"/>
                        <w:szCs w:val="22"/>
                      </w:rPr>
                      <m:t>d</m:t>
                    </m:r>
                  </m:den>
                </m:f>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s</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q</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d</m:t>
                        </m:r>
                      </m:e>
                      <m:sub>
                        <m:r>
                          <w:rPr>
                            <w:rFonts w:ascii="Cambria Math" w:eastAsiaTheme="minorEastAsia"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d</m:t>
                        </m:r>
                      </m:e>
                      <m:sub>
                        <m:r>
                          <w:rPr>
                            <w:rFonts w:ascii="Cambria Math" w:eastAsiaTheme="minorEastAsia" w:hAnsi="Cambria Math"/>
                            <w:sz w:val="20"/>
                            <w:szCs w:val="22"/>
                          </w:rPr>
                          <m:t>s</m:t>
                        </m:r>
                      </m:sub>
                    </m:sSub>
                  </m:den>
                </m:f>
              </m:oMath>
            </m:oMathPara>
          </w:p>
        </w:tc>
        <w:tc>
          <w:tcPr>
            <w:tcW w:w="567" w:type="dxa"/>
            <w:tcBorders>
              <w:top w:val="single" w:sz="4" w:space="0" w:color="FFFFFF" w:themeColor="background1"/>
              <w:left w:val="single" w:sz="4" w:space="0" w:color="FFFFFF"/>
              <w:right w:val="single" w:sz="4" w:space="0" w:color="FFFFFF"/>
            </w:tcBorders>
          </w:tcPr>
          <w:p w14:paraId="277F5543" w14:textId="0B3393A0" w:rsidR="0041325C" w:rsidRPr="006546FE" w:rsidRDefault="0041325C" w:rsidP="00D812DA">
            <w:pPr>
              <w:pStyle w:val="TableText"/>
            </w:pPr>
            <w:r w:rsidRPr="006546FE">
              <w:t>(</w:t>
            </w:r>
            <w:r w:rsidRPr="006546FE">
              <w:fldChar w:fldCharType="begin"/>
            </w:r>
            <w:r w:rsidRPr="006546FE">
              <w:instrText xml:space="preserve"> SEQ Equation \* ARABIC </w:instrText>
            </w:r>
            <w:r w:rsidRPr="006546FE">
              <w:fldChar w:fldCharType="separate"/>
            </w:r>
            <w:r w:rsidR="00D908C2">
              <w:rPr>
                <w:noProof/>
              </w:rPr>
              <w:t>7</w:t>
            </w:r>
            <w:r w:rsidRPr="006546FE">
              <w:fldChar w:fldCharType="end"/>
            </w:r>
            <w:r w:rsidRPr="006546FE">
              <w:t>)</w:t>
            </w:r>
          </w:p>
          <w:p w14:paraId="275F5DB7" w14:textId="190D1F88" w:rsidR="0041325C" w:rsidRPr="00F22E8A" w:rsidRDefault="0041325C" w:rsidP="0041325C">
            <w:pPr>
              <w:pStyle w:val="TableText"/>
              <w:spacing w:after="360" w:line="240" w:lineRule="auto"/>
              <w:jc w:val="left"/>
              <w:rPr>
                <w:sz w:val="20"/>
                <w:szCs w:val="22"/>
              </w:rPr>
            </w:pPr>
          </w:p>
        </w:tc>
        <w:tc>
          <w:tcPr>
            <w:tcW w:w="3118" w:type="dxa"/>
            <w:tcBorders>
              <w:top w:val="single" w:sz="4" w:space="0" w:color="FFFFFF" w:themeColor="background1"/>
              <w:left w:val="single" w:sz="4" w:space="0" w:color="FFFFFF"/>
              <w:right w:val="single" w:sz="4" w:space="0" w:color="FFFFFF"/>
            </w:tcBorders>
          </w:tcPr>
          <w:p w14:paraId="6FF8209A" w14:textId="19AFDAC5" w:rsidR="0041325C" w:rsidRPr="009C48A6" w:rsidRDefault="0041325C" w:rsidP="0041325C">
            <w:pPr>
              <w:pStyle w:val="TableText"/>
              <w:spacing w:after="360" w:line="240" w:lineRule="auto"/>
              <w:jc w:val="left"/>
              <w:rPr>
                <w:sz w:val="20"/>
                <w:szCs w:val="22"/>
              </w:rPr>
            </w:pPr>
            <w:r>
              <w:rPr>
                <w:sz w:val="20"/>
                <w:szCs w:val="22"/>
              </w:rPr>
              <w:t xml:space="preserve">Performance of the quiet path in avoiding exposure to traffic noise with respect to </w:t>
            </w:r>
            <w:r w:rsidR="00FD2674">
              <w:rPr>
                <w:sz w:val="20"/>
                <w:szCs w:val="22"/>
              </w:rPr>
              <w:t xml:space="preserve">difference in </w:t>
            </w:r>
            <w:r>
              <w:rPr>
                <w:sz w:val="20"/>
                <w:szCs w:val="22"/>
              </w:rPr>
              <w:t>total path distance</w:t>
            </w:r>
            <w:r w:rsidR="00FD2674">
              <w:rPr>
                <w:sz w:val="20"/>
                <w:szCs w:val="22"/>
              </w:rPr>
              <w:t>s between short and quiet path</w:t>
            </w:r>
            <w:r>
              <w:rPr>
                <w:sz w:val="20"/>
                <w:szCs w:val="22"/>
              </w:rPr>
              <w:t>.</w:t>
            </w:r>
          </w:p>
        </w:tc>
      </w:tr>
    </w:tbl>
    <w:p w14:paraId="7BA49D7E" w14:textId="03C3A6D3" w:rsidR="0052600F" w:rsidRPr="000E6E32" w:rsidRDefault="00C9630C" w:rsidP="00853B81">
      <w:pPr>
        <w:pStyle w:val="TableSubText"/>
      </w:pP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F25C96" w:rsidRPr="000E6E32">
        <w:t xml:space="preserve"> = </w:t>
      </w:r>
      <w:r w:rsidR="00DF3A93" w:rsidRPr="000E6E32">
        <w:t xml:space="preserve">5 dB range </w:t>
      </w:r>
      <w:r w:rsidR="00F34C80" w:rsidRPr="000E6E32">
        <w:t>with</w:t>
      </w:r>
      <w:r w:rsidR="00DF3A93" w:rsidRPr="000E6E32">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0E6E32">
        <w:t xml:space="preserve"> as the lower value (e.g. 55 dB refers to 55–60 </w:t>
      </w:r>
      <w:r w:rsidR="00DF3A93" w:rsidRPr="00853B81">
        <w:t>dB</w:t>
      </w:r>
      <w:r w:rsidR="008E0C93">
        <w:t xml:space="preserve"> noise range</w:t>
      </w:r>
      <w:r w:rsidR="00DF3A93" w:rsidRPr="000E6E32">
        <w:t>)</w:t>
      </w:r>
      <w:r w:rsidR="00F25C96" w:rsidRPr="000E6E32">
        <w:br/>
      </w:r>
      <m:oMath>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0E6E32">
        <w:t xml:space="preserve"> = contaminated distance 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0E6E32">
        <w:t xml:space="preserve"> (e.g. 14 m of </w:t>
      </w:r>
      <w:r w:rsidR="00D97490">
        <w:t>55</w:t>
      </w:r>
      <w:r w:rsidR="00BC413B" w:rsidRPr="000E6E32">
        <w:t>–</w:t>
      </w:r>
      <w:r w:rsidR="00D97490">
        <w:t>60</w:t>
      </w:r>
      <w:r w:rsidR="005B6FD0" w:rsidRPr="000E6E32">
        <w:t xml:space="preserve"> dB</w:t>
      </w:r>
      <w:r w:rsidR="004B1DD1">
        <w:t xml:space="preserve"> noise</w:t>
      </w:r>
      <w:r w:rsidR="005B6FD0" w:rsidRPr="000E6E32">
        <w:t>) along the path geometry</w:t>
      </w:r>
      <w:r w:rsidR="001E4700" w:rsidRPr="000E6E32">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0E6E32">
        <w:t xml:space="preserve"> = dB-specific noise cost </w:t>
      </w:r>
      <w:bookmarkStart w:id="50" w:name="_GoBack"/>
      <w:bookmarkEnd w:id="50"/>
      <w:r w:rsidR="00833026" w:rsidRPr="000E6E32">
        <w:t>coefficient (</w:t>
      </w:r>
      <w:r w:rsidR="00B972CF" w:rsidRPr="000E6E32">
        <w:fldChar w:fldCharType="begin"/>
      </w:r>
      <w:r w:rsidR="00B972CF" w:rsidRPr="000E6E32">
        <w:instrText xml:space="preserve"> REF _Ref9527730 \h  \* MERGEFORMAT </w:instrText>
      </w:r>
      <w:r w:rsidR="00B972CF" w:rsidRPr="000E6E32">
        <w:fldChar w:fldCharType="separate"/>
      </w:r>
      <w:r w:rsidR="00D908C2">
        <w:t>Table 2</w:t>
      </w:r>
      <w:r w:rsidR="00B972CF" w:rsidRPr="000E6E32">
        <w:fldChar w:fldCharType="end"/>
      </w:r>
      <w:r w:rsidR="00D13003">
        <w:t>;</w:t>
      </w:r>
      <w:r w:rsidR="00B972CF">
        <w:t xml:space="preserve"> ranges from </w:t>
      </w:r>
      <w:r w:rsidR="00833026" w:rsidRPr="000E6E32">
        <w:t>0.0</w:t>
      </w:r>
      <w:r w:rsidR="00B972CF">
        <w:t xml:space="preserve"> to </w:t>
      </w:r>
      <w:r w:rsidR="00833026" w:rsidRPr="000E6E32">
        <w:t>0.6)</w:t>
      </w:r>
      <w:r w:rsidR="001E4700" w:rsidRPr="000E6E32">
        <w:br/>
      </w:r>
      <m:oMath>
        <m:sSub>
          <m:sSubPr>
            <m:ctrlPr>
              <w:rPr>
                <w:rFonts w:ascii="Cambria Math" w:hAnsi="Cambria Math"/>
              </w:rPr>
            </m:ctrlPr>
          </m:sSubPr>
          <m:e>
            <m:r>
              <w:rPr>
                <w:rFonts w:ascii="Cambria Math" w:hAnsi="Cambria Math"/>
              </w:rPr>
              <m:t>a</m:t>
            </m:r>
          </m:e>
          <m:sub>
            <m:r>
              <w:rPr>
                <w:rFonts w:ascii="Cambria Math" w:hAnsi="Cambria Math"/>
              </w:rPr>
              <m:t>max</m:t>
            </m:r>
          </m:sub>
        </m:sSub>
      </m:oMath>
      <w:r w:rsidR="0052600F" w:rsidRPr="000E6E32">
        <w:t xml:space="preserve"> = </w:t>
      </w:r>
      <w:r w:rsidR="001E4700" w:rsidRPr="000E6E32">
        <w:t>highest</w:t>
      </w:r>
      <w:r w:rsidR="0052600F" w:rsidRPr="000E6E32">
        <w:t xml:space="preserve"> noise cost coefficient (</w:t>
      </w:r>
      <w:r w:rsidR="0052600F" w:rsidRPr="000E6E32">
        <w:fldChar w:fldCharType="begin"/>
      </w:r>
      <w:r w:rsidR="0052600F" w:rsidRPr="000E6E32">
        <w:instrText xml:space="preserve"> REF _Ref9527730 \h  \* MERGEFORMAT </w:instrText>
      </w:r>
      <w:r w:rsidR="0052600F" w:rsidRPr="000E6E32">
        <w:fldChar w:fldCharType="separate"/>
      </w:r>
      <w:r w:rsidR="00D908C2">
        <w:t>Table 2</w:t>
      </w:r>
      <w:r w:rsidR="0052600F" w:rsidRPr="000E6E32">
        <w:fldChar w:fldCharType="end"/>
      </w:r>
      <w:r w:rsidR="00D13003">
        <w:t>;</w:t>
      </w:r>
      <w:r w:rsidR="0052600F" w:rsidRPr="000E6E32">
        <w:t xml:space="preserve"> 75–80 dB: 0.6)</w:t>
      </w:r>
    </w:p>
    <w:p w14:paraId="3797F8AA" w14:textId="77777777" w:rsidR="001E4700" w:rsidRPr="001E4700" w:rsidRDefault="001E4700" w:rsidP="001E4700"/>
    <w:p w14:paraId="6163879C" w14:textId="06878ACA" w:rsidR="00B74D96" w:rsidRDefault="00B74D96" w:rsidP="00B74D96">
      <w:pPr>
        <w:pStyle w:val="Heading2"/>
      </w:pPr>
      <w:bookmarkStart w:id="51" w:name="_Toc10537477"/>
      <w:r w:rsidRPr="000253AC">
        <w:t xml:space="preserve">Quiet path </w:t>
      </w:r>
      <w:r>
        <w:t xml:space="preserve">route planner </w:t>
      </w:r>
      <w:r w:rsidRPr="000253AC">
        <w:t>web application</w:t>
      </w:r>
      <w:bookmarkEnd w:id="51"/>
    </w:p>
    <w:p w14:paraId="425662F5" w14:textId="77777777" w:rsidR="00B74D96" w:rsidRDefault="00B74D96" w:rsidP="00B74D96">
      <w:pPr>
        <w:pStyle w:val="Heading3"/>
      </w:pPr>
      <w:bookmarkStart w:id="52" w:name="_Toc10537478"/>
      <w:r>
        <w:lastRenderedPageBreak/>
        <w:t>Overview of the application</w:t>
      </w:r>
      <w:bookmarkEnd w:id="52"/>
    </w:p>
    <w:p w14:paraId="52B866C2" w14:textId="2108960E" w:rsidR="00B74D96" w:rsidRPr="00761ECC" w:rsidRDefault="00B74D96" w:rsidP="00B74D96">
      <w:r>
        <w:t xml:space="preserve">The quiet path route planner was developed as a proof of concept to demonstrate the applicability of the quiet path routing method in practical situations. </w:t>
      </w:r>
      <w:r w:rsidR="001B3E35">
        <w:t>Also, it facilitated developing</w:t>
      </w:r>
      <w:r w:rsidR="001520C9">
        <w:t xml:space="preserve"> and adjusting</w:t>
      </w:r>
      <w:r w:rsidR="001B3E35">
        <w:t xml:space="preserve"> the quiet path routing method</w:t>
      </w:r>
      <w:r w:rsidR="00B67386">
        <w:t xml:space="preserve"> by enabling</w:t>
      </w:r>
      <w:r w:rsidR="00547361">
        <w:t xml:space="preserve"> testing</w:t>
      </w:r>
      <w:r w:rsidR="00B67386">
        <w:t xml:space="preserve"> the method on demand in real situations</w:t>
      </w:r>
      <w:r w:rsidR="001B3E35">
        <w:t xml:space="preserve">. </w:t>
      </w:r>
    </w:p>
    <w:p w14:paraId="074B0EDA" w14:textId="77777777" w:rsidR="00B74D96" w:rsidRDefault="00B74D96" w:rsidP="00B74D96">
      <w:pPr>
        <w:pStyle w:val="Heading3"/>
      </w:pPr>
      <w:bookmarkStart w:id="53" w:name="_Toc10537479"/>
      <w:r>
        <w:t>Technical a</w:t>
      </w:r>
      <w:r w:rsidRPr="000253AC">
        <w:t>rchitecture</w:t>
      </w:r>
      <w:bookmarkEnd w:id="53"/>
    </w:p>
    <w:p w14:paraId="658563A9" w14:textId="77777777" w:rsidR="00B74D96" w:rsidRDefault="00B74D96" w:rsidP="00B74D96">
      <w:pPr>
        <w:keepNext/>
      </w:pPr>
      <w:r>
        <w:rPr>
          <w:noProof/>
        </w:rPr>
        <w:drawing>
          <wp:inline distT="0" distB="0" distL="0" distR="0" wp14:anchorId="0E9CC9FC" wp14:editId="3BC23B52">
            <wp:extent cx="6106776" cy="3373266"/>
            <wp:effectExtent l="12700" t="12700" r="15240" b="177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06776" cy="3373266"/>
                    </a:xfrm>
                    <a:prstGeom prst="rect">
                      <a:avLst/>
                    </a:prstGeom>
                    <a:ln>
                      <a:solidFill>
                        <a:schemeClr val="tx1"/>
                      </a:solidFill>
                    </a:ln>
                  </pic:spPr>
                </pic:pic>
              </a:graphicData>
            </a:graphic>
          </wp:inline>
        </w:drawing>
      </w:r>
    </w:p>
    <w:p w14:paraId="494D3983" w14:textId="34BFF9D5" w:rsidR="00B74D96" w:rsidRDefault="00B74D96" w:rsidP="00020EA1">
      <w:pPr>
        <w:pStyle w:val="Caption"/>
      </w:pPr>
      <w:bookmarkStart w:id="54" w:name="_Ref9517973"/>
      <w:bookmarkStart w:id="55" w:name="_Toc10537510"/>
      <w:r>
        <w:t xml:space="preserve">Figure </w:t>
      </w:r>
      <w:r w:rsidR="004F023F">
        <w:fldChar w:fldCharType="begin"/>
      </w:r>
      <w:r w:rsidR="004F023F">
        <w:instrText xml:space="preserve"> SEQ Figure \* ARABIC </w:instrText>
      </w:r>
      <w:r w:rsidR="004F023F">
        <w:fldChar w:fldCharType="separate"/>
      </w:r>
      <w:r w:rsidR="00D908C2">
        <w:rPr>
          <w:noProof/>
        </w:rPr>
        <w:t>11</w:t>
      </w:r>
      <w:r w:rsidR="004F023F">
        <w:rPr>
          <w:noProof/>
        </w:rPr>
        <w:fldChar w:fldCharType="end"/>
      </w:r>
      <w:bookmarkEnd w:id="54"/>
      <w:r>
        <w:t>. Technical architecture of the quiet path route planner web application.</w:t>
      </w:r>
      <w:bookmarkEnd w:id="55"/>
      <w:r w:rsidR="003172BE">
        <w:t xml:space="preserve"> </w:t>
      </w:r>
    </w:p>
    <w:p w14:paraId="32A43EBE" w14:textId="2A3EF79D" w:rsidR="00B74D96" w:rsidRDefault="00B74D96" w:rsidP="00B74D96">
      <w:r>
        <w:t xml:space="preserve">The technical implementation of the quiet path route planner consists of three components: 1) network preparation for quiet path route optimization, 2) server-side </w:t>
      </w:r>
      <w:r w:rsidR="00080336">
        <w:t>quiet path</w:t>
      </w:r>
      <w:r>
        <w:t xml:space="preserve"> optimization application and 3) client-side route planner user interface (</w:t>
      </w:r>
      <w:r>
        <w:fldChar w:fldCharType="begin"/>
      </w:r>
      <w:r>
        <w:instrText xml:space="preserve"> REF _Ref9517973 \h </w:instrText>
      </w:r>
      <w:r>
        <w:fldChar w:fldCharType="separate"/>
      </w:r>
      <w:r w:rsidR="00D908C2">
        <w:t xml:space="preserve">Figure </w:t>
      </w:r>
      <w:r w:rsidR="00D908C2">
        <w:rPr>
          <w:noProof/>
        </w:rPr>
        <w:t>11</w:t>
      </w:r>
      <w:r>
        <w:fldChar w:fldCharType="end"/>
      </w:r>
      <w:r>
        <w:t xml:space="preserve">). </w:t>
      </w:r>
    </w:p>
    <w:p w14:paraId="5C6CF1D2" w14:textId="77777777" w:rsidR="00D03A8C" w:rsidRDefault="005E68C4" w:rsidP="00B74D96">
      <w:r>
        <w:t>The quiet path optimization application relies on the environmental impedance function</w:t>
      </w:r>
      <w:r w:rsidR="00080336">
        <w:t>,</w:t>
      </w:r>
      <w:r>
        <w:t xml:space="preserve"> network processing methods </w:t>
      </w:r>
      <w:r w:rsidR="00080336">
        <w:t xml:space="preserve">and route optimization method </w:t>
      </w:r>
      <w:r>
        <w:t>presented in the previous chapter.</w:t>
      </w:r>
      <w:r w:rsidR="00080336">
        <w:t xml:space="preserve"> All of these were implemented with Python programming language by utilizing several external Python libraries. Hence, it was reasonable to implement also the server-side routing service as a Python application utilizing the </w:t>
      </w:r>
      <w:r w:rsidR="00F75B46">
        <w:t xml:space="preserve">very </w:t>
      </w:r>
      <w:r w:rsidR="00080336">
        <w:t>same methods.</w:t>
      </w:r>
      <w:r w:rsidR="00D24567">
        <w:t xml:space="preserve"> </w:t>
      </w:r>
    </w:p>
    <w:p w14:paraId="31BD25E3" w14:textId="19A6A1D6" w:rsidR="00F21778" w:rsidRDefault="00D03A8C" w:rsidP="00B74D96">
      <w:r>
        <w:t xml:space="preserve">A virtual machine was acquired for the purpose of publishing the quiet path route optimization as a web service. </w:t>
      </w:r>
      <w:r w:rsidR="00B13823">
        <w:t xml:space="preserve">The machine was provided by CSC (CSC - </w:t>
      </w:r>
      <w:r w:rsidR="00B13823" w:rsidRPr="00B13823">
        <w:t>IT Center for Science, Finland</w:t>
      </w:r>
      <w:r w:rsidR="00B13823">
        <w:t xml:space="preserve">) and it came </w:t>
      </w:r>
      <w:r w:rsidR="00B13823">
        <w:lastRenderedPageBreak/>
        <w:t>with Ubuntu 18.04 operating system preinstalle</w:t>
      </w:r>
      <w:r w:rsidR="00B13823" w:rsidRPr="00B13823">
        <w:t>d.</w:t>
      </w:r>
      <w:r w:rsidR="00493D48" w:rsidRPr="00B13823">
        <w:t xml:space="preserve"> </w:t>
      </w:r>
      <w:r w:rsidR="00F21778">
        <w:t xml:space="preserve">Identical python environment as used locally (in developing the routing method) was configured to the virtual machine with </w:t>
      </w:r>
      <w:proofErr w:type="spellStart"/>
      <w:r w:rsidR="00F21778">
        <w:t>Conda</w:t>
      </w:r>
      <w:proofErr w:type="spellEnd"/>
      <w:r w:rsidR="00F21778">
        <w:t xml:space="preserve"> package manager.</w:t>
      </w:r>
    </w:p>
    <w:p w14:paraId="71AA850B" w14:textId="0832B4DD" w:rsidR="005E68C4" w:rsidRDefault="00D24567" w:rsidP="00B74D96">
      <w:r>
        <w:t xml:space="preserve">In addition to the already developed functionalities, </w:t>
      </w:r>
      <w:r w:rsidR="00C73836">
        <w:t xml:space="preserve">Python library </w:t>
      </w:r>
      <w:r>
        <w:t xml:space="preserve">Flask </w:t>
      </w:r>
      <w:r w:rsidR="00C73836">
        <w:t xml:space="preserve">was installed </w:t>
      </w:r>
      <w:r>
        <w:t xml:space="preserve">to enable </w:t>
      </w:r>
      <w:r w:rsidR="00BD5919">
        <w:t>exploiting</w:t>
      </w:r>
      <w:r>
        <w:t xml:space="preserve"> the routing application </w:t>
      </w:r>
      <w:r w:rsidR="00FB2C2F">
        <w:t>by</w:t>
      </w:r>
      <w:r>
        <w:t xml:space="preserve"> web requests. </w:t>
      </w:r>
      <w:r w:rsidR="00501DD8">
        <w:t xml:space="preserve">Since Flask is not intended for high capacity production use, another Python library, </w:t>
      </w:r>
      <w:proofErr w:type="spellStart"/>
      <w:r w:rsidR="00501DD8">
        <w:t>Gunicorn</w:t>
      </w:r>
      <w:proofErr w:type="spellEnd"/>
      <w:r w:rsidR="00501DD8">
        <w:t xml:space="preserve">, was configured to run the Python-Flask application in more efficient and </w:t>
      </w:r>
      <w:r w:rsidR="00F4156D">
        <w:t>secure</w:t>
      </w:r>
      <w:r w:rsidR="00501DD8">
        <w:t xml:space="preserve"> manner. </w:t>
      </w:r>
      <w:r w:rsidR="00A15333">
        <w:t>In practice, t</w:t>
      </w:r>
      <w:r w:rsidR="00501DD8">
        <w:t xml:space="preserve">his </w:t>
      </w:r>
      <w:r w:rsidR="006D1684">
        <w:t>meant</w:t>
      </w:r>
      <w:r w:rsidR="00A219B6">
        <w:t xml:space="preserve"> </w:t>
      </w:r>
      <w:r w:rsidR="009D05CF">
        <w:t>running</w:t>
      </w:r>
      <w:r w:rsidR="00A219B6">
        <w:t xml:space="preserve"> several independent routing applications in parallel and</w:t>
      </w:r>
      <w:r w:rsidR="00A15333">
        <w:t xml:space="preserve"> hence</w:t>
      </w:r>
      <w:r w:rsidR="00A219B6">
        <w:t xml:space="preserve"> utilizing more of the available computing resources (of the virtual machine).</w:t>
      </w:r>
      <w:r w:rsidR="00BB2386">
        <w:t xml:space="preserve"> </w:t>
      </w:r>
      <w:r w:rsidR="00547521">
        <w:t xml:space="preserve">Finally, in order to expose the services of the routing application to all internet, Nginx server software was installed to handle all incoming and outcoming connections to the machine. </w:t>
      </w:r>
    </w:p>
    <w:p w14:paraId="182D15CB" w14:textId="77777777" w:rsidR="009656C4" w:rsidRDefault="002D5931" w:rsidP="00B74D96">
      <w:r>
        <w:t xml:space="preserve">An independent, interactive web map application was developed to serve as the user interface for the quiet path optimization service. </w:t>
      </w:r>
      <w:r w:rsidR="001E07F1">
        <w:t xml:space="preserve">It was implemented </w:t>
      </w:r>
      <w:r w:rsidR="009113A2">
        <w:t xml:space="preserve">as </w:t>
      </w:r>
      <w:r w:rsidR="001E07F1">
        <w:t xml:space="preserve">ReactJS </w:t>
      </w:r>
      <w:r w:rsidR="00276C09">
        <w:t>(</w:t>
      </w:r>
      <w:r w:rsidR="00276C09" w:rsidRPr="00276C09">
        <w:rPr>
          <w:b/>
          <w:bCs/>
        </w:rPr>
        <w:t>citation</w:t>
      </w:r>
      <w:r w:rsidR="00276C09">
        <w:t xml:space="preserve">) </w:t>
      </w:r>
      <w:r w:rsidR="001E07F1">
        <w:t xml:space="preserve">single page application (SPA). ReactJS is a powerful JavaScript framework for building interactive user interfaces and views. </w:t>
      </w:r>
      <w:proofErr w:type="spellStart"/>
      <w:r w:rsidR="008D6013">
        <w:t>Mapbox</w:t>
      </w:r>
      <w:proofErr w:type="spellEnd"/>
      <w:r w:rsidR="008D6013">
        <w:t xml:space="preserve"> GL</w:t>
      </w:r>
      <w:r w:rsidR="00413A73">
        <w:t xml:space="preserve"> (</w:t>
      </w:r>
      <w:r w:rsidR="00413A73" w:rsidRPr="00E66A17">
        <w:rPr>
          <w:b/>
          <w:bCs/>
        </w:rPr>
        <w:t>citation</w:t>
      </w:r>
      <w:r w:rsidR="00413A73">
        <w:t>)</w:t>
      </w:r>
      <w:r w:rsidR="008D6013">
        <w:t xml:space="preserve"> was chosen as the mapping library due to its wide range of useful web mapping features, including interactive feature styling and </w:t>
      </w:r>
      <w:r w:rsidR="00717600">
        <w:t xml:space="preserve">good </w:t>
      </w:r>
      <w:r w:rsidR="008D6013">
        <w:t xml:space="preserve">performance on mobile devices. </w:t>
      </w:r>
      <w:r w:rsidR="00003D68">
        <w:t xml:space="preserve">This combination </w:t>
      </w:r>
      <w:r w:rsidR="00425E19">
        <w:t>enabled</w:t>
      </w:r>
      <w:r w:rsidR="00003D68">
        <w:t xml:space="preserve"> </w:t>
      </w:r>
      <w:r w:rsidR="002B3B95">
        <w:t>building fully customized route planner interface for the purpose.</w:t>
      </w:r>
      <w:r w:rsidR="003731A8">
        <w:t xml:space="preserve"> </w:t>
      </w:r>
      <w:r w:rsidR="00707838">
        <w:t>C</w:t>
      </w:r>
      <w:r w:rsidR="0007417D">
        <w:t xml:space="preserve">ommunication between the web map application and the routing service (at the virtual machine) was implemented with asynchronous functions; </w:t>
      </w:r>
      <w:r w:rsidR="005C600B">
        <w:t>after</w:t>
      </w:r>
      <w:r w:rsidR="0007417D">
        <w:t xml:space="preserve"> routing request is sent from the client, a callback function</w:t>
      </w:r>
      <w:r w:rsidR="00400BF0">
        <w:t xml:space="preserve"> (at the client)</w:t>
      </w:r>
      <w:r w:rsidR="0007417D">
        <w:t xml:space="preserve"> is invoked once the paths are returned from the </w:t>
      </w:r>
      <w:r w:rsidR="005C600B">
        <w:t>routing service</w:t>
      </w:r>
      <w:r w:rsidR="0007417D">
        <w:t>.</w:t>
      </w:r>
      <w:r w:rsidR="00A45B61">
        <w:t xml:space="preserve"> </w:t>
      </w:r>
    </w:p>
    <w:p w14:paraId="3E05DFF4" w14:textId="5CF61977" w:rsidR="00547521" w:rsidRPr="006D5448" w:rsidRDefault="00BE2BA6" w:rsidP="00B74D96">
      <w:r>
        <w:t>The features and functions of the route planner are described in more detail in the results chapter.</w:t>
      </w:r>
      <w:r w:rsidR="00A02D37">
        <w:t xml:space="preserve"> </w:t>
      </w:r>
    </w:p>
    <w:p w14:paraId="50559576" w14:textId="55EC9661" w:rsidR="00942B90" w:rsidRPr="000253AC" w:rsidRDefault="002464BA" w:rsidP="006931F6">
      <w:pPr>
        <w:pStyle w:val="Heading2"/>
      </w:pPr>
      <w:bookmarkStart w:id="56" w:name="_Toc10537480"/>
      <w:r w:rsidRPr="000253AC">
        <w:t xml:space="preserve">Assessment of pedestrians’ exposure to traffic noise at </w:t>
      </w:r>
      <w:r w:rsidR="00C141D9" w:rsidRPr="000253AC">
        <w:t>neighborhood</w:t>
      </w:r>
      <w:r w:rsidRPr="000253AC">
        <w:t xml:space="preserve"> level</w:t>
      </w:r>
      <w:bookmarkEnd w:id="56"/>
    </w:p>
    <w:p w14:paraId="707139F9" w14:textId="4C605449" w:rsidR="00D21C90" w:rsidRDefault="0011579D" w:rsidP="00942B90">
      <w:pPr>
        <w:pStyle w:val="Heading3"/>
      </w:pPr>
      <w:bookmarkStart w:id="57" w:name="_Toc10537481"/>
      <w:r>
        <w:t>Overview</w:t>
      </w:r>
      <w:r w:rsidR="00D21C90">
        <w:t xml:space="preserve"> of the analysis</w:t>
      </w:r>
      <w:bookmarkEnd w:id="57"/>
    </w:p>
    <w:p w14:paraId="268E4212" w14:textId="5EC01F72" w:rsidR="0011579D" w:rsidRDefault="0011579D" w:rsidP="0011579D">
      <w:r>
        <w:t xml:space="preserve">The assessment of pedestrians’ exposure to traffic noise at neighborhood level was implemented </w:t>
      </w:r>
      <w:r w:rsidR="009F27FB">
        <w:t>in two parts</w:t>
      </w:r>
      <w:r>
        <w:t>:</w:t>
      </w:r>
    </w:p>
    <w:p w14:paraId="28E854BC" w14:textId="02388C67" w:rsidR="0011579D" w:rsidRDefault="00DC15DB" w:rsidP="0011579D">
      <w:pPr>
        <w:pStyle w:val="ListParagraph"/>
        <w:numPr>
          <w:ilvl w:val="0"/>
          <w:numId w:val="40"/>
        </w:numPr>
      </w:pPr>
      <w:r>
        <w:t xml:space="preserve">Identification of </w:t>
      </w:r>
      <w:r w:rsidR="00CA3029">
        <w:t xml:space="preserve">origin – PT stop </w:t>
      </w:r>
      <w:r w:rsidR="00E02042">
        <w:t>(</w:t>
      </w:r>
      <w:r w:rsidR="00CA3029">
        <w:t xml:space="preserve">or </w:t>
      </w:r>
      <w:r w:rsidR="00E02042">
        <w:t>commuting destination)</w:t>
      </w:r>
      <w:r>
        <w:t xml:space="preserve"> </w:t>
      </w:r>
      <w:r w:rsidR="00CA3029">
        <w:t xml:space="preserve">walks </w:t>
      </w:r>
      <w:r>
        <w:t>and estimation of their utilization rates</w:t>
      </w:r>
      <w:r w:rsidR="00CA3029">
        <w:t xml:space="preserve"> </w:t>
      </w:r>
      <w:r w:rsidR="006D3C2D">
        <w:t>by</w:t>
      </w:r>
      <w:r w:rsidR="00CA3029">
        <w:t xml:space="preserve"> origins</w:t>
      </w:r>
      <w:r>
        <w:t>.</w:t>
      </w:r>
      <w:r w:rsidR="00E02042">
        <w:t xml:space="preserve"> </w:t>
      </w:r>
    </w:p>
    <w:p w14:paraId="2D145ECB" w14:textId="61DD84A8" w:rsidR="00DC15DB" w:rsidRDefault="00DC15DB" w:rsidP="0011579D">
      <w:pPr>
        <w:pStyle w:val="ListParagraph"/>
        <w:numPr>
          <w:ilvl w:val="0"/>
          <w:numId w:val="40"/>
        </w:numPr>
      </w:pPr>
      <w:r>
        <w:t xml:space="preserve">Assessment of pedestrians’ exposure to traffic noise </w:t>
      </w:r>
      <w:r w:rsidR="001F267E">
        <w:t>along</w:t>
      </w:r>
      <w:r>
        <w:t xml:space="preserve"> walks from homes to local </w:t>
      </w:r>
      <w:r w:rsidR="00C8748E">
        <w:t xml:space="preserve">PT </w:t>
      </w:r>
      <w:r>
        <w:t xml:space="preserve">stops (or </w:t>
      </w:r>
      <w:r w:rsidR="00191984">
        <w:t>commuting destinations</w:t>
      </w:r>
      <w:r>
        <w:t xml:space="preserve">). </w:t>
      </w:r>
    </w:p>
    <w:p w14:paraId="2AAECC10" w14:textId="77777777" w:rsidR="00A344AB" w:rsidRDefault="009B096A" w:rsidP="009B096A">
      <w:r>
        <w:t>The analysis utilizes YKR commuting data which contains origin destination flows of commutes aggregated to 250 m grid.</w:t>
      </w:r>
      <w:r w:rsidR="00C5048E">
        <w:t xml:space="preserve"> </w:t>
      </w:r>
    </w:p>
    <w:p w14:paraId="10D2C2C8" w14:textId="1105E855" w:rsidR="009B096A" w:rsidRPr="0011579D" w:rsidRDefault="00ED2B92" w:rsidP="009B096A">
      <w:r>
        <w:lastRenderedPageBreak/>
        <w:t xml:space="preserve">In the following chapters, the word origin is used to refer to origins of the commutes. </w:t>
      </w:r>
    </w:p>
    <w:p w14:paraId="31EF78B6" w14:textId="77777777" w:rsidR="00FD4AB0" w:rsidRDefault="00FD4AB0" w:rsidP="00FD4AB0">
      <w:pPr>
        <w:keepNext/>
      </w:pPr>
      <w:r>
        <w:rPr>
          <w:noProof/>
        </w:rPr>
        <w:drawing>
          <wp:inline distT="0" distB="0" distL="0" distR="0" wp14:anchorId="2E3AB177" wp14:editId="3C84021E">
            <wp:extent cx="4264455" cy="7257345"/>
            <wp:effectExtent l="12700" t="12700" r="15875" b="7620"/>
            <wp:docPr id="6" name="Picture 6"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284199" cy="7290946"/>
                    </a:xfrm>
                    <a:prstGeom prst="rect">
                      <a:avLst/>
                    </a:prstGeom>
                    <a:ln>
                      <a:solidFill>
                        <a:schemeClr val="tx1"/>
                      </a:solidFill>
                    </a:ln>
                  </pic:spPr>
                </pic:pic>
              </a:graphicData>
            </a:graphic>
          </wp:inline>
        </w:drawing>
      </w:r>
    </w:p>
    <w:p w14:paraId="0CB828E1" w14:textId="3636BE00" w:rsidR="00D21C90" w:rsidRPr="00D21C90" w:rsidRDefault="00FD4AB0" w:rsidP="00020EA1">
      <w:pPr>
        <w:pStyle w:val="Caption"/>
      </w:pPr>
      <w:bookmarkStart w:id="58" w:name="_Ref9504158"/>
      <w:bookmarkStart w:id="59" w:name="_Toc10537511"/>
      <w:r>
        <w:t xml:space="preserve">Figure </w:t>
      </w:r>
      <w:r w:rsidR="004F023F">
        <w:fldChar w:fldCharType="begin"/>
      </w:r>
      <w:r w:rsidR="004F023F">
        <w:instrText xml:space="preserve"> SEQ Figure \* ARABIC </w:instrText>
      </w:r>
      <w:r w:rsidR="004F023F">
        <w:fldChar w:fldCharType="separate"/>
      </w:r>
      <w:r w:rsidR="00D908C2">
        <w:rPr>
          <w:noProof/>
        </w:rPr>
        <w:t>12</w:t>
      </w:r>
      <w:r w:rsidR="004F023F">
        <w:rPr>
          <w:noProof/>
        </w:rPr>
        <w:fldChar w:fldCharType="end"/>
      </w:r>
      <w:bookmarkEnd w:id="58"/>
      <w:r>
        <w:t xml:space="preserve">. Workflow of the analysis for </w:t>
      </w:r>
      <w:r w:rsidR="000D6F25">
        <w:t>identifying</w:t>
      </w:r>
      <w:r>
        <w:t xml:space="preserve"> local PT stops and their utilization rates based on commutes.</w:t>
      </w:r>
      <w:bookmarkEnd w:id="59"/>
    </w:p>
    <w:p w14:paraId="17E9E156" w14:textId="77777777" w:rsidR="00754167" w:rsidRDefault="00754167" w:rsidP="00754167">
      <w:pPr>
        <w:keepNext/>
      </w:pPr>
      <w:r>
        <w:rPr>
          <w:noProof/>
        </w:rPr>
        <w:lastRenderedPageBreak/>
        <w:drawing>
          <wp:inline distT="0" distB="0" distL="0" distR="0" wp14:anchorId="64FBCBCB" wp14:editId="5A2B7091">
            <wp:extent cx="5069869" cy="6963833"/>
            <wp:effectExtent l="12700" t="12700" r="1016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74390" cy="6970042"/>
                    </a:xfrm>
                    <a:prstGeom prst="rect">
                      <a:avLst/>
                    </a:prstGeom>
                    <a:ln>
                      <a:solidFill>
                        <a:schemeClr val="tx1"/>
                      </a:solidFill>
                    </a:ln>
                  </pic:spPr>
                </pic:pic>
              </a:graphicData>
            </a:graphic>
          </wp:inline>
        </w:drawing>
      </w:r>
    </w:p>
    <w:p w14:paraId="02C80155" w14:textId="4AA0A742" w:rsidR="000D6F25" w:rsidRPr="000D6F25" w:rsidRDefault="00754167" w:rsidP="00020EA1">
      <w:pPr>
        <w:pStyle w:val="Caption"/>
      </w:pPr>
      <w:bookmarkStart w:id="60" w:name="_Toc10537512"/>
      <w:r>
        <w:t xml:space="preserve">Figure </w:t>
      </w:r>
      <w:r w:rsidR="004F023F">
        <w:fldChar w:fldCharType="begin"/>
      </w:r>
      <w:r w:rsidR="004F023F">
        <w:instrText xml:space="preserve"> SEQ Figure \* ARABIC </w:instrText>
      </w:r>
      <w:r w:rsidR="004F023F">
        <w:fldChar w:fldCharType="separate"/>
      </w:r>
      <w:r w:rsidR="00D908C2">
        <w:rPr>
          <w:noProof/>
        </w:rPr>
        <w:t>13</w:t>
      </w:r>
      <w:r w:rsidR="004F023F">
        <w:rPr>
          <w:noProof/>
        </w:rPr>
        <w:fldChar w:fldCharType="end"/>
      </w:r>
      <w:r>
        <w:t xml:space="preserve">. Workflow of the </w:t>
      </w:r>
      <w:r w:rsidR="001C1705">
        <w:t xml:space="preserve">analysis for calculating </w:t>
      </w:r>
      <w:r w:rsidR="000D6F25">
        <w:t xml:space="preserve">paths between </w:t>
      </w:r>
      <w:r>
        <w:t>origin</w:t>
      </w:r>
      <w:r w:rsidR="000D6F25">
        <w:t>s</w:t>
      </w:r>
      <w:r>
        <w:t xml:space="preserve"> </w:t>
      </w:r>
      <w:r w:rsidR="000D6F25">
        <w:t>and</w:t>
      </w:r>
      <w:r>
        <w:t xml:space="preserve"> PT</w:t>
      </w:r>
      <w:r w:rsidR="001C1705">
        <w:t xml:space="preserve"> stop</w:t>
      </w:r>
      <w:r w:rsidR="000D6F25">
        <w:t>s</w:t>
      </w:r>
      <w:r>
        <w:t>.</w:t>
      </w:r>
      <w:bookmarkEnd w:id="60"/>
    </w:p>
    <w:p w14:paraId="0B3BAEBA" w14:textId="05D0AA07" w:rsidR="00E64C51" w:rsidRDefault="005C1735" w:rsidP="00942B90">
      <w:pPr>
        <w:pStyle w:val="Heading3"/>
      </w:pPr>
      <w:bookmarkStart w:id="61" w:name="_Toc10537482"/>
      <w:r>
        <w:t>Estimation of local PT stops’ utilization rates by commutes</w:t>
      </w:r>
      <w:bookmarkEnd w:id="61"/>
    </w:p>
    <w:p w14:paraId="129CC124" w14:textId="5AA6A5BE" w:rsidR="00515FE2" w:rsidRDefault="002B037D" w:rsidP="002B037D">
      <w:r>
        <w:t xml:space="preserve">Local </w:t>
      </w:r>
      <w:r w:rsidR="00FE12B3">
        <w:t>public transport (PT)</w:t>
      </w:r>
      <w:r>
        <w:t xml:space="preserve"> stops were identified </w:t>
      </w:r>
      <w:r w:rsidR="001B68C1">
        <w:t xml:space="preserve">by commutes </w:t>
      </w:r>
      <w:r w:rsidR="00FE12B3">
        <w:t>with</w:t>
      </w:r>
      <w:r>
        <w:t xml:space="preserve"> extensive routing analysis</w:t>
      </w:r>
      <w:r w:rsidR="00242F31">
        <w:t xml:space="preserve"> (</w:t>
      </w:r>
      <w:r w:rsidR="00242F31">
        <w:fldChar w:fldCharType="begin"/>
      </w:r>
      <w:r w:rsidR="00242F31">
        <w:instrText xml:space="preserve"> REF _Ref9504158 \h </w:instrText>
      </w:r>
      <w:r w:rsidR="00242F31">
        <w:fldChar w:fldCharType="separate"/>
      </w:r>
      <w:r w:rsidR="00D908C2">
        <w:t xml:space="preserve">Figure </w:t>
      </w:r>
      <w:r w:rsidR="00D908C2">
        <w:rPr>
          <w:noProof/>
        </w:rPr>
        <w:t>12</w:t>
      </w:r>
      <w:r w:rsidR="00242F31">
        <w:fldChar w:fldCharType="end"/>
      </w:r>
      <w:r w:rsidR="00242F31">
        <w:t>)</w:t>
      </w:r>
      <w:r>
        <w:t>. All commutes with origin in Helsinki were extracted from YKR commuting data</w:t>
      </w:r>
      <w:r w:rsidR="00242F31">
        <w:t xml:space="preserve">. </w:t>
      </w:r>
      <w:r w:rsidR="0056155D">
        <w:t>Original</w:t>
      </w:r>
      <w:r w:rsidR="007B2B35">
        <w:t xml:space="preserve"> workplace locations</w:t>
      </w:r>
      <w:r w:rsidR="00A47F84">
        <w:t xml:space="preserve"> (by YKR commuting data)</w:t>
      </w:r>
      <w:r w:rsidR="007B2B35">
        <w:t xml:space="preserve"> were used as destinations for all workplaces </w:t>
      </w:r>
      <w:r w:rsidR="007B2B35">
        <w:lastRenderedPageBreak/>
        <w:t xml:space="preserve">closer than 3 km from the origin. </w:t>
      </w:r>
      <w:r w:rsidR="00F50481">
        <w:t>To limit the number of routing requests per origin, distant workplaces (</w:t>
      </w:r>
      <w:r w:rsidR="008B594D">
        <w:t xml:space="preserve">more than 3 km from the </w:t>
      </w:r>
      <w:r w:rsidR="00F50481">
        <w:t>origin) were aggregated by the containing city district</w:t>
      </w:r>
      <w:r w:rsidR="00CD7F2C">
        <w:t>.</w:t>
      </w:r>
      <w:r w:rsidR="00202E1F">
        <w:t xml:space="preserve"> </w:t>
      </w:r>
      <w:r w:rsidR="00CD7F2C">
        <w:t>T</w:t>
      </w:r>
      <w:r w:rsidR="00202E1F">
        <w:t>he center</w:t>
      </w:r>
      <w:r w:rsidR="00CD7F2C">
        <w:t>s</w:t>
      </w:r>
      <w:r w:rsidR="00202E1F">
        <w:t xml:space="preserve"> of the district</w:t>
      </w:r>
      <w:r w:rsidR="00CD7F2C">
        <w:t>s</w:t>
      </w:r>
      <w:r w:rsidR="00202E1F">
        <w:t xml:space="preserve"> </w:t>
      </w:r>
      <w:r w:rsidR="00CD7F2C">
        <w:t xml:space="preserve">were then </w:t>
      </w:r>
      <w:r w:rsidR="00202E1F">
        <w:t>used as the workplace location</w:t>
      </w:r>
      <w:r w:rsidR="00F50481">
        <w:t>.</w:t>
      </w:r>
      <w:r w:rsidR="00A9460A">
        <w:t xml:space="preserve"> </w:t>
      </w:r>
      <w:r w:rsidR="00202E1F">
        <w:t>The following GIS analysis was used to adjust the district centers to better represent a central workplace</w:t>
      </w:r>
      <w:r w:rsidR="00393D73">
        <w:t xml:space="preserve"> location</w:t>
      </w:r>
      <w:r w:rsidR="00202E1F">
        <w:t xml:space="preserve"> within the district:</w:t>
      </w:r>
    </w:p>
    <w:p w14:paraId="452C0563" w14:textId="59589731" w:rsidR="00202E1F" w:rsidRDefault="00202E1F" w:rsidP="00202E1F">
      <w:pPr>
        <w:pStyle w:val="ListParagraph"/>
        <w:numPr>
          <w:ilvl w:val="0"/>
          <w:numId w:val="46"/>
        </w:numPr>
      </w:pPr>
      <w:r>
        <w:t>Create convex hull polygon around the workplace grid cells within the district.</w:t>
      </w:r>
    </w:p>
    <w:p w14:paraId="36D082B5" w14:textId="36AD1AE1" w:rsidR="00202E1F" w:rsidRDefault="00202E1F" w:rsidP="00202E1F">
      <w:pPr>
        <w:pStyle w:val="ListParagraph"/>
        <w:numPr>
          <w:ilvl w:val="0"/>
          <w:numId w:val="46"/>
        </w:numPr>
      </w:pPr>
      <w:r>
        <w:t>Calculate center of gravity for the convex hull polygon.</w:t>
      </w:r>
    </w:p>
    <w:p w14:paraId="11DD0419" w14:textId="399650CE" w:rsidR="00202E1F" w:rsidRDefault="00202E1F" w:rsidP="00202E1F">
      <w:pPr>
        <w:pStyle w:val="ListParagraph"/>
        <w:numPr>
          <w:ilvl w:val="0"/>
          <w:numId w:val="46"/>
        </w:numPr>
      </w:pPr>
      <w:r>
        <w:t>Calculate distance from all workplace cells (within the district) to the cente</w:t>
      </w:r>
      <w:r w:rsidR="00D979F3">
        <w:t>r</w:t>
      </w:r>
      <w:r>
        <w:t>.</w:t>
      </w:r>
    </w:p>
    <w:p w14:paraId="2D095041" w14:textId="0D9497CB" w:rsidR="00202E1F" w:rsidRDefault="00202E1F" w:rsidP="00202E1F">
      <w:pPr>
        <w:pStyle w:val="ListParagraph"/>
        <w:numPr>
          <w:ilvl w:val="0"/>
          <w:numId w:val="46"/>
        </w:numPr>
      </w:pPr>
      <w:r>
        <w:t>Select the workplace cell that is closest to the center as the workplace destination</w:t>
      </w:r>
      <w:r w:rsidR="006D4461">
        <w:t>.</w:t>
      </w:r>
    </w:p>
    <w:p w14:paraId="3117881F" w14:textId="2F084B6F" w:rsidR="002B037D" w:rsidRDefault="003652A4" w:rsidP="002B037D">
      <w:r>
        <w:t>For each commute, three public transport itineraries were requested from Digitransit routing API (Application Programming Interface)</w:t>
      </w:r>
      <w:r w:rsidR="00F61820">
        <w:t xml:space="preserve"> provided by the local public transport authority (Helsinki Region Transport / HRT). </w:t>
      </w:r>
      <w:r w:rsidR="008A4927">
        <w:t>In the routing requests, walking speed was set as 70 m/min</w:t>
      </w:r>
      <w:r w:rsidR="002A0103">
        <w:t xml:space="preserve"> </w:t>
      </w:r>
      <w:r w:rsidR="008A4927">
        <w:fldChar w:fldCharType="begin"/>
      </w:r>
      <w:r w:rsidR="002A0103">
        <w:instrText xml:space="preserve"> ADDIN ZOTERO_ITEM CSL_CITATION {"citationID":"3IdROp3H","properties":{"formattedCitation":"(J\\uc0\\u228{}ppinen, Toivonen, &amp; Salonen, 2013; Toivonen et al., 2014)","plainCitation":"(Jäppinen, Toivonen, &amp; Salonen, 2013; Toivonen et al., 2014)","noteIndex":0},"citationItems":[{"id":426,"uris":["http://zotero.org/users/5467145/items/VWTR85YT"],"uri":["http://zotero.org/users/5467145/items/VWTR85YT"],"itemData":{"id":426,"type":"article-journal","title":"Modelling the potential effect of shared bicycles on public transport travel times in Greater Helsinki: An open data approach","container-title":"Applied Geography","page":"13-24","volume":"43","source":"ScienceDirect","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DOI":"10.1016/j.apgeog.2013.05.010","ISSN":"0143-6228","title-short":"Modelling the potential effect of shared bicycles on public transport travel times in Greater Helsinki","journalAbbreviation":"Applied Geography","author":[{"family":"Jäppinen","given":"Sakari"},{"family":"Toivonen","given":"Tuuli"},{"family":"Salonen","given":"Maria"}],"issued":{"date-parts":[["2013",9,1]]}}},{"id":508,"uris":["http://zotero.org/users/5467145/items/7VURM7L9"],"uri":["http://zotero.org/users/5467145/items/7VURM7L9"],"itemData":{"id":508,"type":"article-journal","title":"Joukkoliikenteellä, autolla ja kävellen: avoin saavutettavuusaineisto pääkaupunkiseudulta","container-title":"Terra 126 (2014): 3","source":"Google Scholar","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fldChar w:fldCharType="separate"/>
      </w:r>
      <w:r w:rsidR="002A0103" w:rsidRPr="002A0103">
        <w:t>(Jäppinen, Toivonen, &amp; Salonen, 2013; Toivonen et al., 2014)</w:t>
      </w:r>
      <w:r w:rsidR="008A4927">
        <w:fldChar w:fldCharType="end"/>
      </w:r>
      <w:r w:rsidR="002A0103">
        <w:t xml:space="preserve">. Default values were used for other </w:t>
      </w:r>
      <w:r w:rsidR="00F61820">
        <w:t>routing parameters to model typical user preferences</w:t>
      </w:r>
      <w:r w:rsidR="00C36BA5">
        <w:t xml:space="preserve"> (</w:t>
      </w:r>
      <w:r w:rsidR="00367FEA">
        <w:fldChar w:fldCharType="begin"/>
      </w:r>
      <w:r w:rsidR="00367FEA">
        <w:instrText xml:space="preserve"> REF _Ref9505792 \h </w:instrText>
      </w:r>
      <w:r w:rsidR="00367FEA">
        <w:fldChar w:fldCharType="separate"/>
      </w:r>
      <w:r w:rsidR="00D908C2">
        <w:t xml:space="preserve">Table </w:t>
      </w:r>
      <w:r w:rsidR="00D908C2">
        <w:rPr>
          <w:noProof/>
        </w:rPr>
        <w:t>4</w:t>
      </w:r>
      <w:r w:rsidR="00367FEA">
        <w:fldChar w:fldCharType="end"/>
      </w:r>
      <w:r w:rsidR="00C36BA5">
        <w:t>)</w:t>
      </w:r>
      <w:r w:rsidR="00F61820">
        <w:t>.</w:t>
      </w:r>
      <w:r w:rsidR="000028E9">
        <w:t xml:space="preserve"> In some cases, if routing request did not result any </w:t>
      </w:r>
      <w:r w:rsidR="009C36F9">
        <w:t>itineraries</w:t>
      </w:r>
      <w:r w:rsidR="000028E9">
        <w:t xml:space="preserve">, origin or target location </w:t>
      </w:r>
      <w:r w:rsidR="0039565A">
        <w:t xml:space="preserve">was slightly adjusted </w:t>
      </w:r>
      <w:r w:rsidR="00802815">
        <w:t xml:space="preserve">in order to </w:t>
      </w:r>
      <w:r w:rsidR="005150CC">
        <w:t>reach</w:t>
      </w:r>
      <w:r w:rsidR="0039565A">
        <w:t xml:space="preserve"> the unde</w:t>
      </w:r>
      <w:r w:rsidR="00802815">
        <w:t>r</w:t>
      </w:r>
      <w:r w:rsidR="0039565A">
        <w:t xml:space="preserve">lying network. </w:t>
      </w:r>
    </w:p>
    <w:p w14:paraId="54474C62" w14:textId="118E853F" w:rsidR="00F762CF" w:rsidRDefault="00F762CF" w:rsidP="002B037D">
      <w:r>
        <w:t xml:space="preserve">The resulting itineraries were </w:t>
      </w:r>
      <w:r w:rsidR="001C33B7">
        <w:t xml:space="preserve">then </w:t>
      </w:r>
      <w:r>
        <w:t xml:space="preserve">aggregated </w:t>
      </w:r>
      <w:r w:rsidR="00287ABE">
        <w:t>by</w:t>
      </w:r>
      <w:r>
        <w:t xml:space="preserve"> origin. </w:t>
      </w:r>
      <w:r w:rsidR="0027591C">
        <w:t>The f</w:t>
      </w:r>
      <w:r>
        <w:t xml:space="preserve">irst walks of the itineraries were extracted and grouped by their </w:t>
      </w:r>
      <w:r w:rsidR="001F6B34">
        <w:t>destinations</w:t>
      </w:r>
      <w:r>
        <w:t xml:space="preserve">. Two types of walks were found at this stage: 1) walks from origins to PT stops and 2) walks from origins to </w:t>
      </w:r>
      <w:r w:rsidR="006B16C6">
        <w:t>commuting</w:t>
      </w:r>
      <w:r>
        <w:t xml:space="preserve"> destinations. </w:t>
      </w:r>
      <w:r w:rsidR="006B16C6">
        <w:t xml:space="preserve">Walks were grouped by their </w:t>
      </w:r>
      <w:r w:rsidR="00F33AAF">
        <w:t>destinations</w:t>
      </w:r>
      <w:r w:rsidR="006B16C6">
        <w:t xml:space="preserve"> and </w:t>
      </w:r>
      <w:r w:rsidR="00F33AAF">
        <w:t xml:space="preserve">utilization rates of walks calculated for all unique origin-destination pairs. </w:t>
      </w:r>
    </w:p>
    <w:p w14:paraId="6D0DD9D1" w14:textId="1399C58C" w:rsidR="00CE4D3F" w:rsidRDefault="00CE4D3F" w:rsidP="00020EA1">
      <w:pPr>
        <w:pStyle w:val="TableCaption"/>
      </w:pPr>
      <w:bookmarkStart w:id="62" w:name="_Ref9505792"/>
      <w:bookmarkStart w:id="63" w:name="_Toc10537430"/>
      <w:r>
        <w:t xml:space="preserve">Table </w:t>
      </w:r>
      <w:r w:rsidR="004F023F">
        <w:fldChar w:fldCharType="begin"/>
      </w:r>
      <w:r w:rsidR="004F023F">
        <w:instrText xml:space="preserve"> SEQ Table \* ARABIC </w:instrText>
      </w:r>
      <w:r w:rsidR="004F023F">
        <w:fldChar w:fldCharType="separate"/>
      </w:r>
      <w:r w:rsidR="003A5764">
        <w:rPr>
          <w:noProof/>
        </w:rPr>
        <w:t>4</w:t>
      </w:r>
      <w:r w:rsidR="004F023F">
        <w:rPr>
          <w:noProof/>
        </w:rPr>
        <w:fldChar w:fldCharType="end"/>
      </w:r>
      <w:bookmarkEnd w:id="62"/>
      <w:r>
        <w:t xml:space="preserve">. </w:t>
      </w:r>
      <w:r w:rsidRPr="00CE4D3F">
        <w:t>Parameters</w:t>
      </w:r>
      <w:r>
        <w:t xml:space="preserve"> used</w:t>
      </w:r>
      <w:r w:rsidR="000262C8">
        <w:t xml:space="preserve"> </w:t>
      </w:r>
      <w:r w:rsidR="004F4DD0">
        <w:t>in</w:t>
      </w:r>
      <w:r w:rsidR="000262C8">
        <w:t xml:space="preserve"> routing with Digitransit routing API</w:t>
      </w:r>
      <w:r w:rsidR="00FB1BBC">
        <w:t>.</w:t>
      </w:r>
      <w:bookmarkEnd w:id="63"/>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151"/>
      </w:tblGrid>
      <w:tr w:rsidR="00CE4D3F" w14:paraId="2519CFA8" w14:textId="77777777" w:rsidTr="00602F9E">
        <w:trPr>
          <w:trHeight w:val="562"/>
        </w:trPr>
        <w:tc>
          <w:tcPr>
            <w:tcW w:w="4247" w:type="dxa"/>
            <w:tcBorders>
              <w:left w:val="single" w:sz="4" w:space="0" w:color="FFFFFF"/>
              <w:right w:val="single" w:sz="4" w:space="0" w:color="FFFFFF"/>
            </w:tcBorders>
          </w:tcPr>
          <w:p w14:paraId="09E4A8DA" w14:textId="5D57F8DE" w:rsidR="00CE4D3F" w:rsidRDefault="00FB1BBC" w:rsidP="00602F9E">
            <w:pPr>
              <w:pStyle w:val="TableText"/>
              <w:spacing w:before="240" w:after="160"/>
            </w:pPr>
            <w:r>
              <w:t>Parameter</w:t>
            </w:r>
          </w:p>
        </w:tc>
        <w:tc>
          <w:tcPr>
            <w:tcW w:w="3151" w:type="dxa"/>
            <w:tcBorders>
              <w:left w:val="single" w:sz="4" w:space="0" w:color="FFFFFF"/>
              <w:right w:val="single" w:sz="4" w:space="0" w:color="FFFFFF"/>
            </w:tcBorders>
          </w:tcPr>
          <w:p w14:paraId="242E73B6" w14:textId="38C1A890" w:rsidR="00CE4D3F" w:rsidRDefault="00FB1BBC" w:rsidP="00602F9E">
            <w:pPr>
              <w:pStyle w:val="TableText"/>
              <w:spacing w:before="240" w:after="160"/>
            </w:pPr>
            <w:r>
              <w:t>Value</w:t>
            </w:r>
          </w:p>
        </w:tc>
      </w:tr>
      <w:tr w:rsidR="00CE4D3F" w14:paraId="0A153624" w14:textId="77777777" w:rsidTr="00602F9E">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1A20CBF6" w14:textId="524533CE" w:rsidR="00CE4D3F" w:rsidRDefault="000028E9" w:rsidP="00FC69C8">
            <w:pPr>
              <w:pStyle w:val="TableText"/>
              <w:spacing w:before="240" w:line="240" w:lineRule="auto"/>
            </w:pPr>
            <w:r>
              <w:t>Ori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73D69EA" w14:textId="085DB7B7" w:rsidR="00CE4D3F" w:rsidRDefault="000028E9" w:rsidP="00FC69C8">
            <w:pPr>
              <w:pStyle w:val="TableText"/>
              <w:spacing w:before="240" w:line="240" w:lineRule="auto"/>
            </w:pPr>
            <w:r>
              <w:t>Center of the YKR grid cell</w:t>
            </w:r>
          </w:p>
        </w:tc>
      </w:tr>
      <w:tr w:rsidR="000028E9" w14:paraId="53E6018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2AA91F43" w14:textId="0AA777BE" w:rsidR="000028E9" w:rsidRDefault="000028E9" w:rsidP="00FC69C8">
            <w:pPr>
              <w:pStyle w:val="TableText"/>
              <w:spacing w:line="240" w:lineRule="auto"/>
            </w:pPr>
            <w:r>
              <w:t>Destinatio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3521271B" w14:textId="109EC58C" w:rsidR="000028E9" w:rsidRDefault="000028E9" w:rsidP="00FC69C8">
            <w:pPr>
              <w:pStyle w:val="TableText"/>
              <w:spacing w:line="240" w:lineRule="auto"/>
            </w:pPr>
            <w:r>
              <w:t>Destination of the commute</w:t>
            </w:r>
          </w:p>
        </w:tc>
      </w:tr>
      <w:tr w:rsidR="00A3000B" w14:paraId="1B73B399"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7C527DD" w14:textId="5663EECD" w:rsidR="00A3000B" w:rsidRDefault="00A3000B" w:rsidP="00FC69C8">
            <w:pPr>
              <w:pStyle w:val="TableText"/>
              <w:spacing w:line="240" w:lineRule="auto"/>
            </w:pPr>
            <w:r>
              <w:t>Date</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19710FF" w14:textId="24139F7E" w:rsidR="00A3000B" w:rsidRDefault="00A3000B" w:rsidP="00FC69C8">
            <w:pPr>
              <w:pStyle w:val="TableText"/>
              <w:spacing w:line="240" w:lineRule="auto"/>
            </w:pPr>
            <w:r>
              <w:t>Monday</w:t>
            </w:r>
            <w:r w:rsidR="002A2791">
              <w:t xml:space="preserve"> 8:30 am</w:t>
            </w:r>
            <w:r w:rsidR="00355664">
              <w:t>,</w:t>
            </w:r>
            <w:r>
              <w:t xml:space="preserve"> </w:t>
            </w:r>
            <w:r w:rsidR="00355664">
              <w:t>05/27/2019</w:t>
            </w:r>
          </w:p>
        </w:tc>
      </w:tr>
      <w:tr w:rsidR="000028E9" w14:paraId="7ED225EE"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2C44DDB" w14:textId="659A4777" w:rsidR="000028E9" w:rsidRPr="00602F9E" w:rsidRDefault="000028E9" w:rsidP="00FC69C8">
            <w:pPr>
              <w:pStyle w:val="TableText"/>
              <w:spacing w:line="240" w:lineRule="auto"/>
            </w:pPr>
            <w:r>
              <w:t>Walking spe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2FEBA97E" w14:textId="6AB47B1E" w:rsidR="000028E9" w:rsidRDefault="000028E9" w:rsidP="00FC69C8">
            <w:pPr>
              <w:pStyle w:val="TableText"/>
              <w:spacing w:line="240" w:lineRule="auto"/>
            </w:pPr>
            <w:r>
              <w:t>70 m/min</w:t>
            </w:r>
          </w:p>
        </w:tc>
      </w:tr>
      <w:tr w:rsidR="000028E9" w14:paraId="705A4D14"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22ED0E7" w14:textId="10C30A61" w:rsidR="000028E9" w:rsidRDefault="000028E9" w:rsidP="00FC69C8">
            <w:pPr>
              <w:pStyle w:val="TableText"/>
              <w:spacing w:line="240" w:lineRule="auto"/>
            </w:pPr>
            <w:r w:rsidRPr="00602F9E">
              <w:t>Means of transport us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9111B8B" w14:textId="2571E070" w:rsidR="000028E9" w:rsidRDefault="000028E9" w:rsidP="00FC69C8">
            <w:pPr>
              <w:pStyle w:val="TableText"/>
              <w:spacing w:line="240" w:lineRule="auto"/>
            </w:pPr>
            <w:r>
              <w:t>All except city bikes</w:t>
            </w:r>
          </w:p>
        </w:tc>
      </w:tr>
      <w:tr w:rsidR="000028E9" w14:paraId="2AB3FE6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6ACAA791" w14:textId="2C8E65A6" w:rsidR="000028E9" w:rsidRDefault="000028E9" w:rsidP="00FC69C8">
            <w:pPr>
              <w:pStyle w:val="TableText"/>
              <w:spacing w:line="240" w:lineRule="auto"/>
            </w:pPr>
            <w:r>
              <w:t>Transfer safety mar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B8B511F" w14:textId="2CACB962" w:rsidR="000028E9" w:rsidRDefault="000028E9" w:rsidP="00FC69C8">
            <w:pPr>
              <w:pStyle w:val="TableText"/>
              <w:spacing w:line="240" w:lineRule="auto"/>
            </w:pPr>
            <w:r>
              <w:t>0 min</w:t>
            </w:r>
          </w:p>
        </w:tc>
      </w:tr>
      <w:tr w:rsidR="000028E9" w14:paraId="2096037A" w14:textId="77777777" w:rsidTr="00602F9E">
        <w:trPr>
          <w:trHeight w:val="588"/>
        </w:trPr>
        <w:tc>
          <w:tcPr>
            <w:tcW w:w="4247" w:type="dxa"/>
            <w:tcBorders>
              <w:top w:val="single" w:sz="4" w:space="0" w:color="FFFFFF" w:themeColor="background1"/>
              <w:left w:val="single" w:sz="4" w:space="0" w:color="FFFFFF"/>
              <w:right w:val="single" w:sz="4" w:space="0" w:color="FFFFFF"/>
            </w:tcBorders>
          </w:tcPr>
          <w:p w14:paraId="5632D3A3" w14:textId="28127F94" w:rsidR="000028E9" w:rsidRDefault="000028E9" w:rsidP="00FC69C8">
            <w:pPr>
              <w:pStyle w:val="TableText"/>
              <w:spacing w:after="240" w:line="240" w:lineRule="auto"/>
            </w:pPr>
            <w:r>
              <w:t>Number of itineraries to suggest</w:t>
            </w:r>
          </w:p>
        </w:tc>
        <w:tc>
          <w:tcPr>
            <w:tcW w:w="3151" w:type="dxa"/>
            <w:tcBorders>
              <w:top w:val="single" w:sz="4" w:space="0" w:color="FFFFFF" w:themeColor="background1"/>
              <w:left w:val="single" w:sz="4" w:space="0" w:color="FFFFFF"/>
              <w:right w:val="single" w:sz="4" w:space="0" w:color="FFFFFF"/>
            </w:tcBorders>
          </w:tcPr>
          <w:p w14:paraId="76EDEC7A" w14:textId="68B511CD" w:rsidR="000028E9" w:rsidRDefault="000028E9" w:rsidP="00FC69C8">
            <w:pPr>
              <w:pStyle w:val="TableText"/>
              <w:spacing w:line="240" w:lineRule="auto"/>
            </w:pPr>
            <w:r>
              <w:t>3</w:t>
            </w:r>
          </w:p>
        </w:tc>
      </w:tr>
    </w:tbl>
    <w:p w14:paraId="7D1F0B08" w14:textId="77777777" w:rsidR="00877F1E" w:rsidRDefault="00877F1E" w:rsidP="00877F1E"/>
    <w:p w14:paraId="72502B29" w14:textId="332B4A18" w:rsidR="00877F1E" w:rsidRDefault="00206EC6" w:rsidP="00877F1E">
      <w:r>
        <w:lastRenderedPageBreak/>
        <w:t>T</w:t>
      </w:r>
      <w:r w:rsidR="00877F1E">
        <w:t xml:space="preserve">o </w:t>
      </w:r>
      <w:r w:rsidR="002117D2">
        <w:t>validate</w:t>
      </w:r>
      <w:r w:rsidR="00877F1E">
        <w:t xml:space="preserve"> the </w:t>
      </w:r>
      <w:r w:rsidR="002117D2">
        <w:t xml:space="preserve">results </w:t>
      </w:r>
      <w:r w:rsidR="00877F1E">
        <w:t>of the routing analysis</w:t>
      </w:r>
      <w:r w:rsidR="00650C89">
        <w:t>, sum</w:t>
      </w:r>
      <w:r w:rsidR="00877F1E">
        <w:t xml:space="preserve"> of the utilization rate</w:t>
      </w:r>
      <w:r w:rsidR="000A4E0E">
        <w:t>s</w:t>
      </w:r>
      <w:r w:rsidR="00877F1E">
        <w:t xml:space="preserve"> </w:t>
      </w:r>
      <w:r w:rsidR="000807F4">
        <w:t xml:space="preserve">of the walks </w:t>
      </w:r>
      <w:r w:rsidR="00650C89">
        <w:t xml:space="preserve">was </w:t>
      </w:r>
      <w:r w:rsidR="00877F1E">
        <w:t xml:space="preserve">compared to the total flow of commutes </w:t>
      </w:r>
      <w:r w:rsidR="00267B50">
        <w:t>for</w:t>
      </w:r>
      <w:r w:rsidR="00877F1E">
        <w:t xml:space="preserve"> </w:t>
      </w:r>
      <w:r>
        <w:t>each</w:t>
      </w:r>
      <w:r w:rsidR="00650C89">
        <w:t xml:space="preserve"> origin</w:t>
      </w:r>
      <w:r w:rsidR="000F4DFE">
        <w:t xml:space="preserve"> (by the initial YKR commuting data)</w:t>
      </w:r>
      <w:r w:rsidR="00877F1E">
        <w:t xml:space="preserve">. </w:t>
      </w:r>
      <w:r w:rsidR="004B5931">
        <w:t>Of the total number of commutes from the study area (</w:t>
      </w:r>
      <w:r w:rsidR="004B5931" w:rsidRPr="00BE31BA">
        <w:t>296470</w:t>
      </w:r>
      <w:r w:rsidR="004B5931">
        <w:t>), 8</w:t>
      </w:r>
      <w:r w:rsidR="007E255E">
        <w:t>3</w:t>
      </w:r>
      <w:r w:rsidR="004B5931">
        <w:t xml:space="preserve">% were included in the analysis. </w:t>
      </w:r>
      <w:r w:rsidR="001A3212">
        <w:t>The mean inclusion of commut</w:t>
      </w:r>
      <w:r w:rsidR="00EB2B1C">
        <w:t>es</w:t>
      </w:r>
      <w:r w:rsidR="001A3212">
        <w:t xml:space="preserve"> per origin was 8</w:t>
      </w:r>
      <w:r w:rsidR="008A63DC">
        <w:t>1</w:t>
      </w:r>
      <w:r w:rsidR="001A3212">
        <w:t xml:space="preserve">% </w:t>
      </w:r>
      <w:r w:rsidR="00B203AF">
        <w:t>with standard deviation of</w:t>
      </w:r>
      <w:r w:rsidR="001A3212">
        <w:t xml:space="preserve"> 1</w:t>
      </w:r>
      <w:r w:rsidR="00F4696A">
        <w:t>4</w:t>
      </w:r>
      <w:r w:rsidR="001A3212">
        <w:t>%</w:t>
      </w:r>
      <w:r w:rsidR="001C3CFC">
        <w:t>.</w:t>
      </w:r>
      <w:r w:rsidR="00F76BC5">
        <w:t xml:space="preserve"> </w:t>
      </w:r>
      <w:r w:rsidR="00053EFC">
        <w:t>The routing a</w:t>
      </w:r>
      <w:r w:rsidR="00F76BC5">
        <w:t xml:space="preserve">nalysis succeeded well </w:t>
      </w:r>
      <w:r w:rsidR="00F91E2A">
        <w:t>for</w:t>
      </w:r>
      <w:r w:rsidR="00F76BC5">
        <w:t xml:space="preserve"> most central and residentials areas, but many</w:t>
      </w:r>
      <w:r w:rsidR="0038354C">
        <w:t xml:space="preserve"> of the</w:t>
      </w:r>
      <w:r w:rsidR="00F76BC5">
        <w:t xml:space="preserve"> commutes </w:t>
      </w:r>
      <w:r w:rsidR="0038354C">
        <w:t xml:space="preserve">from some </w:t>
      </w:r>
      <w:r w:rsidR="00F76BC5">
        <w:t>remote and coastal areas</w:t>
      </w:r>
      <w:r w:rsidR="00B232A1">
        <w:t xml:space="preserve"> </w:t>
      </w:r>
      <w:r w:rsidR="0038354C">
        <w:t xml:space="preserve">were not considered </w:t>
      </w:r>
      <w:r w:rsidR="00B232A1">
        <w:t>(</w:t>
      </w:r>
      <w:r w:rsidR="00B232A1">
        <w:fldChar w:fldCharType="begin"/>
      </w:r>
      <w:r w:rsidR="00B232A1">
        <w:instrText xml:space="preserve"> REF _Ref9955925 \h </w:instrText>
      </w:r>
      <w:r w:rsidR="00B232A1">
        <w:fldChar w:fldCharType="separate"/>
      </w:r>
      <w:r w:rsidR="00D908C2">
        <w:t xml:space="preserve">Figure </w:t>
      </w:r>
      <w:r w:rsidR="00D908C2">
        <w:rPr>
          <w:noProof/>
        </w:rPr>
        <w:t>14</w:t>
      </w:r>
      <w:r w:rsidR="00B232A1">
        <w:fldChar w:fldCharType="end"/>
      </w:r>
      <w:r w:rsidR="00B232A1">
        <w:t>)</w:t>
      </w:r>
      <w:r w:rsidR="00F76BC5">
        <w:t xml:space="preserve">. </w:t>
      </w:r>
      <w:r w:rsidR="00EB5570">
        <w:t xml:space="preserve">Plotting sums of all commutes </w:t>
      </w:r>
      <w:r w:rsidR="00390968">
        <w:t>against</w:t>
      </w:r>
      <w:r w:rsidR="00EB5570">
        <w:t xml:space="preserve"> </w:t>
      </w:r>
      <w:r w:rsidR="006C0789">
        <w:t xml:space="preserve">sums of </w:t>
      </w:r>
      <w:r w:rsidR="00EB5570">
        <w:t xml:space="preserve">commutes </w:t>
      </w:r>
      <w:r w:rsidR="006C0789">
        <w:t xml:space="preserve">included in the analysis </w:t>
      </w:r>
      <w:r w:rsidR="00EB5570">
        <w:t>by origin (</w:t>
      </w:r>
      <w:r w:rsidR="00EB5570">
        <w:fldChar w:fldCharType="begin"/>
      </w:r>
      <w:r w:rsidR="00EB5570">
        <w:instrText xml:space="preserve"> REF _Ref9955196 \h </w:instrText>
      </w:r>
      <w:r w:rsidR="00EB5570">
        <w:fldChar w:fldCharType="separate"/>
      </w:r>
      <w:r w:rsidR="00D908C2">
        <w:t xml:space="preserve">Figure </w:t>
      </w:r>
      <w:r w:rsidR="00D908C2">
        <w:rPr>
          <w:noProof/>
        </w:rPr>
        <w:t>15</w:t>
      </w:r>
      <w:r w:rsidR="00EB5570">
        <w:fldChar w:fldCharType="end"/>
      </w:r>
      <w:r w:rsidR="00EB5570">
        <w:t>)</w:t>
      </w:r>
      <w:r w:rsidR="00795BBA">
        <w:t xml:space="preserve"> revealed</w:t>
      </w:r>
      <w:r w:rsidR="00EB5570">
        <w:t xml:space="preserve"> that</w:t>
      </w:r>
      <w:r w:rsidR="005F6BE6">
        <w:t xml:space="preserve"> </w:t>
      </w:r>
      <w:r w:rsidR="00592723">
        <w:t xml:space="preserve">low inclusion of </w:t>
      </w:r>
      <w:r w:rsidR="00EB5570">
        <w:t xml:space="preserve">commutes </w:t>
      </w:r>
      <w:r w:rsidR="00390968">
        <w:t>affect</w:t>
      </w:r>
      <w:r w:rsidR="00C36AA9">
        <w:t>s</w:t>
      </w:r>
      <w:r w:rsidR="00592723">
        <w:t xml:space="preserve"> </w:t>
      </w:r>
      <w:r w:rsidR="00EB5570">
        <w:t xml:space="preserve">only origins with few </w:t>
      </w:r>
      <w:r w:rsidR="00592723">
        <w:t>commutes</w:t>
      </w:r>
      <w:r w:rsidR="00EB5570">
        <w:t xml:space="preserve">. </w:t>
      </w:r>
      <w:r w:rsidR="0055240A">
        <w:t xml:space="preserve">By exploring the </w:t>
      </w:r>
      <w:r w:rsidR="00EA096B">
        <w:t xml:space="preserve">commuting </w:t>
      </w:r>
      <w:r w:rsidR="0055240A">
        <w:t xml:space="preserve">statistics, it was found out that of the origins for which less than 50% of the commutes were </w:t>
      </w:r>
      <w:r w:rsidR="00EA096B">
        <w:t>routed</w:t>
      </w:r>
      <w:r w:rsidR="0055240A">
        <w:t>, none had more than 12 commutes</w:t>
      </w:r>
      <w:r w:rsidR="00801FDA">
        <w:t xml:space="preserve"> total</w:t>
      </w:r>
      <w:r w:rsidR="0055240A">
        <w:t>.</w:t>
      </w:r>
      <w:r w:rsidR="00763826">
        <w:t xml:space="preserve"> </w:t>
      </w:r>
    </w:p>
    <w:p w14:paraId="640A48A8" w14:textId="77777777" w:rsidR="006C217B" w:rsidRDefault="006C217B" w:rsidP="006C217B">
      <w:pPr>
        <w:keepNext/>
      </w:pPr>
      <w:r>
        <w:rPr>
          <w:noProof/>
        </w:rPr>
        <w:drawing>
          <wp:inline distT="0" distB="0" distL="0" distR="0" wp14:anchorId="471FEFF6" wp14:editId="14107D84">
            <wp:extent cx="5683473" cy="50198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mutes_incl.png"/>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683473" cy="5019881"/>
                    </a:xfrm>
                    <a:prstGeom prst="rect">
                      <a:avLst/>
                    </a:prstGeom>
                    <a:ln>
                      <a:noFill/>
                    </a:ln>
                    <a:extLst>
                      <a:ext uri="{53640926-AAD7-44D8-BBD7-CCE9431645EC}">
                        <a14:shadowObscured xmlns:a14="http://schemas.microsoft.com/office/drawing/2010/main"/>
                      </a:ext>
                    </a:extLst>
                  </pic:spPr>
                </pic:pic>
              </a:graphicData>
            </a:graphic>
          </wp:inline>
        </w:drawing>
      </w:r>
    </w:p>
    <w:p w14:paraId="284349C1" w14:textId="1790B0A8" w:rsidR="006C217B" w:rsidRDefault="006C217B" w:rsidP="006C217B">
      <w:pPr>
        <w:pStyle w:val="Caption"/>
        <w:jc w:val="both"/>
      </w:pPr>
      <w:bookmarkStart w:id="64" w:name="_Ref9955925"/>
      <w:bookmarkStart w:id="65" w:name="_Toc10537513"/>
      <w:r>
        <w:t xml:space="preserve">Figure </w:t>
      </w:r>
      <w:r>
        <w:fldChar w:fldCharType="begin"/>
      </w:r>
      <w:r>
        <w:instrText xml:space="preserve"> SEQ Figure \* ARABIC </w:instrText>
      </w:r>
      <w:r>
        <w:fldChar w:fldCharType="separate"/>
      </w:r>
      <w:r w:rsidR="00D908C2">
        <w:rPr>
          <w:noProof/>
        </w:rPr>
        <w:t>14</w:t>
      </w:r>
      <w:r>
        <w:fldChar w:fldCharType="end"/>
      </w:r>
      <w:bookmarkEnd w:id="64"/>
      <w:r>
        <w:t>. Inclusion (%) of commutes per origin in the analysis for finding local PT stops</w:t>
      </w:r>
      <w:r w:rsidR="003F62F7">
        <w:t xml:space="preserve"> and </w:t>
      </w:r>
      <w:r>
        <w:t>walk</w:t>
      </w:r>
      <w:r w:rsidR="003F62F7">
        <w:t>s</w:t>
      </w:r>
      <w:r>
        <w:t>.</w:t>
      </w:r>
      <w:bookmarkEnd w:id="65"/>
    </w:p>
    <w:p w14:paraId="52A832F5" w14:textId="77777777" w:rsidR="000E1C92" w:rsidRDefault="00164DD7" w:rsidP="000E1C92">
      <w:pPr>
        <w:keepNext/>
      </w:pPr>
      <w:r>
        <w:rPr>
          <w:noProof/>
        </w:rPr>
        <w:lastRenderedPageBreak/>
        <w:drawing>
          <wp:inline distT="0" distB="0" distL="0" distR="0" wp14:anchorId="53F0434C" wp14:editId="1687116D">
            <wp:extent cx="4841966" cy="302622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mutes_incl.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895296" cy="3059560"/>
                    </a:xfrm>
                    <a:prstGeom prst="rect">
                      <a:avLst/>
                    </a:prstGeom>
                  </pic:spPr>
                </pic:pic>
              </a:graphicData>
            </a:graphic>
          </wp:inline>
        </w:drawing>
      </w:r>
    </w:p>
    <w:p w14:paraId="5DBC0D8E" w14:textId="3939FC84" w:rsidR="002D011B" w:rsidRPr="002D011B" w:rsidRDefault="000E1C92" w:rsidP="000E71C6">
      <w:pPr>
        <w:pStyle w:val="Caption"/>
        <w:jc w:val="both"/>
      </w:pPr>
      <w:bookmarkStart w:id="66" w:name="_Ref9955196"/>
      <w:bookmarkStart w:id="67" w:name="_Toc10537514"/>
      <w:r>
        <w:t xml:space="preserve">Figure </w:t>
      </w:r>
      <w:r>
        <w:fldChar w:fldCharType="begin"/>
      </w:r>
      <w:r>
        <w:instrText xml:space="preserve"> SEQ Figure \* ARABIC </w:instrText>
      </w:r>
      <w:r>
        <w:fldChar w:fldCharType="separate"/>
      </w:r>
      <w:r w:rsidR="00D908C2">
        <w:rPr>
          <w:noProof/>
        </w:rPr>
        <w:t>15</w:t>
      </w:r>
      <w:r>
        <w:fldChar w:fldCharType="end"/>
      </w:r>
      <w:bookmarkEnd w:id="66"/>
      <w:r>
        <w:t>. Commutes by origin</w:t>
      </w:r>
      <w:r w:rsidR="007C3294">
        <w:t xml:space="preserve"> - </w:t>
      </w:r>
      <w:r>
        <w:t>all commutes vs. commutes included in the analysis.</w:t>
      </w:r>
      <w:bookmarkEnd w:id="67"/>
      <w:r w:rsidR="00AC5A3C">
        <w:t xml:space="preserve"> </w:t>
      </w:r>
    </w:p>
    <w:p w14:paraId="4B8176DF" w14:textId="5FCE8C28" w:rsidR="00731E0F" w:rsidRDefault="00E04C82" w:rsidP="002464BA">
      <w:pPr>
        <w:pStyle w:val="Heading3"/>
      </w:pPr>
      <w:bookmarkStart w:id="68" w:name="_Toc10537483"/>
      <w:r w:rsidRPr="000253AC">
        <w:t>L</w:t>
      </w:r>
      <w:r w:rsidR="00E64C51" w:rsidRPr="000253AC">
        <w:t>east</w:t>
      </w:r>
      <w:r w:rsidR="00BC3B8C">
        <w:t xml:space="preserve"> </w:t>
      </w:r>
      <w:r w:rsidR="00E64C51" w:rsidRPr="000253AC">
        <w:t>cost path</w:t>
      </w:r>
      <w:r w:rsidRPr="000253AC">
        <w:t xml:space="preserve"> </w:t>
      </w:r>
      <w:r w:rsidR="00734E6D" w:rsidRPr="000253AC">
        <w:t>calculations</w:t>
      </w:r>
      <w:r w:rsidR="00BC3B8C">
        <w:t xml:space="preserve"> – short and quiet paths</w:t>
      </w:r>
      <w:bookmarkEnd w:id="68"/>
    </w:p>
    <w:p w14:paraId="2B958318" w14:textId="2914CF2A" w:rsidR="00037C17" w:rsidRDefault="00DB59C3" w:rsidP="00A3000B">
      <w:r>
        <w:t xml:space="preserve">Short and several alternative quiet paths were calculated for </w:t>
      </w:r>
      <w:r w:rsidR="00A3000B">
        <w:t xml:space="preserve">each </w:t>
      </w:r>
      <w:r w:rsidR="0011579D">
        <w:t xml:space="preserve">origin </w:t>
      </w:r>
      <w:r>
        <w:t xml:space="preserve">– commuting destination (PT stop / workplace) pair. </w:t>
      </w:r>
      <w:r w:rsidR="00FF7A3E">
        <w:t xml:space="preserve">Noise tolerances </w:t>
      </w:r>
      <w:r w:rsidR="00FF7A3E" w:rsidRPr="00FF7A3E">
        <w:t>0.1, 0.15, 0.25, 0.5, 1, 1.5, 2, 4, 6, 10, 20</w:t>
      </w:r>
      <w:r w:rsidR="00FF7A3E">
        <w:t xml:space="preserve"> and </w:t>
      </w:r>
      <w:r w:rsidR="00FF7A3E" w:rsidRPr="00FF7A3E">
        <w:t>40</w:t>
      </w:r>
      <w:r w:rsidR="00FF7A3E">
        <w:t xml:space="preserve"> were used in the quiet path optimization. </w:t>
      </w:r>
      <w:r w:rsidR="006E2558">
        <w:t>This</w:t>
      </w:r>
      <w:r w:rsidR="000769F5">
        <w:t xml:space="preserve"> set of noise tolerances had turned out to perform well in quiet path optimization, providing </w:t>
      </w:r>
      <w:r w:rsidR="004E1FF6">
        <w:t>appropriate</w:t>
      </w:r>
      <w:r w:rsidR="000769F5">
        <w:t xml:space="preserve"> balance between performance and </w:t>
      </w:r>
      <w:r w:rsidR="00EB0791">
        <w:t>path</w:t>
      </w:r>
      <w:r w:rsidR="000769F5">
        <w:t xml:space="preserve"> variability.</w:t>
      </w:r>
      <w:r w:rsidR="00EB76AC">
        <w:t xml:space="preserve"> The used set of noise tolerances resulted, in most cases, multiple identical or nearly identical routes – suggesting that </w:t>
      </w:r>
      <w:r w:rsidR="005307F1">
        <w:t xml:space="preserve">using </w:t>
      </w:r>
      <w:r w:rsidR="00EB76AC">
        <w:t>more comprehensive set of noise tolerances would not</w:t>
      </w:r>
      <w:r w:rsidR="00BB2F92">
        <w:t xml:space="preserve"> have </w:t>
      </w:r>
      <w:r w:rsidR="00E33A0F">
        <w:t>produced</w:t>
      </w:r>
      <w:r w:rsidR="00BB2F92">
        <w:t xml:space="preserve"> </w:t>
      </w:r>
      <w:r w:rsidR="004D00CE">
        <w:t>more comprehensive set of</w:t>
      </w:r>
      <w:r w:rsidR="00BB2F92">
        <w:t xml:space="preserve"> path alternatives</w:t>
      </w:r>
      <w:r w:rsidR="00E064ED">
        <w:t xml:space="preserve"> for OD pairs</w:t>
      </w:r>
      <w:r w:rsidR="008D5103">
        <w:t xml:space="preserve">. </w:t>
      </w:r>
    </w:p>
    <w:p w14:paraId="1E5C357B" w14:textId="263C84D2" w:rsidR="00CC0487" w:rsidRDefault="003A5764" w:rsidP="003A5764">
      <w:pPr>
        <w:pStyle w:val="TableCaption"/>
      </w:pPr>
      <w:r>
        <w:t xml:space="preserve">Table </w:t>
      </w:r>
      <w:r>
        <w:fldChar w:fldCharType="begin"/>
      </w:r>
      <w:r>
        <w:instrText xml:space="preserve"> SEQ Table \* ARABIC </w:instrText>
      </w:r>
      <w:r>
        <w:fldChar w:fldCharType="separate"/>
      </w:r>
      <w:r>
        <w:rPr>
          <w:noProof/>
        </w:rPr>
        <w:t>5</w:t>
      </w:r>
      <w:r>
        <w:fldChar w:fldCharType="end"/>
      </w:r>
      <w:r>
        <w:t>. Basic statistics of the shortest paths to PT stops and workplaces</w:t>
      </w:r>
      <w:r w:rsidR="00E85328">
        <w:t xml:space="preserve"> (n=</w:t>
      </w:r>
      <w:r w:rsidR="00EF762A" w:rsidRPr="00EF762A">
        <w:t>31291</w:t>
      </w:r>
      <w:r w:rsidR="00E85328">
        <w:t>)</w:t>
      </w:r>
      <w:r>
        <w:t>.</w:t>
      </w:r>
      <w:r w:rsidR="00E85328">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89"/>
        <w:gridCol w:w="1842"/>
        <w:gridCol w:w="1843"/>
        <w:gridCol w:w="1701"/>
      </w:tblGrid>
      <w:tr w:rsidR="005221D6" w14:paraId="55AE4D55" w14:textId="77777777" w:rsidTr="00CB14DD">
        <w:trPr>
          <w:trHeight w:val="561"/>
        </w:trPr>
        <w:tc>
          <w:tcPr>
            <w:tcW w:w="2689" w:type="dxa"/>
            <w:tcBorders>
              <w:left w:val="single" w:sz="4" w:space="0" w:color="FFFFFF"/>
              <w:right w:val="single" w:sz="4" w:space="0" w:color="FFFFFF"/>
            </w:tcBorders>
          </w:tcPr>
          <w:p w14:paraId="3B6B5B5A" w14:textId="41D83C95" w:rsidR="005221D6" w:rsidRDefault="005221D6" w:rsidP="005221D6">
            <w:pPr>
              <w:pStyle w:val="TableText"/>
              <w:spacing w:before="240" w:after="160"/>
            </w:pPr>
            <w:r>
              <w:t>Path length (m)</w:t>
            </w:r>
          </w:p>
        </w:tc>
        <w:tc>
          <w:tcPr>
            <w:tcW w:w="1842" w:type="dxa"/>
            <w:tcBorders>
              <w:left w:val="single" w:sz="4" w:space="0" w:color="FFFFFF"/>
              <w:right w:val="single" w:sz="4" w:space="0" w:color="FFFFFF"/>
            </w:tcBorders>
          </w:tcPr>
          <w:p w14:paraId="209C6A68" w14:textId="00E8C890" w:rsidR="005221D6" w:rsidRDefault="005221D6" w:rsidP="005221D6">
            <w:pPr>
              <w:pStyle w:val="TableText"/>
              <w:spacing w:before="240" w:after="160"/>
            </w:pPr>
            <w:r>
              <w:t>All</w:t>
            </w:r>
          </w:p>
        </w:tc>
        <w:tc>
          <w:tcPr>
            <w:tcW w:w="1843" w:type="dxa"/>
            <w:tcBorders>
              <w:left w:val="single" w:sz="4" w:space="0" w:color="FFFFFF"/>
              <w:right w:val="single" w:sz="4" w:space="0" w:color="FFFFFF"/>
            </w:tcBorders>
          </w:tcPr>
          <w:p w14:paraId="7AA8A7F4" w14:textId="4FFE4D39" w:rsidR="005221D6" w:rsidRDefault="005221D6" w:rsidP="005221D6">
            <w:pPr>
              <w:pStyle w:val="TableText"/>
              <w:spacing w:before="240" w:after="160"/>
            </w:pPr>
            <w:r>
              <w:t>To PT stops</w:t>
            </w:r>
          </w:p>
        </w:tc>
        <w:tc>
          <w:tcPr>
            <w:tcW w:w="1701" w:type="dxa"/>
            <w:tcBorders>
              <w:left w:val="single" w:sz="4" w:space="0" w:color="FFFFFF"/>
              <w:right w:val="single" w:sz="4" w:space="0" w:color="FFFFFF"/>
            </w:tcBorders>
          </w:tcPr>
          <w:p w14:paraId="2BAAE209" w14:textId="3F2A6BB5" w:rsidR="005221D6" w:rsidRDefault="005221D6" w:rsidP="005221D6">
            <w:pPr>
              <w:pStyle w:val="TableText"/>
              <w:spacing w:before="240" w:after="160"/>
            </w:pPr>
            <w:r>
              <w:t>To workplaces</w:t>
            </w:r>
          </w:p>
        </w:tc>
      </w:tr>
      <w:tr w:rsidR="005221D6" w14:paraId="1A0A0CAB" w14:textId="77777777" w:rsidTr="00CB14DD">
        <w:trPr>
          <w:trHeight w:val="466"/>
        </w:trPr>
        <w:tc>
          <w:tcPr>
            <w:tcW w:w="2689" w:type="dxa"/>
            <w:tcBorders>
              <w:top w:val="single" w:sz="4" w:space="0" w:color="FFFFFF"/>
              <w:left w:val="single" w:sz="4" w:space="0" w:color="FFFFFF"/>
              <w:bottom w:val="single" w:sz="4" w:space="0" w:color="FFFFFF" w:themeColor="background1"/>
              <w:right w:val="single" w:sz="4" w:space="0" w:color="FFFFFF"/>
            </w:tcBorders>
          </w:tcPr>
          <w:p w14:paraId="1AD99C75" w14:textId="77777777" w:rsidR="005221D6" w:rsidRDefault="005221D6" w:rsidP="005221D6">
            <w:pPr>
              <w:pStyle w:val="TableText"/>
              <w:spacing w:before="240" w:line="240" w:lineRule="auto"/>
            </w:pPr>
            <w:r>
              <w:t>Mean</w:t>
            </w:r>
          </w:p>
        </w:tc>
        <w:tc>
          <w:tcPr>
            <w:tcW w:w="1842" w:type="dxa"/>
            <w:tcBorders>
              <w:top w:val="single" w:sz="4" w:space="0" w:color="FFFFFF" w:themeColor="background1"/>
              <w:left w:val="single" w:sz="4" w:space="0" w:color="FFFFFF"/>
              <w:bottom w:val="single" w:sz="4" w:space="0" w:color="FFFFFF" w:themeColor="background1"/>
              <w:right w:val="single" w:sz="4" w:space="0" w:color="FFFFFF"/>
            </w:tcBorders>
          </w:tcPr>
          <w:p w14:paraId="29540188" w14:textId="2CE8048F" w:rsidR="005221D6" w:rsidRDefault="005221D6" w:rsidP="005221D6">
            <w:pPr>
              <w:pStyle w:val="TableText"/>
              <w:spacing w:before="240" w:line="240" w:lineRule="auto"/>
            </w:pPr>
            <w:r>
              <w:t>491</w:t>
            </w:r>
          </w:p>
        </w:tc>
        <w:tc>
          <w:tcPr>
            <w:tcW w:w="1843" w:type="dxa"/>
            <w:tcBorders>
              <w:top w:val="single" w:sz="4" w:space="0" w:color="FFFFFF" w:themeColor="background1"/>
              <w:left w:val="single" w:sz="4" w:space="0" w:color="FFFFFF"/>
              <w:bottom w:val="single" w:sz="4" w:space="0" w:color="FFFFFF" w:themeColor="background1"/>
              <w:right w:val="single" w:sz="4" w:space="0" w:color="FFFFFF"/>
            </w:tcBorders>
          </w:tcPr>
          <w:p w14:paraId="43ABEEFA" w14:textId="2DC895F8" w:rsidR="005221D6" w:rsidRDefault="005221D6" w:rsidP="005221D6">
            <w:pPr>
              <w:pStyle w:val="TableText"/>
              <w:spacing w:before="240" w:line="240" w:lineRule="auto"/>
            </w:pPr>
            <w:r w:rsidRPr="001237D3">
              <w:t>47</w:t>
            </w:r>
            <w:r w:rsidR="00B711E3">
              <w:t>2</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16CB8DC2" w14:textId="25725605" w:rsidR="005221D6" w:rsidRDefault="005221D6" w:rsidP="005221D6">
            <w:pPr>
              <w:pStyle w:val="TableText"/>
              <w:spacing w:before="240" w:line="240" w:lineRule="auto"/>
            </w:pPr>
            <w:r>
              <w:t>88</w:t>
            </w:r>
            <w:r w:rsidR="00B711E3">
              <w:t>3</w:t>
            </w:r>
          </w:p>
        </w:tc>
      </w:tr>
      <w:tr w:rsidR="005221D6" w14:paraId="5D8B9480" w14:textId="77777777" w:rsidTr="00CB14DD">
        <w:trPr>
          <w:trHeight w:val="399"/>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0E94B0A6" w14:textId="77777777" w:rsidR="005221D6" w:rsidRDefault="005221D6" w:rsidP="005221D6">
            <w:pPr>
              <w:pStyle w:val="TableText"/>
              <w:spacing w:line="240" w:lineRule="auto"/>
            </w:pPr>
            <w:r>
              <w:t>Median</w:t>
            </w:r>
          </w:p>
        </w:tc>
        <w:tc>
          <w:tcPr>
            <w:tcW w:w="1842" w:type="dxa"/>
            <w:tcBorders>
              <w:top w:val="single" w:sz="4" w:space="0" w:color="FFFFFF" w:themeColor="background1"/>
              <w:left w:val="single" w:sz="4" w:space="0" w:color="FFFFFF"/>
              <w:bottom w:val="single" w:sz="4" w:space="0" w:color="FFFFFF" w:themeColor="background1"/>
              <w:right w:val="single" w:sz="4" w:space="0" w:color="FFFFFF"/>
            </w:tcBorders>
          </w:tcPr>
          <w:p w14:paraId="79499071" w14:textId="2735B0C9" w:rsidR="005221D6" w:rsidRDefault="005221D6" w:rsidP="005221D6">
            <w:pPr>
              <w:pStyle w:val="TableText"/>
              <w:spacing w:line="240" w:lineRule="auto"/>
            </w:pPr>
            <w:r>
              <w:t>407</w:t>
            </w:r>
          </w:p>
        </w:tc>
        <w:tc>
          <w:tcPr>
            <w:tcW w:w="1843" w:type="dxa"/>
            <w:tcBorders>
              <w:top w:val="single" w:sz="4" w:space="0" w:color="FFFFFF" w:themeColor="background1"/>
              <w:left w:val="single" w:sz="4" w:space="0" w:color="FFFFFF"/>
              <w:bottom w:val="single" w:sz="4" w:space="0" w:color="FFFFFF" w:themeColor="background1"/>
              <w:right w:val="single" w:sz="4" w:space="0" w:color="FFFFFF"/>
            </w:tcBorders>
          </w:tcPr>
          <w:p w14:paraId="147A502B" w14:textId="482E9D67" w:rsidR="005221D6" w:rsidRDefault="005221D6" w:rsidP="005221D6">
            <w:pPr>
              <w:pStyle w:val="TableText"/>
              <w:spacing w:line="240" w:lineRule="auto"/>
            </w:pPr>
            <w:r>
              <w:t>395</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16372B7A" w14:textId="511E8D3E" w:rsidR="005221D6" w:rsidRDefault="005221D6" w:rsidP="005221D6">
            <w:pPr>
              <w:pStyle w:val="TableText"/>
              <w:spacing w:line="240" w:lineRule="auto"/>
            </w:pPr>
            <w:r>
              <w:t>772</w:t>
            </w:r>
          </w:p>
        </w:tc>
      </w:tr>
      <w:tr w:rsidR="005221D6" w14:paraId="5D4F183F" w14:textId="77777777" w:rsidTr="00CB14DD">
        <w:trPr>
          <w:trHeight w:val="399"/>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4ECCE0A5" w14:textId="77777777" w:rsidR="005221D6" w:rsidRDefault="005221D6" w:rsidP="005221D6">
            <w:pPr>
              <w:pStyle w:val="TableText"/>
              <w:spacing w:line="240" w:lineRule="auto"/>
            </w:pPr>
            <w:r>
              <w:t>SD</w:t>
            </w:r>
          </w:p>
        </w:tc>
        <w:tc>
          <w:tcPr>
            <w:tcW w:w="1842" w:type="dxa"/>
            <w:tcBorders>
              <w:top w:val="single" w:sz="4" w:space="0" w:color="FFFFFF" w:themeColor="background1"/>
              <w:left w:val="single" w:sz="4" w:space="0" w:color="FFFFFF"/>
              <w:bottom w:val="single" w:sz="4" w:space="0" w:color="FFFFFF" w:themeColor="background1"/>
              <w:right w:val="single" w:sz="4" w:space="0" w:color="FFFFFF"/>
            </w:tcBorders>
          </w:tcPr>
          <w:p w14:paraId="24D2F43B" w14:textId="55C2BEC6" w:rsidR="005221D6" w:rsidRDefault="005221D6" w:rsidP="005221D6">
            <w:pPr>
              <w:pStyle w:val="TableText"/>
              <w:spacing w:line="240" w:lineRule="auto"/>
            </w:pPr>
            <w:r>
              <w:t>34</w:t>
            </w:r>
            <w:r w:rsidR="00BA5ED3">
              <w:t>1</w:t>
            </w:r>
          </w:p>
        </w:tc>
        <w:tc>
          <w:tcPr>
            <w:tcW w:w="1843" w:type="dxa"/>
            <w:tcBorders>
              <w:top w:val="single" w:sz="4" w:space="0" w:color="FFFFFF" w:themeColor="background1"/>
              <w:left w:val="single" w:sz="4" w:space="0" w:color="FFFFFF"/>
              <w:bottom w:val="single" w:sz="4" w:space="0" w:color="FFFFFF" w:themeColor="background1"/>
              <w:right w:val="single" w:sz="4" w:space="0" w:color="FFFFFF"/>
            </w:tcBorders>
          </w:tcPr>
          <w:p w14:paraId="5A84A747" w14:textId="19045C43" w:rsidR="005221D6" w:rsidRDefault="005221D6" w:rsidP="005221D6">
            <w:pPr>
              <w:pStyle w:val="TableText"/>
              <w:spacing w:line="240" w:lineRule="auto"/>
            </w:pPr>
            <w:r>
              <w:t>32</w:t>
            </w:r>
            <w:r w:rsidR="00B711E3">
              <w:t>1</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4BF0508D" w14:textId="6D9FFEBF" w:rsidR="005221D6" w:rsidRDefault="005221D6" w:rsidP="005221D6">
            <w:pPr>
              <w:pStyle w:val="TableText"/>
              <w:spacing w:line="240" w:lineRule="auto"/>
            </w:pPr>
            <w:r>
              <w:t>49</w:t>
            </w:r>
            <w:r w:rsidR="00B711E3">
              <w:t>3</w:t>
            </w:r>
          </w:p>
        </w:tc>
      </w:tr>
      <w:tr w:rsidR="005221D6" w14:paraId="13E3D7B5" w14:textId="77777777" w:rsidTr="00CB14DD">
        <w:trPr>
          <w:trHeight w:val="399"/>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3E621FB9" w14:textId="77777777" w:rsidR="005221D6" w:rsidRDefault="005221D6" w:rsidP="005221D6">
            <w:pPr>
              <w:pStyle w:val="TableText"/>
              <w:spacing w:line="240" w:lineRule="auto"/>
            </w:pPr>
            <w:r>
              <w:t>p10</w:t>
            </w:r>
          </w:p>
        </w:tc>
        <w:tc>
          <w:tcPr>
            <w:tcW w:w="1842" w:type="dxa"/>
            <w:tcBorders>
              <w:top w:val="single" w:sz="4" w:space="0" w:color="FFFFFF" w:themeColor="background1"/>
              <w:left w:val="single" w:sz="4" w:space="0" w:color="FFFFFF"/>
              <w:bottom w:val="single" w:sz="4" w:space="0" w:color="FFFFFF" w:themeColor="background1"/>
              <w:right w:val="single" w:sz="4" w:space="0" w:color="FFFFFF"/>
            </w:tcBorders>
          </w:tcPr>
          <w:p w14:paraId="5567D931" w14:textId="28BB6867" w:rsidR="005221D6" w:rsidRDefault="005221D6" w:rsidP="005221D6">
            <w:pPr>
              <w:pStyle w:val="TableText"/>
              <w:spacing w:line="240" w:lineRule="auto"/>
            </w:pPr>
            <w:r>
              <w:t>13</w:t>
            </w:r>
            <w:r w:rsidR="00BA5ED3">
              <w:t>5</w:t>
            </w:r>
          </w:p>
        </w:tc>
        <w:tc>
          <w:tcPr>
            <w:tcW w:w="1843" w:type="dxa"/>
            <w:tcBorders>
              <w:top w:val="single" w:sz="4" w:space="0" w:color="FFFFFF" w:themeColor="background1"/>
              <w:left w:val="single" w:sz="4" w:space="0" w:color="FFFFFF"/>
              <w:bottom w:val="single" w:sz="4" w:space="0" w:color="FFFFFF" w:themeColor="background1"/>
              <w:right w:val="single" w:sz="4" w:space="0" w:color="FFFFFF"/>
            </w:tcBorders>
          </w:tcPr>
          <w:p w14:paraId="0B542D84" w14:textId="54E04810" w:rsidR="005221D6" w:rsidRDefault="005221D6" w:rsidP="005221D6">
            <w:pPr>
              <w:pStyle w:val="TableText"/>
              <w:spacing w:line="240" w:lineRule="auto"/>
            </w:pPr>
            <w:r>
              <w:t>13</w:t>
            </w:r>
            <w:r w:rsidR="00B711E3">
              <w:t>3</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C04169A" w14:textId="210B956B" w:rsidR="005221D6" w:rsidRDefault="005221D6" w:rsidP="005221D6">
            <w:pPr>
              <w:pStyle w:val="TableText"/>
              <w:spacing w:line="240" w:lineRule="auto"/>
            </w:pPr>
            <w:r>
              <w:t>332</w:t>
            </w:r>
          </w:p>
        </w:tc>
      </w:tr>
      <w:tr w:rsidR="005221D6" w14:paraId="568435E7" w14:textId="77777777" w:rsidTr="00CB14DD">
        <w:trPr>
          <w:trHeight w:val="587"/>
        </w:trPr>
        <w:tc>
          <w:tcPr>
            <w:tcW w:w="2689" w:type="dxa"/>
            <w:tcBorders>
              <w:top w:val="single" w:sz="4" w:space="0" w:color="FFFFFF" w:themeColor="background1"/>
              <w:left w:val="single" w:sz="4" w:space="0" w:color="FFFFFF"/>
              <w:right w:val="single" w:sz="4" w:space="0" w:color="FFFFFF"/>
            </w:tcBorders>
          </w:tcPr>
          <w:p w14:paraId="26D6F25A" w14:textId="77777777" w:rsidR="005221D6" w:rsidRDefault="005221D6" w:rsidP="005221D6">
            <w:pPr>
              <w:pStyle w:val="TableText"/>
              <w:spacing w:after="240" w:line="240" w:lineRule="auto"/>
            </w:pPr>
            <w:r>
              <w:t>p90</w:t>
            </w:r>
          </w:p>
        </w:tc>
        <w:tc>
          <w:tcPr>
            <w:tcW w:w="1842" w:type="dxa"/>
            <w:tcBorders>
              <w:top w:val="single" w:sz="4" w:space="0" w:color="FFFFFF" w:themeColor="background1"/>
              <w:left w:val="single" w:sz="4" w:space="0" w:color="FFFFFF"/>
              <w:right w:val="single" w:sz="4" w:space="0" w:color="FFFFFF"/>
            </w:tcBorders>
          </w:tcPr>
          <w:p w14:paraId="1F1C37FF" w14:textId="13376426" w:rsidR="005221D6" w:rsidRDefault="005221D6" w:rsidP="005221D6">
            <w:pPr>
              <w:pStyle w:val="TableText"/>
              <w:spacing w:line="240" w:lineRule="auto"/>
            </w:pPr>
            <w:r>
              <w:t>96</w:t>
            </w:r>
            <w:r w:rsidR="00BA5ED3">
              <w:t>1</w:t>
            </w:r>
          </w:p>
        </w:tc>
        <w:tc>
          <w:tcPr>
            <w:tcW w:w="1843" w:type="dxa"/>
            <w:tcBorders>
              <w:top w:val="single" w:sz="4" w:space="0" w:color="FFFFFF" w:themeColor="background1"/>
              <w:left w:val="single" w:sz="4" w:space="0" w:color="FFFFFF"/>
              <w:right w:val="single" w:sz="4" w:space="0" w:color="FFFFFF"/>
            </w:tcBorders>
          </w:tcPr>
          <w:p w14:paraId="669EA492" w14:textId="066FAE23" w:rsidR="005221D6" w:rsidRDefault="005221D6" w:rsidP="005221D6">
            <w:pPr>
              <w:pStyle w:val="TableText"/>
              <w:spacing w:line="240" w:lineRule="auto"/>
            </w:pPr>
            <w:r>
              <w:t>923</w:t>
            </w:r>
          </w:p>
        </w:tc>
        <w:tc>
          <w:tcPr>
            <w:tcW w:w="1701" w:type="dxa"/>
            <w:tcBorders>
              <w:top w:val="single" w:sz="4" w:space="0" w:color="FFFFFF" w:themeColor="background1"/>
              <w:left w:val="single" w:sz="4" w:space="0" w:color="FFFFFF"/>
              <w:right w:val="single" w:sz="4" w:space="0" w:color="FFFFFF"/>
            </w:tcBorders>
          </w:tcPr>
          <w:p w14:paraId="189CE830" w14:textId="3CEF4219" w:rsidR="005221D6" w:rsidRDefault="005221D6" w:rsidP="005221D6">
            <w:pPr>
              <w:pStyle w:val="TableText"/>
              <w:spacing w:line="240" w:lineRule="auto"/>
            </w:pPr>
            <w:r>
              <w:t>1585</w:t>
            </w:r>
          </w:p>
        </w:tc>
      </w:tr>
    </w:tbl>
    <w:p w14:paraId="43E4CBCD" w14:textId="77777777" w:rsidR="00CC0487" w:rsidRDefault="00CC0487" w:rsidP="00A3000B"/>
    <w:p w14:paraId="43DB0789" w14:textId="77777777" w:rsidR="00247ED5" w:rsidRDefault="00247ED5" w:rsidP="00247ED5">
      <w:pPr>
        <w:keepNext/>
      </w:pPr>
      <w:r>
        <w:rPr>
          <w:noProof/>
        </w:rPr>
        <w:lastRenderedPageBreak/>
        <w:drawing>
          <wp:inline distT="0" distB="0" distL="0" distR="0" wp14:anchorId="242701F1" wp14:editId="4A732ED3">
            <wp:extent cx="6116320" cy="5401945"/>
            <wp:effectExtent l="0" t="0" r="5080" b="0"/>
            <wp:docPr id="27" name="Picture 27"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hort_paths_all.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pic:spPr>
                </pic:pic>
              </a:graphicData>
            </a:graphic>
          </wp:inline>
        </w:drawing>
      </w:r>
    </w:p>
    <w:p w14:paraId="490DAEFB" w14:textId="6944D869" w:rsidR="00247ED5" w:rsidRPr="00A3000B" w:rsidRDefault="00247ED5" w:rsidP="00247ED5">
      <w:pPr>
        <w:pStyle w:val="Caption"/>
        <w:jc w:val="both"/>
      </w:pPr>
      <w:bookmarkStart w:id="69" w:name="_Toc10537515"/>
      <w:r>
        <w:t xml:space="preserve">Figure </w:t>
      </w:r>
      <w:r>
        <w:fldChar w:fldCharType="begin"/>
      </w:r>
      <w:r>
        <w:instrText xml:space="preserve"> SEQ Figure \* ARABIC </w:instrText>
      </w:r>
      <w:r>
        <w:fldChar w:fldCharType="separate"/>
      </w:r>
      <w:r w:rsidR="00D908C2">
        <w:rPr>
          <w:noProof/>
        </w:rPr>
        <w:t>16</w:t>
      </w:r>
      <w:r>
        <w:fldChar w:fldCharType="end"/>
      </w:r>
      <w:r>
        <w:t>. All shortest paths visualized with feature blending: overlapping paths show darker on the map.</w:t>
      </w:r>
      <w:bookmarkEnd w:id="69"/>
      <w:r w:rsidR="008E7EE6">
        <w:t xml:space="preserve"> </w:t>
      </w:r>
    </w:p>
    <w:p w14:paraId="640027D6" w14:textId="7155C684" w:rsidR="001E2F7F" w:rsidRDefault="00547447" w:rsidP="00DC45DC">
      <w:pPr>
        <w:pStyle w:val="Heading3"/>
      </w:pPr>
      <w:bookmarkStart w:id="70" w:name="_Toc10537484"/>
      <w:r>
        <w:t>Spatial a</w:t>
      </w:r>
      <w:r w:rsidR="00F565FB">
        <w:t>ggregation</w:t>
      </w:r>
      <w:r w:rsidR="00BA5830" w:rsidRPr="000253AC">
        <w:t xml:space="preserve"> of e</w:t>
      </w:r>
      <w:r w:rsidR="00BC02B8" w:rsidRPr="000253AC">
        <w:t>xposures to traffic noise</w:t>
      </w:r>
      <w:r>
        <w:t xml:space="preserve"> along the paths</w:t>
      </w:r>
      <w:bookmarkEnd w:id="70"/>
    </w:p>
    <w:p w14:paraId="02AD9FE8" w14:textId="6DD03D08" w:rsidR="00C1243D" w:rsidRDefault="00C1243D" w:rsidP="00C1243D">
      <w:r>
        <w:t xml:space="preserve">The routing </w:t>
      </w:r>
      <w:r w:rsidR="00BD57FB">
        <w:t>tool</w:t>
      </w:r>
      <w:r>
        <w:t xml:space="preserve"> developed in the study returned not only geometries of the short and quiet paths but also</w:t>
      </w:r>
      <w:r w:rsidR="00FD01A1">
        <w:t xml:space="preserve"> exposures to noise </w:t>
      </w:r>
      <w:r w:rsidR="005D688F">
        <w:t xml:space="preserve">(per edge) </w:t>
      </w:r>
      <w:r w:rsidR="00FD01A1">
        <w:t xml:space="preserve">along the paths </w:t>
      </w:r>
      <w:r w:rsidR="006553F1">
        <w:t>(</w:t>
      </w:r>
      <w:r w:rsidR="006553F1">
        <w:fldChar w:fldCharType="begin"/>
      </w:r>
      <w:r w:rsidR="006553F1">
        <w:instrText xml:space="preserve"> REF _Ref9516858 \h </w:instrText>
      </w:r>
      <w:r w:rsidR="006553F1">
        <w:fldChar w:fldCharType="separate"/>
      </w:r>
      <w:r w:rsidR="00D908C2">
        <w:t xml:space="preserve">Figure </w:t>
      </w:r>
      <w:r w:rsidR="00D908C2">
        <w:rPr>
          <w:noProof/>
        </w:rPr>
        <w:t>10</w:t>
      </w:r>
      <w:r w:rsidR="006553F1">
        <w:fldChar w:fldCharType="end"/>
      </w:r>
      <w:r w:rsidR="006553F1">
        <w:t>)</w:t>
      </w:r>
      <w:r>
        <w:t>.</w:t>
      </w:r>
      <w:r w:rsidR="00E9638C">
        <w:t xml:space="preserve"> Hence, it was straightforward to sum cumulative exposures to different traffic noise levels for short and quiet paths</w:t>
      </w:r>
      <w:r w:rsidR="00475440">
        <w:t xml:space="preserve"> based from edge attributes of the paths</w:t>
      </w:r>
      <w:r w:rsidR="00251954">
        <w:t>.</w:t>
      </w:r>
      <w:r w:rsidR="00FB574A">
        <w:t xml:space="preserve"> </w:t>
      </w:r>
    </w:p>
    <w:p w14:paraId="66C18318" w14:textId="680C2EBE" w:rsidR="00251954" w:rsidRDefault="00251954" w:rsidP="00C1243D">
      <w:r>
        <w:t xml:space="preserve">Subsequently, compressed indexes of exposures to traffic noises were calculated from the cumulative exposures at path level. </w:t>
      </w:r>
    </w:p>
    <w:p w14:paraId="581E4693" w14:textId="1C866D84" w:rsidR="00FF19D8" w:rsidRPr="00C1243D" w:rsidRDefault="007F60DA" w:rsidP="00C1243D">
      <w:r>
        <w:lastRenderedPageBreak/>
        <w:t xml:space="preserve">Mean noise exposure indexes were calculated for each origin by weighting the indexes </w:t>
      </w:r>
      <w:r w:rsidR="006F38A9">
        <w:t>with</w:t>
      </w:r>
      <w:r>
        <w:t xml:space="preserve"> </w:t>
      </w:r>
      <w:r w:rsidR="007010D5">
        <w:t>the</w:t>
      </w:r>
      <w:r>
        <w:t xml:space="preserve"> utilization rates</w:t>
      </w:r>
      <w:r w:rsidR="007010D5">
        <w:t xml:space="preserve"> of the walks</w:t>
      </w:r>
      <w:r>
        <w:t>.</w:t>
      </w:r>
      <w:r w:rsidR="00EB6D61">
        <w:t xml:space="preserve"> </w:t>
      </w:r>
      <w:r w:rsidR="00E50CE4">
        <w:t xml:space="preserve">This way, the mean exposure to noise at origin is the estimated exposure to traffic noise along a random walk from the origin (as part of a </w:t>
      </w:r>
      <w:r w:rsidR="00343FAA">
        <w:t xml:space="preserve">random </w:t>
      </w:r>
      <w:r w:rsidR="00E50CE4">
        <w:t xml:space="preserve">commute). </w:t>
      </w:r>
    </w:p>
    <w:p w14:paraId="0E8F1FC1" w14:textId="0FFE158F" w:rsidR="006B75E4" w:rsidRPr="006B75E4" w:rsidRDefault="006B75E4" w:rsidP="006B75E4">
      <w:pPr>
        <w:pStyle w:val="Heading3"/>
      </w:pPr>
      <w:bookmarkStart w:id="71" w:name="_Toc10537485"/>
      <w:r>
        <w:t xml:space="preserve">Assessment of </w:t>
      </w:r>
      <w:r w:rsidR="009229CE">
        <w:t xml:space="preserve">pedestrians’ </w:t>
      </w:r>
      <w:r>
        <w:t xml:space="preserve">potential to reduce exposure to traffic noise </w:t>
      </w:r>
      <w:r w:rsidR="00D719AB">
        <w:t>with</w:t>
      </w:r>
      <w:r>
        <w:t xml:space="preserve"> route choices</w:t>
      </w:r>
      <w:bookmarkEnd w:id="71"/>
    </w:p>
    <w:p w14:paraId="1F3039EE" w14:textId="77777777" w:rsidR="00FC4B4D" w:rsidRPr="00FC4B4D" w:rsidRDefault="00FC4B4D" w:rsidP="00FC4B4D"/>
    <w:p w14:paraId="375EB3A7" w14:textId="77777777" w:rsidR="002C4F14" w:rsidRPr="000253AC" w:rsidRDefault="00C810E1" w:rsidP="00B31DAC">
      <w:pPr>
        <w:pStyle w:val="Heading1"/>
      </w:pPr>
      <w:bookmarkStart w:id="72" w:name="_Toc10537486"/>
      <w:r w:rsidRPr="000253AC">
        <w:t>Results</w:t>
      </w:r>
      <w:bookmarkEnd w:id="72"/>
    </w:p>
    <w:p w14:paraId="4AF0906D" w14:textId="38DE35CC" w:rsidR="00CC2301" w:rsidRDefault="006D2492" w:rsidP="00A369AA">
      <w:pPr>
        <w:pStyle w:val="Heading2"/>
      </w:pPr>
      <w:bookmarkStart w:id="73" w:name="_Toc10537487"/>
      <w:r w:rsidRPr="000253AC">
        <w:t>Quiet path route planner web application</w:t>
      </w:r>
      <w:bookmarkEnd w:id="73"/>
    </w:p>
    <w:p w14:paraId="5A3B651D" w14:textId="53C78B90" w:rsidR="00D0504C" w:rsidRDefault="00D0504C" w:rsidP="00D0504C">
      <w:r>
        <w:t xml:space="preserve">A typical user story that demonstrates the core functionality of the quiet path route planner application is presented in </w:t>
      </w:r>
      <w:r>
        <w:fldChar w:fldCharType="begin"/>
      </w:r>
      <w:r>
        <w:instrText xml:space="preserve"> REF _Ref9602518 \h </w:instrText>
      </w:r>
      <w:r>
        <w:fldChar w:fldCharType="separate"/>
      </w:r>
      <w:r w:rsidR="00D908C2">
        <w:t xml:space="preserve">Figure </w:t>
      </w:r>
      <w:r w:rsidR="00D908C2">
        <w:rPr>
          <w:noProof/>
        </w:rPr>
        <w:t>17</w:t>
      </w:r>
      <w:r>
        <w:fldChar w:fldCharType="end"/>
      </w:r>
      <w:r>
        <w:t xml:space="preserve">. The user story covers a basic usage of the application, starting from defining origin and destination and finishing at choosing the path to take. </w:t>
      </w:r>
    </w:p>
    <w:p w14:paraId="33A2DE6E" w14:textId="77777777" w:rsidR="00D0504C" w:rsidRPr="00B46935" w:rsidRDefault="00D0504C" w:rsidP="00D0504C">
      <w:r>
        <w:t xml:space="preserve">User can select origin and destination by clicking on the map. Address input was not implemented in this project since the main goal of the application was to serve as a simple proof of concept for novel quiet path route planner rather than replicating existing route planners’ functionality. </w:t>
      </w:r>
    </w:p>
    <w:p w14:paraId="0A3BF416" w14:textId="77777777" w:rsidR="00D0504C" w:rsidRDefault="00D0504C" w:rsidP="00D0504C">
      <w:pPr>
        <w:keepNext/>
      </w:pPr>
      <w:r>
        <w:rPr>
          <w:noProof/>
        </w:rPr>
        <w:lastRenderedPageBreak/>
        <w:drawing>
          <wp:inline distT="0" distB="0" distL="0" distR="0" wp14:anchorId="2871FF18" wp14:editId="385409B8">
            <wp:extent cx="5753233" cy="5250180"/>
            <wp:effectExtent l="12700" t="12700" r="1270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53233" cy="5250180"/>
                    </a:xfrm>
                    <a:prstGeom prst="rect">
                      <a:avLst/>
                    </a:prstGeom>
                    <a:ln>
                      <a:solidFill>
                        <a:schemeClr val="tx1"/>
                      </a:solidFill>
                    </a:ln>
                  </pic:spPr>
                </pic:pic>
              </a:graphicData>
            </a:graphic>
          </wp:inline>
        </w:drawing>
      </w:r>
    </w:p>
    <w:p w14:paraId="390FA677" w14:textId="511ABCAF" w:rsidR="00D0504C" w:rsidRPr="00203F61" w:rsidRDefault="00D0504C" w:rsidP="00D0504C">
      <w:pPr>
        <w:pStyle w:val="Caption"/>
      </w:pPr>
      <w:bookmarkStart w:id="74" w:name="_Ref9602518"/>
      <w:bookmarkStart w:id="75" w:name="_Ref9602513"/>
      <w:bookmarkStart w:id="76" w:name="_Toc10537516"/>
      <w:r>
        <w:t xml:space="preserve">Figure </w:t>
      </w:r>
      <w:r>
        <w:fldChar w:fldCharType="begin"/>
      </w:r>
      <w:r>
        <w:instrText xml:space="preserve"> SEQ Figure \* ARABIC </w:instrText>
      </w:r>
      <w:r>
        <w:fldChar w:fldCharType="separate"/>
      </w:r>
      <w:r w:rsidR="00D908C2">
        <w:rPr>
          <w:noProof/>
        </w:rPr>
        <w:t>17</w:t>
      </w:r>
      <w:r>
        <w:rPr>
          <w:noProof/>
        </w:rPr>
        <w:fldChar w:fldCharType="end"/>
      </w:r>
      <w:bookmarkEnd w:id="74"/>
      <w:r>
        <w:t xml:space="preserve">. Typical user story demonstrating the core functionality of the quiet path route planner web </w:t>
      </w:r>
      <w:r w:rsidRPr="00020EA1">
        <w:t>application</w:t>
      </w:r>
      <w:r>
        <w:t>.</w:t>
      </w:r>
      <w:bookmarkEnd w:id="75"/>
      <w:r>
        <w:t xml:space="preserve"> (Blue</w:t>
      </w:r>
      <w:r w:rsidR="00F3774C">
        <w:t xml:space="preserve"> </w:t>
      </w:r>
      <w:r w:rsidR="00901A9A">
        <w:t>/</w:t>
      </w:r>
      <w:r w:rsidR="00F3774C">
        <w:t xml:space="preserve"> </w:t>
      </w:r>
      <w:r w:rsidR="00901A9A">
        <w:t xml:space="preserve">green </w:t>
      </w:r>
      <w:r>
        <w:t xml:space="preserve">= user’s actions; grey = </w:t>
      </w:r>
      <w:r w:rsidR="005119ED">
        <w:t xml:space="preserve">actions </w:t>
      </w:r>
      <w:r w:rsidR="00DC3878">
        <w:t>of</w:t>
      </w:r>
      <w:r>
        <w:t xml:space="preserve"> </w:t>
      </w:r>
      <w:r w:rsidR="005119ED">
        <w:t xml:space="preserve">the user </w:t>
      </w:r>
      <w:r>
        <w:t>interface; white = components of the routing service).</w:t>
      </w:r>
      <w:bookmarkEnd w:id="76"/>
      <w:r>
        <w:t xml:space="preserve"> </w:t>
      </w:r>
    </w:p>
    <w:p w14:paraId="3FC29EF0" w14:textId="77777777" w:rsidR="00D0504C" w:rsidRPr="00D0504C" w:rsidRDefault="00D0504C" w:rsidP="00D0504C"/>
    <w:p w14:paraId="398F735E" w14:textId="77777777" w:rsidR="001968E1" w:rsidRDefault="001968E1" w:rsidP="001968E1">
      <w:pPr>
        <w:keepNext/>
      </w:pPr>
      <w:r>
        <w:rPr>
          <w:noProof/>
        </w:rPr>
        <w:lastRenderedPageBreak/>
        <w:drawing>
          <wp:inline distT="0" distB="0" distL="0" distR="0" wp14:anchorId="11D9ECF9" wp14:editId="57704EC1">
            <wp:extent cx="3257992" cy="3472778"/>
            <wp:effectExtent l="12700" t="12700" r="6350" b="7620"/>
            <wp:docPr id="14" name="Picture 14"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qp_planner_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301225" cy="3518861"/>
                    </a:xfrm>
                    <a:prstGeom prst="rect">
                      <a:avLst/>
                    </a:prstGeom>
                    <a:ln>
                      <a:solidFill>
                        <a:schemeClr val="tx1"/>
                      </a:solidFill>
                    </a:ln>
                  </pic:spPr>
                </pic:pic>
              </a:graphicData>
            </a:graphic>
          </wp:inline>
        </w:drawing>
      </w:r>
    </w:p>
    <w:p w14:paraId="1F00F1A4" w14:textId="09642F44" w:rsidR="008B68D6" w:rsidRDefault="001968E1" w:rsidP="00020EA1">
      <w:pPr>
        <w:pStyle w:val="Caption"/>
      </w:pPr>
      <w:bookmarkStart w:id="77" w:name="_Toc10537517"/>
      <w:r>
        <w:t xml:space="preserve">Figure </w:t>
      </w:r>
      <w:r w:rsidR="004F023F">
        <w:fldChar w:fldCharType="begin"/>
      </w:r>
      <w:r w:rsidR="004F023F">
        <w:instrText xml:space="preserve"> SEQ Figure \* ARABIC </w:instrText>
      </w:r>
      <w:r w:rsidR="004F023F">
        <w:fldChar w:fldCharType="separate"/>
      </w:r>
      <w:r w:rsidR="00D908C2">
        <w:rPr>
          <w:noProof/>
        </w:rPr>
        <w:t>18</w:t>
      </w:r>
      <w:r w:rsidR="004F023F">
        <w:rPr>
          <w:noProof/>
        </w:rPr>
        <w:fldChar w:fldCharType="end"/>
      </w:r>
      <w:r>
        <w:t>. Landing page of the quiet path route planner.</w:t>
      </w:r>
      <w:bookmarkEnd w:id="77"/>
    </w:p>
    <w:p w14:paraId="467B8618" w14:textId="77777777" w:rsidR="0039683F" w:rsidRDefault="0039683F" w:rsidP="0039683F">
      <w:pPr>
        <w:keepNext/>
      </w:pPr>
      <w:r>
        <w:rPr>
          <w:noProof/>
        </w:rPr>
        <w:drawing>
          <wp:inline distT="0" distB="0" distL="0" distR="0" wp14:anchorId="31788C8E" wp14:editId="0D24FC9F">
            <wp:extent cx="3795507" cy="3856192"/>
            <wp:effectExtent l="12700" t="12700" r="14605" b="1778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qp_planner_5.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829545" cy="3890774"/>
                    </a:xfrm>
                    <a:prstGeom prst="rect">
                      <a:avLst/>
                    </a:prstGeom>
                    <a:ln>
                      <a:solidFill>
                        <a:schemeClr val="tx1"/>
                      </a:solidFill>
                    </a:ln>
                  </pic:spPr>
                </pic:pic>
              </a:graphicData>
            </a:graphic>
          </wp:inline>
        </w:drawing>
      </w:r>
    </w:p>
    <w:p w14:paraId="17143056" w14:textId="715B09FC" w:rsidR="0039683F" w:rsidRPr="0039683F" w:rsidRDefault="0039683F" w:rsidP="00020EA1">
      <w:pPr>
        <w:pStyle w:val="Caption"/>
      </w:pPr>
      <w:bookmarkStart w:id="78" w:name="_Toc10537518"/>
      <w:r>
        <w:t xml:space="preserve">Figure </w:t>
      </w:r>
      <w:r w:rsidR="004F023F">
        <w:fldChar w:fldCharType="begin"/>
      </w:r>
      <w:r w:rsidR="004F023F">
        <w:instrText xml:space="preserve"> SEQ Figure \* ARABIC </w:instrText>
      </w:r>
      <w:r w:rsidR="004F023F">
        <w:fldChar w:fldCharType="separate"/>
      </w:r>
      <w:r w:rsidR="00D908C2">
        <w:rPr>
          <w:noProof/>
        </w:rPr>
        <w:t>19</w:t>
      </w:r>
      <w:r w:rsidR="004F023F">
        <w:rPr>
          <w:noProof/>
        </w:rPr>
        <w:fldChar w:fldCharType="end"/>
      </w:r>
      <w:r>
        <w:t>. Display of path options and exposures to noise along the alternative paths.</w:t>
      </w:r>
      <w:bookmarkEnd w:id="78"/>
      <w:r>
        <w:t xml:space="preserve"> </w:t>
      </w:r>
    </w:p>
    <w:p w14:paraId="36ECB188" w14:textId="77777777" w:rsidR="00E31FB7" w:rsidRDefault="00E31FB7" w:rsidP="00E31FB7">
      <w:pPr>
        <w:keepNext/>
      </w:pPr>
      <w:r>
        <w:rPr>
          <w:noProof/>
        </w:rPr>
        <w:lastRenderedPageBreak/>
        <w:drawing>
          <wp:inline distT="0" distB="0" distL="0" distR="0" wp14:anchorId="02E7190F" wp14:editId="620402A5">
            <wp:extent cx="5844819" cy="5535345"/>
            <wp:effectExtent l="12700" t="12700" r="10160" b="14605"/>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qp_planner_4.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888016" cy="5576255"/>
                    </a:xfrm>
                    <a:prstGeom prst="rect">
                      <a:avLst/>
                    </a:prstGeom>
                    <a:ln>
                      <a:solidFill>
                        <a:schemeClr val="tx1"/>
                      </a:solidFill>
                    </a:ln>
                  </pic:spPr>
                </pic:pic>
              </a:graphicData>
            </a:graphic>
          </wp:inline>
        </w:drawing>
      </w:r>
    </w:p>
    <w:p w14:paraId="2A62C904" w14:textId="7D1D8355" w:rsidR="00E31FB7" w:rsidRDefault="00E31FB7" w:rsidP="00020EA1">
      <w:pPr>
        <w:pStyle w:val="Caption"/>
      </w:pPr>
      <w:bookmarkStart w:id="79" w:name="_Toc10537519"/>
      <w:r>
        <w:t xml:space="preserve">Figure </w:t>
      </w:r>
      <w:r w:rsidR="004F023F">
        <w:fldChar w:fldCharType="begin"/>
      </w:r>
      <w:r w:rsidR="004F023F">
        <w:instrText xml:space="preserve"> SEQ Figure \* ARABIC </w:instrText>
      </w:r>
      <w:r w:rsidR="004F023F">
        <w:fldChar w:fldCharType="separate"/>
      </w:r>
      <w:r w:rsidR="00D908C2">
        <w:rPr>
          <w:noProof/>
        </w:rPr>
        <w:t>20</w:t>
      </w:r>
      <w:r w:rsidR="004F023F">
        <w:rPr>
          <w:noProof/>
        </w:rPr>
        <w:fldChar w:fldCharType="end"/>
      </w:r>
      <w:r>
        <w:t>. Display of path alternatives.</w:t>
      </w:r>
      <w:bookmarkEnd w:id="79"/>
      <w:r w:rsidR="0054715B">
        <w:t xml:space="preserve"> </w:t>
      </w:r>
    </w:p>
    <w:p w14:paraId="75DDE971" w14:textId="77777777" w:rsidR="000E1B52" w:rsidRDefault="000E1B52" w:rsidP="000E1B52">
      <w:pPr>
        <w:keepNext/>
      </w:pPr>
      <w:r>
        <w:rPr>
          <w:noProof/>
        </w:rPr>
        <w:lastRenderedPageBreak/>
        <w:drawing>
          <wp:inline distT="0" distB="0" distL="0" distR="0" wp14:anchorId="45EC67A0" wp14:editId="368FC4F2">
            <wp:extent cx="4891809" cy="5454531"/>
            <wp:effectExtent l="12700" t="12700" r="10795" b="6985"/>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qp_planner_6.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957659" cy="5527956"/>
                    </a:xfrm>
                    <a:prstGeom prst="rect">
                      <a:avLst/>
                    </a:prstGeom>
                    <a:ln>
                      <a:solidFill>
                        <a:schemeClr val="tx1"/>
                      </a:solidFill>
                    </a:ln>
                  </pic:spPr>
                </pic:pic>
              </a:graphicData>
            </a:graphic>
          </wp:inline>
        </w:drawing>
      </w:r>
    </w:p>
    <w:p w14:paraId="7FD89DDC" w14:textId="3745F601" w:rsidR="00E31FB7" w:rsidRDefault="000E1B52" w:rsidP="00020EA1">
      <w:pPr>
        <w:pStyle w:val="Caption"/>
      </w:pPr>
      <w:bookmarkStart w:id="80" w:name="_Toc10537520"/>
      <w:r>
        <w:t xml:space="preserve">Figure </w:t>
      </w:r>
      <w:r w:rsidR="004F023F">
        <w:fldChar w:fldCharType="begin"/>
      </w:r>
      <w:r w:rsidR="004F023F">
        <w:instrText xml:space="preserve"> SEQ Figure \* ARABIC </w:instrText>
      </w:r>
      <w:r w:rsidR="004F023F">
        <w:fldChar w:fldCharType="separate"/>
      </w:r>
      <w:r w:rsidR="00D908C2">
        <w:rPr>
          <w:noProof/>
        </w:rPr>
        <w:t>21</w:t>
      </w:r>
      <w:r w:rsidR="004F023F">
        <w:rPr>
          <w:noProof/>
        </w:rPr>
        <w:fldChar w:fldCharType="end"/>
      </w:r>
      <w:r>
        <w:t>. Display of the route planner in a situation where no alternative quiet paths were found.</w:t>
      </w:r>
      <w:bookmarkEnd w:id="80"/>
      <w:r w:rsidR="0054715B">
        <w:t xml:space="preserve"> </w:t>
      </w:r>
    </w:p>
    <w:p w14:paraId="6D58309F" w14:textId="73278802" w:rsidR="0039683F" w:rsidRDefault="0039683F" w:rsidP="0039683F">
      <w:pPr>
        <w:pStyle w:val="Heading2"/>
      </w:pPr>
      <w:bookmarkStart w:id="81" w:name="_Toc10537488"/>
      <w:r w:rsidRPr="000253AC">
        <w:t>Spatial patterns in pedestrians’ exposures to traffic noise</w:t>
      </w:r>
      <w:bookmarkEnd w:id="81"/>
    </w:p>
    <w:p w14:paraId="3FD0D42E" w14:textId="77777777" w:rsidR="00FF19D8" w:rsidRDefault="00FF19D8" w:rsidP="00FF19D8">
      <w:pPr>
        <w:keepNext/>
      </w:pPr>
      <w:r>
        <w:rPr>
          <w:noProof/>
        </w:rPr>
        <w:lastRenderedPageBreak/>
        <w:drawing>
          <wp:inline distT="0" distB="0" distL="0" distR="0" wp14:anchorId="31B0D97F" wp14:editId="23E880B3">
            <wp:extent cx="6116320" cy="5401945"/>
            <wp:effectExtent l="12700" t="12700" r="17780" b="8255"/>
            <wp:docPr id="28" name="Picture 2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el_len_mean.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4E99AEC9" w14:textId="3FACC47F" w:rsidR="00FF19D8" w:rsidRPr="00FF19D8" w:rsidRDefault="00FF19D8" w:rsidP="00FF19D8">
      <w:pPr>
        <w:pStyle w:val="Caption"/>
        <w:jc w:val="both"/>
      </w:pPr>
      <w:bookmarkStart w:id="82" w:name="_Toc10537521"/>
      <w:r>
        <w:t xml:space="preserve">Figure </w:t>
      </w:r>
      <w:r>
        <w:fldChar w:fldCharType="begin"/>
      </w:r>
      <w:r>
        <w:instrText xml:space="preserve"> SEQ Figure \* ARABIC </w:instrText>
      </w:r>
      <w:r>
        <w:fldChar w:fldCharType="separate"/>
      </w:r>
      <w:r w:rsidR="00D908C2">
        <w:rPr>
          <w:noProof/>
        </w:rPr>
        <w:t>22</w:t>
      </w:r>
      <w:r>
        <w:fldChar w:fldCharType="end"/>
      </w:r>
      <w:r>
        <w:t xml:space="preserve">. Average walking distance to public transport (PT) stop. Weighted average considers utilization rates of public transport stops (by origin) based on total flow of commutes using </w:t>
      </w:r>
      <w:r w:rsidR="00EC42C5">
        <w:t>each</w:t>
      </w:r>
      <w:r>
        <w:t xml:space="preserve"> PT stop.</w:t>
      </w:r>
      <w:bookmarkEnd w:id="82"/>
      <w:r w:rsidR="008E5282">
        <w:t xml:space="preserve"> </w:t>
      </w:r>
    </w:p>
    <w:p w14:paraId="06DCC3F3" w14:textId="13D9C8C0" w:rsidR="0039683F" w:rsidRDefault="0039683F" w:rsidP="00E80E7C"/>
    <w:p w14:paraId="3BEE5600" w14:textId="77777777" w:rsidR="0040576D" w:rsidRDefault="00FF19D8" w:rsidP="0040576D">
      <w:pPr>
        <w:keepNext/>
      </w:pPr>
      <w:r>
        <w:rPr>
          <w:noProof/>
        </w:rPr>
        <w:lastRenderedPageBreak/>
        <w:drawing>
          <wp:inline distT="0" distB="0" distL="0" distR="0" wp14:anchorId="799D2446" wp14:editId="33519C26">
            <wp:extent cx="6116320" cy="5401945"/>
            <wp:effectExtent l="12700" t="12700" r="17780" b="8255"/>
            <wp:docPr id="29" name="Picture 2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10CF540A" w14:textId="53F8826C" w:rsidR="00FF19D8" w:rsidRDefault="0040576D" w:rsidP="002415F7">
      <w:pPr>
        <w:pStyle w:val="Caption"/>
        <w:jc w:val="both"/>
      </w:pPr>
      <w:bookmarkStart w:id="83" w:name="_Toc10537522"/>
      <w:r>
        <w:t xml:space="preserve">Figure </w:t>
      </w:r>
      <w:r>
        <w:fldChar w:fldCharType="begin"/>
      </w:r>
      <w:r>
        <w:instrText xml:space="preserve"> SEQ Figure \* ARABIC </w:instrText>
      </w:r>
      <w:r>
        <w:fldChar w:fldCharType="separate"/>
      </w:r>
      <w:r w:rsidR="00D908C2">
        <w:rPr>
          <w:noProof/>
        </w:rPr>
        <w:t>23</w:t>
      </w:r>
      <w:r>
        <w:fldChar w:fldCharType="end"/>
      </w:r>
      <w:r>
        <w:t>. Average walking distance in +60dB traffic noise level along a walk from home to public transport (PT) stop.</w:t>
      </w:r>
      <w:r w:rsidR="003F3BC8">
        <w:t xml:space="preserve"> Weighted average considers utilization rates of public transport stops (by origin) based on total flow of commutes using each PT stop.</w:t>
      </w:r>
      <w:bookmarkEnd w:id="83"/>
      <w:r w:rsidR="00451B24">
        <w:t xml:space="preserve"> </w:t>
      </w:r>
    </w:p>
    <w:p w14:paraId="7FC6FC7D" w14:textId="77777777" w:rsidR="002415F7" w:rsidRPr="002415F7" w:rsidRDefault="002415F7" w:rsidP="002415F7"/>
    <w:p w14:paraId="792E42D2" w14:textId="24AA2757" w:rsidR="00BC2DD7" w:rsidRPr="000253AC" w:rsidRDefault="00BC2DD7" w:rsidP="00B31DAC">
      <w:pPr>
        <w:pStyle w:val="Heading1"/>
      </w:pPr>
      <w:bookmarkStart w:id="84" w:name="_Toc10537489"/>
      <w:r w:rsidRPr="000253AC">
        <w:t>Discussion</w:t>
      </w:r>
      <w:bookmarkEnd w:id="84"/>
    </w:p>
    <w:p w14:paraId="5138BF85" w14:textId="2D74569A" w:rsidR="00A90258" w:rsidRDefault="00AE2896" w:rsidP="00A90258">
      <w:pPr>
        <w:pStyle w:val="Heading2"/>
      </w:pPr>
      <w:bookmarkStart w:id="85" w:name="_Toc10537490"/>
      <w:r>
        <w:t>Technical assessment – performance of shortest path route optimization</w:t>
      </w:r>
      <w:bookmarkEnd w:id="85"/>
    </w:p>
    <w:p w14:paraId="632B1322" w14:textId="6FD4CDBB" w:rsidR="00621C16" w:rsidRPr="00621C16" w:rsidRDefault="002053DA" w:rsidP="002053DA">
      <w:pPr>
        <w:pStyle w:val="Caption"/>
      </w:pPr>
      <w:bookmarkStart w:id="86" w:name="_Toc10537431"/>
      <w:r>
        <w:t xml:space="preserve">Table </w:t>
      </w:r>
      <w:r>
        <w:fldChar w:fldCharType="begin"/>
      </w:r>
      <w:r>
        <w:instrText xml:space="preserve"> SEQ Table \* ARABIC </w:instrText>
      </w:r>
      <w:r>
        <w:fldChar w:fldCharType="separate"/>
      </w:r>
      <w:r w:rsidR="003A5764">
        <w:rPr>
          <w:noProof/>
        </w:rPr>
        <w:t>6</w:t>
      </w:r>
      <w:r>
        <w:fldChar w:fldCharType="end"/>
      </w:r>
      <w:r>
        <w:t xml:space="preserve">. Path length differences to </w:t>
      </w:r>
      <w:r w:rsidR="00696A73">
        <w:t xml:space="preserve">the lengths of the </w:t>
      </w:r>
      <w:r>
        <w:t>reference paths</w:t>
      </w:r>
      <w:r w:rsidR="00085389">
        <w:t xml:space="preserve"> (n=</w:t>
      </w:r>
      <w:r w:rsidR="00350147" w:rsidRPr="00350147">
        <w:t>31227</w:t>
      </w:r>
      <w:r w:rsidR="00085389">
        <w:t>)</w:t>
      </w:r>
      <w:r>
        <w:t>.</w:t>
      </w:r>
      <w:bookmarkEnd w:id="86"/>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835"/>
      </w:tblGrid>
      <w:tr w:rsidR="004C3B16" w14:paraId="7899C4ED" w14:textId="6BE11BFC" w:rsidTr="002C79FB">
        <w:trPr>
          <w:trHeight w:val="561"/>
        </w:trPr>
        <w:tc>
          <w:tcPr>
            <w:tcW w:w="3397" w:type="dxa"/>
            <w:tcBorders>
              <w:left w:val="single" w:sz="4" w:space="0" w:color="FFFFFF"/>
              <w:right w:val="single" w:sz="4" w:space="0" w:color="FFFFFF"/>
            </w:tcBorders>
          </w:tcPr>
          <w:p w14:paraId="63D0B1E4" w14:textId="7A0C7E38" w:rsidR="004C3B16" w:rsidRDefault="004C3B16" w:rsidP="00A90258">
            <w:pPr>
              <w:pStyle w:val="TableText"/>
              <w:spacing w:before="240" w:after="160"/>
            </w:pPr>
            <w:r>
              <w:lastRenderedPageBreak/>
              <w:t>Difference to reference length</w:t>
            </w:r>
          </w:p>
        </w:tc>
        <w:tc>
          <w:tcPr>
            <w:tcW w:w="1985" w:type="dxa"/>
            <w:tcBorders>
              <w:left w:val="single" w:sz="4" w:space="0" w:color="FFFFFF"/>
              <w:right w:val="single" w:sz="4" w:space="0" w:color="FFFFFF"/>
            </w:tcBorders>
          </w:tcPr>
          <w:p w14:paraId="584560A7" w14:textId="18D2E1F2" w:rsidR="004C3B16" w:rsidRDefault="004C3B16" w:rsidP="00A90258">
            <w:pPr>
              <w:pStyle w:val="TableText"/>
              <w:spacing w:before="240" w:after="160"/>
            </w:pPr>
            <w:r>
              <w:t>m</w:t>
            </w:r>
          </w:p>
        </w:tc>
        <w:tc>
          <w:tcPr>
            <w:tcW w:w="2835" w:type="dxa"/>
            <w:tcBorders>
              <w:left w:val="single" w:sz="4" w:space="0" w:color="FFFFFF"/>
              <w:right w:val="single" w:sz="4" w:space="0" w:color="FFFFFF"/>
            </w:tcBorders>
          </w:tcPr>
          <w:p w14:paraId="35FB87A9" w14:textId="00EE3BA5" w:rsidR="004C3B16" w:rsidRDefault="004C3B16" w:rsidP="00A90258">
            <w:pPr>
              <w:pStyle w:val="TableText"/>
              <w:spacing w:before="240" w:after="160"/>
            </w:pPr>
            <w:r>
              <w:t>%</w:t>
            </w:r>
          </w:p>
        </w:tc>
      </w:tr>
      <w:tr w:rsidR="004C3B16" w14:paraId="5552E9F9" w14:textId="0D9034A4" w:rsidTr="002C79FB">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3E24A545" w14:textId="0659A81B" w:rsidR="004C3B16" w:rsidRDefault="004C3B16" w:rsidP="00A90258">
            <w:pPr>
              <w:pStyle w:val="TableText"/>
              <w:spacing w:before="240" w:line="240" w:lineRule="auto"/>
            </w:pPr>
            <w:r>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1EE51492" w14:textId="3D60798C" w:rsidR="004C3B16" w:rsidRDefault="004C3B16" w:rsidP="00A90258">
            <w:pPr>
              <w:pStyle w:val="TableText"/>
              <w:spacing w:before="240" w:line="240" w:lineRule="auto"/>
            </w:pPr>
            <w:r>
              <w:t>–6.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0402DAC" w14:textId="50DAE74B" w:rsidR="004C3B16" w:rsidRDefault="00795E6E" w:rsidP="00A90258">
            <w:pPr>
              <w:pStyle w:val="TableText"/>
              <w:spacing w:before="240" w:line="240" w:lineRule="auto"/>
            </w:pPr>
            <w:r>
              <w:t>–</w:t>
            </w:r>
            <w:r w:rsidR="00D3559C">
              <w:t>2</w:t>
            </w:r>
            <w:r>
              <w:t>.</w:t>
            </w:r>
            <w:r w:rsidR="00350147">
              <w:t>8</w:t>
            </w:r>
            <w:r w:rsidR="002C79FB">
              <w:t xml:space="preserve"> </w:t>
            </w:r>
            <w:r w:rsidR="00601211">
              <w:t xml:space="preserve"> </w:t>
            </w:r>
            <w:r w:rsidR="00601211">
              <w:rPr>
                <w:vertAlign w:val="superscript"/>
              </w:rPr>
              <w:t>1</w:t>
            </w:r>
            <w:r w:rsidR="002C79FB">
              <w:t>(–1.5)</w:t>
            </w:r>
          </w:p>
        </w:tc>
      </w:tr>
      <w:tr w:rsidR="004C3B16" w14:paraId="5F33956C" w14:textId="6925253B"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8E6D37D" w14:textId="151794B4" w:rsidR="004C3B16" w:rsidRDefault="004C3B16" w:rsidP="00A90258">
            <w:pPr>
              <w:pStyle w:val="TableText"/>
              <w:spacing w:line="240" w:lineRule="auto"/>
            </w:pPr>
            <w:r>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7A4C6109" w14:textId="6246BFDE" w:rsidR="004C3B16" w:rsidRDefault="004C3B16" w:rsidP="00A90258">
            <w:pPr>
              <w:pStyle w:val="TableText"/>
              <w:spacing w:line="240" w:lineRule="auto"/>
            </w:pPr>
            <w:r>
              <w:t>–5.</w:t>
            </w:r>
            <w:r w:rsidR="00350147">
              <w:t>2</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1122B1D" w14:textId="37248E67" w:rsidR="004C3B16" w:rsidRDefault="00795E6E" w:rsidP="00A90258">
            <w:pPr>
              <w:pStyle w:val="TableText"/>
              <w:spacing w:line="240" w:lineRule="auto"/>
            </w:pPr>
            <w:r>
              <w:t>–0.</w:t>
            </w:r>
            <w:r w:rsidR="00350147">
              <w:t>71</w:t>
            </w:r>
            <w:r w:rsidR="002C79FB">
              <w:t xml:space="preserve"> </w:t>
            </w:r>
          </w:p>
        </w:tc>
      </w:tr>
      <w:tr w:rsidR="004C3B16" w14:paraId="7192BB03" w14:textId="410CD9D7"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58F83383" w14:textId="5D5B5AE4" w:rsidR="004C3B16" w:rsidRDefault="004C3B16" w:rsidP="00A90258">
            <w:pPr>
              <w:pStyle w:val="TableText"/>
              <w:spacing w:line="240" w:lineRule="auto"/>
            </w:pPr>
            <w:r>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44DD1C47" w14:textId="0EE391AF" w:rsidR="004C3B16" w:rsidRDefault="00350147" w:rsidP="00A90258">
            <w:pPr>
              <w:pStyle w:val="TableText"/>
              <w:spacing w:line="240" w:lineRule="auto"/>
            </w:pPr>
            <w:r>
              <w:t>79</w:t>
            </w:r>
            <w:r w:rsidR="004C3B16">
              <w:t>.</w:t>
            </w:r>
            <w:r>
              <w:t>5</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0DF2EF" w14:textId="54299F20" w:rsidR="004C3B16" w:rsidRDefault="000056E5" w:rsidP="00A90258">
            <w:pPr>
              <w:pStyle w:val="TableText"/>
              <w:spacing w:line="240" w:lineRule="auto"/>
            </w:pPr>
            <w:r>
              <w:t>136.0</w:t>
            </w:r>
            <w:r w:rsidR="00601211">
              <w:t xml:space="preserve"> </w:t>
            </w:r>
            <w:r w:rsidR="002C79FB">
              <w:t xml:space="preserve"> </w:t>
            </w:r>
            <w:r w:rsidR="00601211">
              <w:rPr>
                <w:vertAlign w:val="superscript"/>
              </w:rPr>
              <w:t>1</w:t>
            </w:r>
            <w:r w:rsidR="002C79FB">
              <w:t>(12.2)</w:t>
            </w:r>
          </w:p>
        </w:tc>
      </w:tr>
      <w:tr w:rsidR="004C3B16" w14:paraId="799F2722" w14:textId="232D8EE5"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4DF0B1D0" w14:textId="36ACD1B3" w:rsidR="004C3B16" w:rsidRDefault="004C3B16" w:rsidP="00A90258">
            <w:pPr>
              <w:pStyle w:val="TableText"/>
              <w:spacing w:line="240" w:lineRule="auto"/>
            </w:pPr>
            <w:r>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5E2673C" w14:textId="231D3F3F" w:rsidR="004C3B16" w:rsidRDefault="004C3B16" w:rsidP="00A90258">
            <w:pPr>
              <w:pStyle w:val="TableText"/>
              <w:spacing w:line="240" w:lineRule="auto"/>
            </w:pPr>
            <w:r>
              <w:t>–5</w:t>
            </w:r>
            <w:r w:rsidR="000056E5">
              <w:t>8</w:t>
            </w:r>
            <w:r>
              <w:t>.</w:t>
            </w:r>
            <w:r w:rsidR="00350147">
              <w:t>1</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CFB964" w14:textId="57D2E6BA" w:rsidR="004C3B16" w:rsidRDefault="00795E6E" w:rsidP="00A90258">
            <w:pPr>
              <w:pStyle w:val="TableText"/>
              <w:spacing w:line="240" w:lineRule="auto"/>
            </w:pPr>
            <w:r>
              <w:t>–7.</w:t>
            </w:r>
            <w:r w:rsidR="00350147">
              <w:t>7</w:t>
            </w:r>
          </w:p>
        </w:tc>
      </w:tr>
      <w:tr w:rsidR="004C3B16" w14:paraId="784DC63C" w14:textId="2D07EEC5" w:rsidTr="002C79FB">
        <w:trPr>
          <w:trHeight w:val="587"/>
        </w:trPr>
        <w:tc>
          <w:tcPr>
            <w:tcW w:w="3397" w:type="dxa"/>
            <w:tcBorders>
              <w:top w:val="single" w:sz="4" w:space="0" w:color="FFFFFF" w:themeColor="background1"/>
              <w:left w:val="single" w:sz="4" w:space="0" w:color="FFFFFF"/>
              <w:right w:val="single" w:sz="4" w:space="0" w:color="FFFFFF"/>
            </w:tcBorders>
          </w:tcPr>
          <w:p w14:paraId="69AD4859" w14:textId="6BFF4A20" w:rsidR="004C3B16" w:rsidRDefault="004C3B16" w:rsidP="00A90258">
            <w:pPr>
              <w:pStyle w:val="TableText"/>
              <w:spacing w:after="240" w:line="240" w:lineRule="auto"/>
            </w:pPr>
            <w:r>
              <w:t>p90</w:t>
            </w:r>
          </w:p>
        </w:tc>
        <w:tc>
          <w:tcPr>
            <w:tcW w:w="1985" w:type="dxa"/>
            <w:tcBorders>
              <w:top w:val="single" w:sz="4" w:space="0" w:color="FFFFFF" w:themeColor="background1"/>
              <w:left w:val="single" w:sz="4" w:space="0" w:color="FFFFFF"/>
              <w:right w:val="single" w:sz="4" w:space="0" w:color="FFFFFF"/>
            </w:tcBorders>
          </w:tcPr>
          <w:p w14:paraId="37BD680F" w14:textId="73C904F1" w:rsidR="004C3B16" w:rsidRDefault="004C3B16" w:rsidP="00A90258">
            <w:pPr>
              <w:pStyle w:val="TableText"/>
              <w:spacing w:line="240" w:lineRule="auto"/>
            </w:pPr>
            <w:r>
              <w:t>29.</w:t>
            </w:r>
            <w:r w:rsidR="000056E5">
              <w:t>0</w:t>
            </w:r>
          </w:p>
        </w:tc>
        <w:tc>
          <w:tcPr>
            <w:tcW w:w="2835" w:type="dxa"/>
            <w:tcBorders>
              <w:top w:val="single" w:sz="4" w:space="0" w:color="FFFFFF" w:themeColor="background1"/>
              <w:left w:val="single" w:sz="4" w:space="0" w:color="FFFFFF"/>
              <w:right w:val="single" w:sz="4" w:space="0" w:color="FFFFFF"/>
            </w:tcBorders>
          </w:tcPr>
          <w:p w14:paraId="245FD34F" w14:textId="47F8CAD9" w:rsidR="004C3B16" w:rsidRDefault="00795E6E" w:rsidP="00A90258">
            <w:pPr>
              <w:pStyle w:val="TableText"/>
              <w:spacing w:line="240" w:lineRule="auto"/>
            </w:pPr>
            <w:r>
              <w:t>4.</w:t>
            </w:r>
            <w:r w:rsidR="00350147">
              <w:t>3</w:t>
            </w:r>
          </w:p>
        </w:tc>
      </w:tr>
    </w:tbl>
    <w:p w14:paraId="7AA9EC07" w14:textId="3C29AD57" w:rsidR="00A90258" w:rsidRDefault="00601211" w:rsidP="00813FE0">
      <w:pPr>
        <w:pStyle w:val="TableSubText"/>
      </w:pPr>
      <w:r>
        <w:rPr>
          <w:vertAlign w:val="superscript"/>
        </w:rPr>
        <w:t xml:space="preserve">1 </w:t>
      </w:r>
      <w:r>
        <w:t>P</w:t>
      </w:r>
      <w:r w:rsidR="00813FE0">
        <w:t xml:space="preserve">aths shorter than 20 m </w:t>
      </w:r>
      <w:r>
        <w:t xml:space="preserve">excluded </w:t>
      </w:r>
      <w:r w:rsidR="00813FE0">
        <w:t>(count=</w:t>
      </w:r>
      <w:r w:rsidR="00C04C2C">
        <w:t>30</w:t>
      </w:r>
      <w:r w:rsidR="00813FE0">
        <w:t>)</w:t>
      </w:r>
      <w:r>
        <w:t>.</w:t>
      </w:r>
      <w:r w:rsidR="00BA496B">
        <w:t xml:space="preserve"> Rest of the statistics remained unchanged. </w:t>
      </w:r>
    </w:p>
    <w:p w14:paraId="0D0D621A" w14:textId="77777777" w:rsidR="00813FE0" w:rsidRPr="00A90258" w:rsidRDefault="00813FE0" w:rsidP="00A90258"/>
    <w:p w14:paraId="38CE75AF" w14:textId="77777777" w:rsidR="004B2C49" w:rsidRDefault="00583FFB" w:rsidP="004B2C49">
      <w:pPr>
        <w:keepNext/>
      </w:pPr>
      <w:r>
        <w:rPr>
          <w:noProof/>
        </w:rPr>
        <w:drawing>
          <wp:inline distT="0" distB="0" distL="0" distR="0" wp14:anchorId="7611F9D3" wp14:editId="23DADE24">
            <wp:extent cx="4313349" cy="2695843"/>
            <wp:effectExtent l="0" t="0" r="508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aths_DT_len_diff_boxplot.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313349" cy="2695843"/>
                    </a:xfrm>
                    <a:prstGeom prst="rect">
                      <a:avLst/>
                    </a:prstGeom>
                  </pic:spPr>
                </pic:pic>
              </a:graphicData>
            </a:graphic>
          </wp:inline>
        </w:drawing>
      </w:r>
    </w:p>
    <w:p w14:paraId="7BACB0D7" w14:textId="52FF4D40" w:rsidR="00F85573" w:rsidRDefault="004B2C49" w:rsidP="004B2C49">
      <w:pPr>
        <w:pStyle w:val="Caption"/>
        <w:jc w:val="both"/>
      </w:pPr>
      <w:bookmarkStart w:id="87" w:name="_Toc10537523"/>
      <w:r>
        <w:t xml:space="preserve">Figure </w:t>
      </w:r>
      <w:r>
        <w:fldChar w:fldCharType="begin"/>
      </w:r>
      <w:r>
        <w:instrText xml:space="preserve"> SEQ Figure \* ARABIC </w:instrText>
      </w:r>
      <w:r>
        <w:fldChar w:fldCharType="separate"/>
      </w:r>
      <w:r w:rsidR="00D908C2">
        <w:rPr>
          <w:noProof/>
        </w:rPr>
        <w:t>24</w:t>
      </w:r>
      <w:r>
        <w:fldChar w:fldCharType="end"/>
      </w:r>
      <w:r>
        <w:t xml:space="preserve">. Path length differences to </w:t>
      </w:r>
      <w:r w:rsidR="001F5E5F">
        <w:t>reference</w:t>
      </w:r>
      <w:r>
        <w:t xml:space="preserve"> path length</w:t>
      </w:r>
      <w:r w:rsidR="005153B7">
        <w:t>s</w:t>
      </w:r>
      <w:r>
        <w:rPr>
          <w:noProof/>
        </w:rPr>
        <w:t>.</w:t>
      </w:r>
      <w:bookmarkEnd w:id="87"/>
      <w:r w:rsidR="004325FA">
        <w:rPr>
          <w:noProof/>
        </w:rPr>
        <w:t xml:space="preserve"> </w:t>
      </w:r>
    </w:p>
    <w:p w14:paraId="32998C08" w14:textId="77777777" w:rsidR="005B0DC2" w:rsidRDefault="00583FFB" w:rsidP="005B0DC2">
      <w:pPr>
        <w:keepNext/>
      </w:pPr>
      <w:r>
        <w:rPr>
          <w:noProof/>
        </w:rPr>
        <w:lastRenderedPageBreak/>
        <w:drawing>
          <wp:inline distT="0" distB="0" distL="0" distR="0" wp14:anchorId="505D1D7B" wp14:editId="1BE24878">
            <wp:extent cx="4293713" cy="26835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aths_DT_len_diff_scatter.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293713" cy="2683570"/>
                    </a:xfrm>
                    <a:prstGeom prst="rect">
                      <a:avLst/>
                    </a:prstGeom>
                  </pic:spPr>
                </pic:pic>
              </a:graphicData>
            </a:graphic>
          </wp:inline>
        </w:drawing>
      </w:r>
    </w:p>
    <w:p w14:paraId="31BC2B4A" w14:textId="0B7704CD" w:rsidR="00583FFB" w:rsidRDefault="005B0DC2" w:rsidP="002544BB">
      <w:pPr>
        <w:pStyle w:val="Caption"/>
        <w:jc w:val="both"/>
      </w:pPr>
      <w:bookmarkStart w:id="88" w:name="_Toc10537524"/>
      <w:r>
        <w:t xml:space="preserve">Figure </w:t>
      </w:r>
      <w:r>
        <w:fldChar w:fldCharType="begin"/>
      </w:r>
      <w:r>
        <w:instrText xml:space="preserve"> SEQ Figure \* ARABIC </w:instrText>
      </w:r>
      <w:r>
        <w:fldChar w:fldCharType="separate"/>
      </w:r>
      <w:r w:rsidR="00D908C2">
        <w:rPr>
          <w:noProof/>
        </w:rPr>
        <w:t>25</w:t>
      </w:r>
      <w:r>
        <w:fldChar w:fldCharType="end"/>
      </w:r>
      <w:r>
        <w:t xml:space="preserve">. </w:t>
      </w:r>
      <w:r w:rsidRPr="00851399">
        <w:t>Path length differences</w:t>
      </w:r>
      <w:r>
        <w:t xml:space="preserve"> </w:t>
      </w:r>
      <w:r w:rsidR="00E82992">
        <w:t xml:space="preserve">(m) </w:t>
      </w:r>
      <w:r w:rsidRPr="00851399">
        <w:t xml:space="preserve">to </w:t>
      </w:r>
      <w:r>
        <w:t>reference path l</w:t>
      </w:r>
      <w:r w:rsidRPr="00851399">
        <w:t>engths</w:t>
      </w:r>
      <w:r w:rsidR="005153B7">
        <w:t xml:space="preserve"> </w:t>
      </w:r>
      <w:r>
        <w:t>as a function of path length</w:t>
      </w:r>
      <w:r w:rsidRPr="00851399">
        <w:t>.</w:t>
      </w:r>
      <w:bookmarkEnd w:id="88"/>
      <w:r w:rsidR="009D0B9F">
        <w:t xml:space="preserve"> </w:t>
      </w:r>
    </w:p>
    <w:p w14:paraId="4329798D" w14:textId="77777777" w:rsidR="00E82992" w:rsidRDefault="00E82992" w:rsidP="00E82992">
      <w:pPr>
        <w:keepNext/>
      </w:pPr>
      <w:r>
        <w:rPr>
          <w:noProof/>
        </w:rPr>
        <w:drawing>
          <wp:inline distT="0" distB="0" distL="0" distR="0" wp14:anchorId="0C4BCF6C" wp14:editId="5C51DD27">
            <wp:extent cx="4260029" cy="2662518"/>
            <wp:effectExtent l="0" t="0" r="0" b="5080"/>
            <wp:docPr id="25" name="Picture 2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aths_DT_len_diff_rat_scatter.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295146" cy="2684466"/>
                    </a:xfrm>
                    <a:prstGeom prst="rect">
                      <a:avLst/>
                    </a:prstGeom>
                  </pic:spPr>
                </pic:pic>
              </a:graphicData>
            </a:graphic>
          </wp:inline>
        </w:drawing>
      </w:r>
    </w:p>
    <w:p w14:paraId="5531F894" w14:textId="14C8CE98" w:rsidR="00E82992" w:rsidRPr="00E82992" w:rsidRDefault="00E82992" w:rsidP="00E82992">
      <w:pPr>
        <w:pStyle w:val="Caption"/>
        <w:jc w:val="both"/>
      </w:pPr>
      <w:bookmarkStart w:id="89" w:name="_Toc10537525"/>
      <w:r>
        <w:t xml:space="preserve">Figure </w:t>
      </w:r>
      <w:r>
        <w:fldChar w:fldCharType="begin"/>
      </w:r>
      <w:r>
        <w:instrText xml:space="preserve"> SEQ Figure \* ARABIC </w:instrText>
      </w:r>
      <w:r>
        <w:fldChar w:fldCharType="separate"/>
      </w:r>
      <w:r w:rsidR="00D908C2">
        <w:rPr>
          <w:noProof/>
        </w:rPr>
        <w:t>26</w:t>
      </w:r>
      <w:r>
        <w:fldChar w:fldCharType="end"/>
      </w:r>
      <w:r>
        <w:t xml:space="preserve">. </w:t>
      </w:r>
      <w:r w:rsidRPr="00D9437D">
        <w:t>Path length differences (</w:t>
      </w:r>
      <w:r>
        <w:t>%</w:t>
      </w:r>
      <w:r w:rsidRPr="00D9437D">
        <w:t>) to reference path lengths as a function of path length.</w:t>
      </w:r>
      <w:bookmarkEnd w:id="89"/>
    </w:p>
    <w:p w14:paraId="62B17576" w14:textId="66FF7EE3" w:rsidR="00FF09B9" w:rsidRPr="000253AC" w:rsidRDefault="000C0B41" w:rsidP="002A6C9E">
      <w:pPr>
        <w:pStyle w:val="Heading2"/>
      </w:pPr>
      <w:bookmarkStart w:id="90" w:name="_Toc10537491"/>
      <w:r>
        <w:t>Could t</w:t>
      </w:r>
      <w:r w:rsidR="00FF09B9" w:rsidRPr="000253AC">
        <w:t xml:space="preserve">raffic noise be used as a proxy for </w:t>
      </w:r>
      <w:r w:rsidR="00194488" w:rsidRPr="000253AC">
        <w:t xml:space="preserve">overall </w:t>
      </w:r>
      <w:r w:rsidR="005D4CDE">
        <w:t>walkability</w:t>
      </w:r>
      <w:r>
        <w:t>?</w:t>
      </w:r>
      <w:bookmarkEnd w:id="90"/>
    </w:p>
    <w:p w14:paraId="033FB47C" w14:textId="31AA3997" w:rsidR="00F12065" w:rsidRPr="000253AC" w:rsidRDefault="006B299B" w:rsidP="002A6C9E">
      <w:pPr>
        <w:pStyle w:val="Heading2"/>
      </w:pPr>
      <w:bookmarkStart w:id="91" w:name="_Toc10537492"/>
      <w:r w:rsidRPr="000253AC">
        <w:t>Indirect large-scale</w:t>
      </w:r>
      <w:r w:rsidR="006D2477" w:rsidRPr="000253AC">
        <w:t xml:space="preserve"> </w:t>
      </w:r>
      <w:r w:rsidRPr="000253AC">
        <w:t xml:space="preserve">assessment of </w:t>
      </w:r>
      <w:r w:rsidR="00F16ACA" w:rsidRPr="000253AC">
        <w:t xml:space="preserve">pedestrians’ </w:t>
      </w:r>
      <w:r w:rsidR="006D2477" w:rsidRPr="000253AC">
        <w:t>e</w:t>
      </w:r>
      <w:r w:rsidR="00F12065" w:rsidRPr="000253AC">
        <w:t>xposures to traffic noise</w:t>
      </w:r>
      <w:r w:rsidR="00F16ACA" w:rsidRPr="000253AC">
        <w:t xml:space="preserve"> </w:t>
      </w:r>
      <w:r w:rsidR="00F12065" w:rsidRPr="000253AC">
        <w:t xml:space="preserve">can reveal </w:t>
      </w:r>
      <w:r w:rsidR="00931FFA">
        <w:t>significant</w:t>
      </w:r>
      <w:r w:rsidR="00F12065" w:rsidRPr="000253AC">
        <w:t xml:space="preserve"> areal differences</w:t>
      </w:r>
      <w:r w:rsidR="00D60A1F" w:rsidRPr="000253AC">
        <w:t xml:space="preserve"> in walking conditions</w:t>
      </w:r>
      <w:bookmarkEnd w:id="91"/>
    </w:p>
    <w:p w14:paraId="2DB239B4" w14:textId="263C1305" w:rsidR="005B754D" w:rsidRPr="000253AC" w:rsidRDefault="00A9469D" w:rsidP="005B754D">
      <w:pPr>
        <w:pStyle w:val="Heading2"/>
      </w:pPr>
      <w:bookmarkStart w:id="92" w:name="_Toc10537493"/>
      <w:r w:rsidRPr="000253AC">
        <w:t>C</w:t>
      </w:r>
      <w:r w:rsidR="005B754D" w:rsidRPr="000253AC">
        <w:t>onsiderable share of the exposure to traffic noise</w:t>
      </w:r>
      <w:r w:rsidR="002E7A29" w:rsidRPr="000253AC">
        <w:t xml:space="preserve"> </w:t>
      </w:r>
      <w:r w:rsidR="005B754D" w:rsidRPr="000253AC">
        <w:t xml:space="preserve">can </w:t>
      </w:r>
      <w:r w:rsidRPr="000253AC">
        <w:t>often</w:t>
      </w:r>
      <w:r w:rsidR="002F583D" w:rsidRPr="000253AC">
        <w:t xml:space="preserve"> </w:t>
      </w:r>
      <w:r w:rsidR="005B754D" w:rsidRPr="000253AC">
        <w:t>be avoided by taking an alternative path</w:t>
      </w:r>
      <w:bookmarkEnd w:id="92"/>
    </w:p>
    <w:p w14:paraId="3D0F38F0" w14:textId="50D42F03" w:rsidR="00373A4E" w:rsidRPr="000253AC" w:rsidRDefault="00D554BD" w:rsidP="002A6C9E">
      <w:pPr>
        <w:pStyle w:val="Heading2"/>
      </w:pPr>
      <w:bookmarkStart w:id="93" w:name="_Toc10537494"/>
      <w:r>
        <w:lastRenderedPageBreak/>
        <w:t>Definition</w:t>
      </w:r>
      <w:r w:rsidR="002A6C9E" w:rsidRPr="000253AC">
        <w:t xml:space="preserve"> of </w:t>
      </w:r>
      <w:r>
        <w:t xml:space="preserve">the </w:t>
      </w:r>
      <w:r w:rsidR="002A6C9E" w:rsidRPr="000253AC">
        <w:t xml:space="preserve">environmental impedance function is critical yet </w:t>
      </w:r>
      <w:r w:rsidR="00136ECA" w:rsidRPr="000253AC">
        <w:t>somewhat</w:t>
      </w:r>
      <w:r w:rsidR="002A6C9E" w:rsidRPr="000253AC">
        <w:t xml:space="preserve"> arbitrary in </w:t>
      </w:r>
      <w:r>
        <w:t>quiet path optimization</w:t>
      </w:r>
      <w:bookmarkEnd w:id="93"/>
    </w:p>
    <w:p w14:paraId="5BE30035" w14:textId="033DA936" w:rsidR="005F4DD3" w:rsidRPr="000253AC" w:rsidRDefault="00527574" w:rsidP="00373A4E">
      <w:pPr>
        <w:pStyle w:val="Heading2"/>
      </w:pPr>
      <w:bookmarkStart w:id="94" w:name="_Toc10537495"/>
      <w:r>
        <w:t xml:space="preserve">Alternative </w:t>
      </w:r>
      <w:r w:rsidR="00373A4E" w:rsidRPr="000253AC">
        <w:t>quiet path</w:t>
      </w:r>
      <w:r>
        <w:t>s</w:t>
      </w:r>
      <w:r w:rsidR="00373A4E" w:rsidRPr="000253AC">
        <w:t xml:space="preserve"> need to be calculated </w:t>
      </w:r>
      <w:r w:rsidR="002D00D2">
        <w:t>to suit</w:t>
      </w:r>
      <w:r w:rsidR="005F4DD3" w:rsidRPr="000253AC">
        <w:t xml:space="preserve"> different situations and users with varying preferences</w:t>
      </w:r>
      <w:bookmarkEnd w:id="94"/>
    </w:p>
    <w:p w14:paraId="734F66DF" w14:textId="5ED9A71A" w:rsidR="00BC2DD7" w:rsidRDefault="00F76226" w:rsidP="00C2506D">
      <w:pPr>
        <w:pStyle w:val="Heading2"/>
      </w:pPr>
      <w:bookmarkStart w:id="95" w:name="_Toc10537496"/>
      <w:r w:rsidRPr="000253AC">
        <w:t>Publishing</w:t>
      </w:r>
      <w:r w:rsidR="001F7663" w:rsidRPr="000253AC">
        <w:t xml:space="preserve"> </w:t>
      </w:r>
      <w:r w:rsidRPr="000253AC">
        <w:t>a</w:t>
      </w:r>
      <w:r w:rsidR="00BF413A" w:rsidRPr="000253AC">
        <w:t xml:space="preserve"> </w:t>
      </w:r>
      <w:r w:rsidRPr="000253AC">
        <w:t xml:space="preserve">green </w:t>
      </w:r>
      <w:r w:rsidR="001F7663" w:rsidRPr="000253AC">
        <w:t xml:space="preserve">path routing application </w:t>
      </w:r>
      <w:r w:rsidRPr="000253AC">
        <w:t>online</w:t>
      </w:r>
      <w:r w:rsidR="00BF413A" w:rsidRPr="000253AC">
        <w:t xml:space="preserve"> can facilitate citizens to choos</w:t>
      </w:r>
      <w:r w:rsidR="003A0E06" w:rsidRPr="000253AC">
        <w:t>e</w:t>
      </w:r>
      <w:r w:rsidR="00BF413A" w:rsidRPr="000253AC">
        <w:t xml:space="preserve"> healthier paths</w:t>
      </w:r>
      <w:bookmarkEnd w:id="95"/>
    </w:p>
    <w:p w14:paraId="5EEC6C15" w14:textId="04DC204B" w:rsidR="00B272B5" w:rsidRDefault="00994CE5" w:rsidP="00B86E9C">
      <w:pPr>
        <w:pStyle w:val="Heading2"/>
      </w:pPr>
      <w:bookmarkStart w:id="96" w:name="_Toc10537497"/>
      <w:r>
        <w:t>Revised</w:t>
      </w:r>
      <w:r w:rsidR="00B272B5">
        <w:t xml:space="preserve"> technical </w:t>
      </w:r>
      <w:r w:rsidR="00B26D9F">
        <w:t>implementation</w:t>
      </w:r>
      <w:r w:rsidR="00B272B5">
        <w:t xml:space="preserve"> </w:t>
      </w:r>
      <w:r w:rsidR="00B26D9F">
        <w:t>is</w:t>
      </w:r>
      <w:r w:rsidR="00B272B5">
        <w:t xml:space="preserve"> </w:t>
      </w:r>
      <w:r w:rsidR="006A0330">
        <w:t>required</w:t>
      </w:r>
      <w:r w:rsidR="003E487F">
        <w:t xml:space="preserve"> </w:t>
      </w:r>
      <w:r w:rsidR="006A0330">
        <w:t>to enable</w:t>
      </w:r>
      <w:r w:rsidR="00B272B5">
        <w:t xml:space="preserve"> real-time green path </w:t>
      </w:r>
      <w:r w:rsidR="00BB7CA0">
        <w:t>route optimization</w:t>
      </w:r>
      <w:bookmarkEnd w:id="96"/>
    </w:p>
    <w:p w14:paraId="3BC9FDA5" w14:textId="391E39FF" w:rsidR="005D7711" w:rsidRDefault="005D7711" w:rsidP="005D7711">
      <w:pPr>
        <w:pStyle w:val="Heading2"/>
      </w:pPr>
      <w:r>
        <w:t xml:space="preserve">Least exposure path route optimization should be developed </w:t>
      </w:r>
      <w:r w:rsidR="00726203">
        <w:t>as a concept to consider multiple pollutants</w:t>
      </w:r>
    </w:p>
    <w:p w14:paraId="116D6369" w14:textId="77777777" w:rsidR="005D7711" w:rsidRPr="005D7711" w:rsidRDefault="005D7711" w:rsidP="005D7711"/>
    <w:p w14:paraId="0CE03AD3" w14:textId="77777777" w:rsidR="00C2506D" w:rsidRPr="00C2506D" w:rsidRDefault="00C2506D" w:rsidP="00C2506D"/>
    <w:p w14:paraId="18874524" w14:textId="7B518266" w:rsidR="00E14562" w:rsidRPr="000253AC" w:rsidRDefault="00BC2DD7" w:rsidP="00B31DAC">
      <w:pPr>
        <w:pStyle w:val="Heading1"/>
      </w:pPr>
      <w:bookmarkStart w:id="97" w:name="_Toc10537498"/>
      <w:r w:rsidRPr="000253AC">
        <w:t>Conclusions</w:t>
      </w:r>
      <w:bookmarkEnd w:id="97"/>
    </w:p>
    <w:p w14:paraId="0E3A27A1" w14:textId="31D12BF9" w:rsidR="00F76226" w:rsidRDefault="00F76226" w:rsidP="00F76226">
      <w:pPr>
        <w:spacing w:after="0" w:line="240" w:lineRule="auto"/>
        <w:jc w:val="left"/>
      </w:pPr>
    </w:p>
    <w:p w14:paraId="4090B165" w14:textId="77777777" w:rsidR="00762194" w:rsidRPr="000253AC" w:rsidRDefault="00762194" w:rsidP="00F76226">
      <w:pPr>
        <w:spacing w:after="0" w:line="240" w:lineRule="auto"/>
        <w:jc w:val="left"/>
      </w:pPr>
    </w:p>
    <w:p w14:paraId="100B46C8" w14:textId="3E4DF291" w:rsidR="0098465E" w:rsidRPr="000253AC" w:rsidRDefault="007614A2" w:rsidP="007614A2">
      <w:pPr>
        <w:pStyle w:val="Heading1"/>
      </w:pPr>
      <w:bookmarkStart w:id="98" w:name="_Toc10537499"/>
      <w:r w:rsidRPr="000253AC">
        <w:t>References</w:t>
      </w:r>
      <w:bookmarkEnd w:id="98"/>
    </w:p>
    <w:p w14:paraId="27D9F192" w14:textId="77777777" w:rsidR="003A50E2" w:rsidRPr="003A50E2" w:rsidRDefault="00410501" w:rsidP="003A50E2">
      <w:pPr>
        <w:pStyle w:val="Bibliography"/>
      </w:pPr>
      <w:r w:rsidRPr="000253AC">
        <w:fldChar w:fldCharType="begin"/>
      </w:r>
      <w:r w:rsidR="006A505B" w:rsidRPr="000253AC">
        <w:instrText xml:space="preserve"> ADDIN ZOTERO_BIBL {"uncited":[],"omitted":[],"custom":[]} CSL_BIBLIOGRAPHY </w:instrText>
      </w:r>
      <w:r w:rsidRPr="000253AC">
        <w:fldChar w:fldCharType="separate"/>
      </w:r>
      <w:r w:rsidR="003A50E2" w:rsidRPr="003A50E2">
        <w:t xml:space="preserve">Apparicio, P., Carrier, M., Gelb, J., Séguin, A.-M., &amp; Kingham, S. (2016). Cyclists’ exposure to air pollution and road traffic noise in central city neighbourhoods of Montreal. </w:t>
      </w:r>
      <w:r w:rsidR="003A50E2" w:rsidRPr="003A50E2">
        <w:rPr>
          <w:i/>
          <w:iCs/>
        </w:rPr>
        <w:t>Journal of Transport Geography</w:t>
      </w:r>
      <w:r w:rsidR="003A50E2" w:rsidRPr="003A50E2">
        <w:t xml:space="preserve">, </w:t>
      </w:r>
      <w:r w:rsidR="003A50E2" w:rsidRPr="003A50E2">
        <w:rPr>
          <w:i/>
          <w:iCs/>
        </w:rPr>
        <w:t>57</w:t>
      </w:r>
      <w:r w:rsidR="003A50E2" w:rsidRPr="003A50E2">
        <w:t>, 63–69.</w:t>
      </w:r>
    </w:p>
    <w:p w14:paraId="6F15342B" w14:textId="77777777" w:rsidR="003A50E2" w:rsidRPr="003A50E2" w:rsidRDefault="003A50E2" w:rsidP="003A50E2">
      <w:pPr>
        <w:pStyle w:val="Bibliography"/>
      </w:pPr>
      <w:r w:rsidRPr="003A50E2">
        <w:t xml:space="preserve">Babisch, W., Beule, B., Schust, M., Kersten, N., &amp; Ising, H. (2005). Traffic noise and risk of myocardial infarction. </w:t>
      </w:r>
      <w:r w:rsidRPr="003A50E2">
        <w:rPr>
          <w:i/>
          <w:iCs/>
        </w:rPr>
        <w:t>Epidemiology</w:t>
      </w:r>
      <w:r w:rsidRPr="003A50E2">
        <w:t>, 33–40.</w:t>
      </w:r>
    </w:p>
    <w:p w14:paraId="1B7F566D" w14:textId="77777777" w:rsidR="003A50E2" w:rsidRPr="003A50E2" w:rsidRDefault="003A50E2" w:rsidP="003A50E2">
      <w:pPr>
        <w:pStyle w:val="Bibliography"/>
      </w:pPr>
      <w:r w:rsidRPr="003A50E2">
        <w:t xml:space="preserve">Cole-Hunter, T., Morawska, L., Stewart, I., Jayaratne, R., &amp; Solomon, C. (2012). Inhaled particle counts on bicycle commute routes of low and high proximity to motorised traffic. </w:t>
      </w:r>
      <w:r w:rsidRPr="003A50E2">
        <w:rPr>
          <w:i/>
          <w:iCs/>
        </w:rPr>
        <w:t>Atmospheric Environment</w:t>
      </w:r>
      <w:r w:rsidRPr="003A50E2">
        <w:t xml:space="preserve">, </w:t>
      </w:r>
      <w:r w:rsidRPr="003A50E2">
        <w:rPr>
          <w:i/>
          <w:iCs/>
        </w:rPr>
        <w:t>61</w:t>
      </w:r>
      <w:r w:rsidRPr="003A50E2">
        <w:t>, 197–203. https://doi.org/10.1016/j.atmosenv.2012.06.041</w:t>
      </w:r>
    </w:p>
    <w:p w14:paraId="7F23505C" w14:textId="77777777" w:rsidR="003A50E2" w:rsidRPr="003A50E2" w:rsidRDefault="003A50E2" w:rsidP="003A50E2">
      <w:pPr>
        <w:pStyle w:val="Bibliography"/>
      </w:pPr>
      <w:r w:rsidRPr="003A50E2">
        <w:rPr>
          <w:i/>
          <w:iCs/>
        </w:rPr>
        <w:lastRenderedPageBreak/>
        <w:t>Helsingin kaupungin meluselvitys 2017</w:t>
      </w:r>
      <w:r w:rsidRPr="003A50E2">
        <w:t>. (2017). Retrieved from https://www.hel.fi/helsinki/fi/asuminen-ja-ymparisto/ymparistonsuojelu/ilmanlaatu-ja-melu/selvitys/</w:t>
      </w:r>
    </w:p>
    <w:p w14:paraId="08CEE58B" w14:textId="77777777" w:rsidR="003A50E2" w:rsidRPr="003A50E2" w:rsidRDefault="003A50E2" w:rsidP="003A50E2">
      <w:pPr>
        <w:pStyle w:val="Bibliography"/>
      </w:pPr>
      <w:r w:rsidRPr="003A50E2">
        <w:t xml:space="preserve">Ising, H., Dienel, D., Günther, T., &amp; Markert, B. (1980). Health effects of traffic noise. </w:t>
      </w:r>
      <w:r w:rsidRPr="003A50E2">
        <w:rPr>
          <w:i/>
          <w:iCs/>
        </w:rPr>
        <w:t>International Archives of Occupational and Environmental Health</w:t>
      </w:r>
      <w:r w:rsidRPr="003A50E2">
        <w:t xml:space="preserve">, </w:t>
      </w:r>
      <w:r w:rsidRPr="003A50E2">
        <w:rPr>
          <w:i/>
          <w:iCs/>
        </w:rPr>
        <w:t>47</w:t>
      </w:r>
      <w:r w:rsidRPr="003A50E2">
        <w:t>(2), 179–190.</w:t>
      </w:r>
    </w:p>
    <w:p w14:paraId="0448AC63" w14:textId="77777777" w:rsidR="003A50E2" w:rsidRPr="003A50E2" w:rsidRDefault="003A50E2" w:rsidP="003A50E2">
      <w:pPr>
        <w:pStyle w:val="Bibliography"/>
      </w:pPr>
      <w:r w:rsidRPr="003A50E2">
        <w:t xml:space="preserve">Jäppinen, S., Toivonen, T., &amp; Salonen, M. (2013). Modelling the potential effect of shared bicycles on public transport travel times in Greater Helsinki: An open data approach. </w:t>
      </w:r>
      <w:r w:rsidRPr="003A50E2">
        <w:rPr>
          <w:i/>
          <w:iCs/>
        </w:rPr>
        <w:t>Applied Geography</w:t>
      </w:r>
      <w:r w:rsidRPr="003A50E2">
        <w:t xml:space="preserve">, </w:t>
      </w:r>
      <w:r w:rsidRPr="003A50E2">
        <w:rPr>
          <w:i/>
          <w:iCs/>
        </w:rPr>
        <w:t>43</w:t>
      </w:r>
      <w:r w:rsidRPr="003A50E2">
        <w:t>, 13–24. https://doi.org/10.1016/j.apgeog.2013.05.010</w:t>
      </w:r>
    </w:p>
    <w:p w14:paraId="730A0FDA" w14:textId="77777777" w:rsidR="003A50E2" w:rsidRPr="003A50E2" w:rsidRDefault="003A50E2" w:rsidP="003A50E2">
      <w:pPr>
        <w:pStyle w:val="Bibliography"/>
      </w:pPr>
      <w:r w:rsidRPr="003A50E2">
        <w:t xml:space="preserve">Lwin, K. K., &amp; Murayama, Y. (2011). Modelling of urban green space walkability: Eco-friendly walk score calculator. </w:t>
      </w:r>
      <w:r w:rsidRPr="003A50E2">
        <w:rPr>
          <w:i/>
          <w:iCs/>
        </w:rPr>
        <w:t>Computers, Environment and Urban Systems</w:t>
      </w:r>
      <w:r w:rsidRPr="003A50E2">
        <w:t xml:space="preserve">, </w:t>
      </w:r>
      <w:r w:rsidRPr="003A50E2">
        <w:rPr>
          <w:i/>
          <w:iCs/>
        </w:rPr>
        <w:t>35</w:t>
      </w:r>
      <w:r w:rsidRPr="003A50E2">
        <w:t>(5), 408–420. https://doi.org/10.1016/j.compenvurbsys.2011.05.002</w:t>
      </w:r>
    </w:p>
    <w:p w14:paraId="640F1FBF" w14:textId="77777777" w:rsidR="003A50E2" w:rsidRPr="003A50E2" w:rsidRDefault="003A50E2" w:rsidP="003A50E2">
      <w:pPr>
        <w:pStyle w:val="Bibliography"/>
      </w:pPr>
      <w:r w:rsidRPr="003A50E2">
        <w:t xml:space="preserve">Lwin, K. K., &amp; Murayama, Y. (2013). Smart eco-path finder for mobile GIS users. </w:t>
      </w:r>
      <w:r w:rsidRPr="003A50E2">
        <w:rPr>
          <w:i/>
          <w:iCs/>
        </w:rPr>
        <w:t>URISA Journal</w:t>
      </w:r>
      <w:r w:rsidRPr="003A50E2">
        <w:t xml:space="preserve">, </w:t>
      </w:r>
      <w:r w:rsidRPr="003A50E2">
        <w:rPr>
          <w:i/>
          <w:iCs/>
        </w:rPr>
        <w:t>25</w:t>
      </w:r>
      <w:r w:rsidRPr="003A50E2">
        <w:t>(2), 5–14.</w:t>
      </w:r>
    </w:p>
    <w:p w14:paraId="3341BE7A" w14:textId="77777777" w:rsidR="003A50E2" w:rsidRPr="003A50E2" w:rsidRDefault="003A50E2" w:rsidP="003A50E2">
      <w:pPr>
        <w:pStyle w:val="Bibliography"/>
      </w:pPr>
      <w:r w:rsidRPr="003A50E2">
        <w:t xml:space="preserve">Maghelal, P. K., &amp; Capp, C. J. (2011). Walkability: A Review of Existing Pedestrian Indices. </w:t>
      </w:r>
      <w:r w:rsidRPr="003A50E2">
        <w:rPr>
          <w:i/>
          <w:iCs/>
        </w:rPr>
        <w:t>Journal of the Urban &amp; Regional Information Systems Association</w:t>
      </w:r>
      <w:r w:rsidRPr="003A50E2">
        <w:t xml:space="preserve">, </w:t>
      </w:r>
      <w:r w:rsidRPr="003A50E2">
        <w:rPr>
          <w:i/>
          <w:iCs/>
        </w:rPr>
        <w:t>23</w:t>
      </w:r>
      <w:r w:rsidRPr="003A50E2">
        <w:t>(2).</w:t>
      </w:r>
    </w:p>
    <w:p w14:paraId="7C350ADC" w14:textId="77777777" w:rsidR="003A50E2" w:rsidRPr="003A50E2" w:rsidRDefault="003A50E2" w:rsidP="003A50E2">
      <w:pPr>
        <w:pStyle w:val="Bibliography"/>
      </w:pPr>
      <w:r w:rsidRPr="003A50E2">
        <w:t xml:space="preserve">Pucher, J., &amp; Buehler, R. (2010). Walking and cycling for healthy cities. </w:t>
      </w:r>
      <w:r w:rsidRPr="003A50E2">
        <w:rPr>
          <w:i/>
          <w:iCs/>
        </w:rPr>
        <w:t>Built Environment</w:t>
      </w:r>
      <w:r w:rsidRPr="003A50E2">
        <w:t xml:space="preserve">, </w:t>
      </w:r>
      <w:r w:rsidRPr="003A50E2">
        <w:rPr>
          <w:i/>
          <w:iCs/>
        </w:rPr>
        <w:t>36</w:t>
      </w:r>
      <w:r w:rsidRPr="003A50E2">
        <w:t>(4), 391–414.</w:t>
      </w:r>
    </w:p>
    <w:p w14:paraId="19EE9123" w14:textId="77777777" w:rsidR="003A50E2" w:rsidRPr="003A50E2" w:rsidRDefault="003A50E2" w:rsidP="003A50E2">
      <w:pPr>
        <w:pStyle w:val="Bibliography"/>
      </w:pPr>
      <w:r w:rsidRPr="003A50E2">
        <w:t xml:space="preserve">Quercia, D., Schifanella, R., &amp; Aiello, L. M. (2014). The shortest path to happiness: Recommending beautiful, quiet, and happy routes in the city. </w:t>
      </w:r>
      <w:r w:rsidRPr="003A50E2">
        <w:rPr>
          <w:i/>
          <w:iCs/>
        </w:rPr>
        <w:t>Proceedings of the 25th ACM Conference on Hypertext and Social Media</w:t>
      </w:r>
      <w:r w:rsidRPr="003A50E2">
        <w:t>, 116–125. ACM.</w:t>
      </w:r>
    </w:p>
    <w:p w14:paraId="70429EE3" w14:textId="77777777" w:rsidR="003A50E2" w:rsidRPr="003A50E2" w:rsidRDefault="003A50E2" w:rsidP="003A50E2">
      <w:pPr>
        <w:pStyle w:val="Bibliography"/>
      </w:pPr>
      <w:r w:rsidRPr="003A50E2">
        <w:t xml:space="preserve">Ribeiro, P., &amp; Mendes, J. F. (2011). Route planning for soft modes of transport: healthy routes. </w:t>
      </w:r>
      <w:r w:rsidRPr="003A50E2">
        <w:rPr>
          <w:i/>
          <w:iCs/>
        </w:rPr>
        <w:t>WIT Transactions on The Built Environment</w:t>
      </w:r>
      <w:r w:rsidRPr="003A50E2">
        <w:t xml:space="preserve">, </w:t>
      </w:r>
      <w:r w:rsidRPr="003A50E2">
        <w:rPr>
          <w:i/>
          <w:iCs/>
        </w:rPr>
        <w:t>116</w:t>
      </w:r>
      <w:r w:rsidRPr="003A50E2">
        <w:t>, 677–688.</w:t>
      </w:r>
    </w:p>
    <w:p w14:paraId="46D66CFD" w14:textId="77777777" w:rsidR="003A50E2" w:rsidRPr="003A50E2" w:rsidRDefault="003A50E2" w:rsidP="003A50E2">
      <w:pPr>
        <w:pStyle w:val="Bibliography"/>
      </w:pPr>
      <w:r w:rsidRPr="003A50E2">
        <w:t xml:space="preserve">Sheng, N., &amp; Tang, U. W. (2011). Spatial Analysis of Urban Form and Pedestrian Exposure to Traffic Noise. </w:t>
      </w:r>
      <w:r w:rsidRPr="003A50E2">
        <w:rPr>
          <w:i/>
          <w:iCs/>
        </w:rPr>
        <w:t>International Journal of Environmental Research and Public Health</w:t>
      </w:r>
      <w:r w:rsidRPr="003A50E2">
        <w:t xml:space="preserve">, </w:t>
      </w:r>
      <w:r w:rsidRPr="003A50E2">
        <w:rPr>
          <w:i/>
          <w:iCs/>
        </w:rPr>
        <w:t>8</w:t>
      </w:r>
      <w:r w:rsidRPr="003A50E2">
        <w:t>(6), 1977–1990. https://doi.org/10.3390/ijerph8061977</w:t>
      </w:r>
    </w:p>
    <w:p w14:paraId="2B200FEF" w14:textId="77777777" w:rsidR="003A50E2" w:rsidRPr="003A50E2" w:rsidRDefault="003A50E2" w:rsidP="003A50E2">
      <w:pPr>
        <w:pStyle w:val="Bibliography"/>
      </w:pPr>
      <w:r w:rsidRPr="003A50E2">
        <w:t xml:space="preserve">Tainio, M., de Nazelle, A. J., Götschi, T., Kahlmeier, S., Rojas-Rueda, D., Nieuwenhuijsen, M. J., … Woodcock, J. (2016). Can air pollution negate the health benefits of cycling and walking? </w:t>
      </w:r>
      <w:r w:rsidRPr="003A50E2">
        <w:rPr>
          <w:i/>
          <w:iCs/>
        </w:rPr>
        <w:t>Preventive Medicine</w:t>
      </w:r>
      <w:r w:rsidRPr="003A50E2">
        <w:t xml:space="preserve">, </w:t>
      </w:r>
      <w:r w:rsidRPr="003A50E2">
        <w:rPr>
          <w:i/>
          <w:iCs/>
        </w:rPr>
        <w:t>87</w:t>
      </w:r>
      <w:r w:rsidRPr="003A50E2">
        <w:t>, 233–236. https://doi.org/10.1016/j.ypmed.2016.02.002</w:t>
      </w:r>
    </w:p>
    <w:p w14:paraId="08101E7E" w14:textId="77777777" w:rsidR="003A50E2" w:rsidRPr="003A50E2" w:rsidRDefault="003A50E2" w:rsidP="003A50E2">
      <w:pPr>
        <w:pStyle w:val="Bibliography"/>
      </w:pPr>
      <w:r w:rsidRPr="003A50E2">
        <w:t xml:space="preserve">Toivonen, T., Salonen, M., Tenkanen, H., Saarsalmi, P., Jaakkola, T., &amp; Järvi, J. (2014). Joukkoliikenteellä, autolla ja kävellen: avoin saavutettavuusaineisto pääkaupunkiseudulta. </w:t>
      </w:r>
      <w:r w:rsidRPr="003A50E2">
        <w:rPr>
          <w:i/>
          <w:iCs/>
        </w:rPr>
        <w:t>Terra 126 (2014): 3</w:t>
      </w:r>
      <w:r w:rsidRPr="003A50E2">
        <w:t>.</w:t>
      </w:r>
    </w:p>
    <w:p w14:paraId="6D6E7301" w14:textId="77777777" w:rsidR="003A50E2" w:rsidRPr="003A50E2" w:rsidRDefault="003A50E2" w:rsidP="003A50E2">
      <w:pPr>
        <w:pStyle w:val="Bibliography"/>
      </w:pPr>
      <w:r w:rsidRPr="003A50E2">
        <w:t xml:space="preserve">Whyatt, J. D., Pooley, C., Coulton, P., Moser, M., Bamford, W., &amp; Davies, G. (2007). Estimating personal exposure to air pollution on the journey to and from school using GPS, GIS and </w:t>
      </w:r>
      <w:r w:rsidRPr="003A50E2">
        <w:lastRenderedPageBreak/>
        <w:t xml:space="preserve">mobile phone technology. </w:t>
      </w:r>
      <w:r w:rsidRPr="003A50E2">
        <w:rPr>
          <w:i/>
          <w:iCs/>
        </w:rPr>
        <w:t>11th International Conference on Harmonisation within Atmospheric Dispersion Modelling for Regulatory Purposes</w:t>
      </w:r>
      <w:r w:rsidRPr="003A50E2">
        <w:t xml:space="preserve">, </w:t>
      </w:r>
      <w:r w:rsidRPr="003A50E2">
        <w:rPr>
          <w:i/>
          <w:iCs/>
        </w:rPr>
        <w:t>1</w:t>
      </w:r>
      <w:r w:rsidRPr="003A50E2">
        <w:t>, 2–5.</w:t>
      </w:r>
    </w:p>
    <w:p w14:paraId="04D2FC66" w14:textId="104B7DF1" w:rsidR="00BA3492" w:rsidRDefault="00410501" w:rsidP="00BA3492">
      <w:r w:rsidRPr="000253AC">
        <w:fldChar w:fldCharType="end"/>
      </w:r>
    </w:p>
    <w:p w14:paraId="0219B267" w14:textId="77777777" w:rsidR="00EB05F0" w:rsidRDefault="00EB05F0">
      <w:pPr>
        <w:spacing w:after="0" w:line="240" w:lineRule="auto"/>
        <w:jc w:val="left"/>
        <w:rPr>
          <w:b/>
          <w:bCs/>
        </w:rPr>
      </w:pPr>
      <w:r>
        <w:rPr>
          <w:b/>
          <w:bCs/>
        </w:rPr>
        <w:br w:type="page"/>
      </w:r>
    </w:p>
    <w:p w14:paraId="3B2B3C46" w14:textId="7CB9E1D5" w:rsidR="00BA3492" w:rsidRPr="00BF7CA7" w:rsidRDefault="00BA3492" w:rsidP="00BA3492">
      <w:pPr>
        <w:rPr>
          <w:sz w:val="36"/>
          <w:szCs w:val="36"/>
        </w:rPr>
      </w:pPr>
      <w:r w:rsidRPr="00BF7CA7">
        <w:rPr>
          <w:sz w:val="36"/>
          <w:szCs w:val="36"/>
        </w:rPr>
        <w:lastRenderedPageBreak/>
        <w:t>APPENDICES</w:t>
      </w:r>
    </w:p>
    <w:p w14:paraId="36A20AD7" w14:textId="77777777" w:rsidR="00BA3492" w:rsidRPr="00BA3492" w:rsidRDefault="00BA3492" w:rsidP="00BA3492">
      <w:pPr>
        <w:rPr>
          <w:b/>
          <w:bCs/>
        </w:rPr>
      </w:pPr>
    </w:p>
    <w:sectPr w:rsidR="00BA3492" w:rsidRPr="00BA3492" w:rsidSect="00A268E1">
      <w:footerReference w:type="default" r:id="rId37"/>
      <w:pgSz w:w="11900" w:h="16840"/>
      <w:pgMar w:top="1417" w:right="1134" w:bottom="1417" w:left="1134"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159093" w14:textId="77777777" w:rsidR="00A1458D" w:rsidRDefault="00A1458D" w:rsidP="00F939A9">
      <w:pPr>
        <w:spacing w:after="0" w:line="240" w:lineRule="auto"/>
      </w:pPr>
      <w:r>
        <w:separator/>
      </w:r>
    </w:p>
  </w:endnote>
  <w:endnote w:type="continuationSeparator" w:id="0">
    <w:p w14:paraId="13B04EE4" w14:textId="77777777" w:rsidR="00A1458D" w:rsidRDefault="00A1458D"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50643585"/>
      <w:docPartObj>
        <w:docPartGallery w:val="Page Numbers (Bottom of Page)"/>
        <w:docPartUnique/>
      </w:docPartObj>
    </w:sdtPr>
    <w:sdtContent>
      <w:p w14:paraId="6C07C6E2" w14:textId="37957284" w:rsidR="00C9630C" w:rsidRDefault="00C9630C"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02C6EB" w14:textId="77777777" w:rsidR="00C9630C" w:rsidRDefault="00C9630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78917302"/>
      <w:docPartObj>
        <w:docPartGallery w:val="Page Numbers (Bottom of Page)"/>
        <w:docPartUnique/>
      </w:docPartObj>
    </w:sdtPr>
    <w:sdtContent>
      <w:p w14:paraId="2822AC7E" w14:textId="6F2B5791" w:rsidR="00C9630C" w:rsidRDefault="00C9630C"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5</w:t>
        </w:r>
        <w:r>
          <w:rPr>
            <w:rStyle w:val="PageNumber"/>
          </w:rPr>
          <w:fldChar w:fldCharType="end"/>
        </w:r>
      </w:p>
    </w:sdtContent>
  </w:sdt>
  <w:p w14:paraId="7908A92A" w14:textId="77777777" w:rsidR="00C9630C" w:rsidRDefault="00C9630C" w:rsidP="0098585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09DBC3" w14:textId="77777777" w:rsidR="00A1458D" w:rsidRDefault="00A1458D" w:rsidP="00F939A9">
      <w:pPr>
        <w:spacing w:after="0" w:line="240" w:lineRule="auto"/>
      </w:pPr>
      <w:r>
        <w:separator/>
      </w:r>
    </w:p>
  </w:footnote>
  <w:footnote w:type="continuationSeparator" w:id="0">
    <w:p w14:paraId="7335B515" w14:textId="77777777" w:rsidR="00A1458D" w:rsidRDefault="00A1458D"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92C87A7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DA6EF1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098FF4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4323E3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11AE4B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3E8B1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B02DC3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5C248E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E30A0F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A36E42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991395B"/>
    <w:multiLevelType w:val="multilevel"/>
    <w:tmpl w:val="3942F20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0BE63334"/>
    <w:multiLevelType w:val="multilevel"/>
    <w:tmpl w:val="8098EF50"/>
    <w:lvl w:ilvl="0">
      <w:start w:val="1"/>
      <w:numFmt w:val="decimal"/>
      <w:lvlText w:val="%1."/>
      <w:lvlJc w:val="left"/>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0E520660"/>
    <w:multiLevelType w:val="multilevel"/>
    <w:tmpl w:val="A782C0FA"/>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0F590B05"/>
    <w:multiLevelType w:val="hybridMultilevel"/>
    <w:tmpl w:val="78AE5066"/>
    <w:lvl w:ilvl="0" w:tplc="85EC388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8E135F9"/>
    <w:multiLevelType w:val="multilevel"/>
    <w:tmpl w:val="67AA7672"/>
    <w:lvl w:ilvl="0">
      <w:start w:val="1"/>
      <w:numFmt w:val="decimal"/>
      <w:suff w:val="space"/>
      <w:lvlText w:val="%1."/>
      <w:lvlJc w:val="left"/>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2A0B1824"/>
    <w:multiLevelType w:val="multilevel"/>
    <w:tmpl w:val="B590DDC2"/>
    <w:lvl w:ilvl="0">
      <w:start w:val="1"/>
      <w:numFmt w:val="decimal"/>
      <w:lvlText w:val="%1"/>
      <w:lvlJc w:val="left"/>
      <w:pPr>
        <w:ind w:left="432" w:hanging="432"/>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2D8D325F"/>
    <w:multiLevelType w:val="multilevel"/>
    <w:tmpl w:val="CB7AA336"/>
    <w:lvl w:ilvl="0">
      <w:start w:val="1"/>
      <w:numFmt w:val="decimal"/>
      <w:lvlText w:val="%1"/>
      <w:lvlJc w:val="left"/>
      <w:pPr>
        <w:ind w:left="716" w:hanging="432"/>
      </w:pPr>
      <w:rPr>
        <w:rFonts w:hint="default"/>
      </w:rPr>
    </w:lvl>
    <w:lvl w:ilvl="1">
      <w:start w:val="1"/>
      <w:numFmt w:val="decimal"/>
      <w:lvlText w:val="%1.%2"/>
      <w:lvlJc w:val="left"/>
      <w:pPr>
        <w:ind w:left="860" w:hanging="576"/>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8" w:hanging="864"/>
      </w:pPr>
      <w:rPr>
        <w:rFonts w:hint="default"/>
      </w:rPr>
    </w:lvl>
    <w:lvl w:ilvl="4">
      <w:start w:val="1"/>
      <w:numFmt w:val="decimal"/>
      <w:lvlText w:val="%1.%2.%3.%4.%5"/>
      <w:lvlJc w:val="left"/>
      <w:pPr>
        <w:ind w:left="1292" w:hanging="1008"/>
      </w:pPr>
      <w:rPr>
        <w:rFonts w:hint="default"/>
      </w:rPr>
    </w:lvl>
    <w:lvl w:ilvl="5">
      <w:start w:val="1"/>
      <w:numFmt w:val="decimal"/>
      <w:lvlText w:val="%1.%2.%3.%4.%5.%6"/>
      <w:lvlJc w:val="left"/>
      <w:pPr>
        <w:ind w:left="1436" w:hanging="1152"/>
      </w:pPr>
      <w:rPr>
        <w:rFonts w:hint="default"/>
      </w:rPr>
    </w:lvl>
    <w:lvl w:ilvl="6">
      <w:start w:val="1"/>
      <w:numFmt w:val="decimal"/>
      <w:lvlText w:val="%1.%2.%3.%4.%5.%6.%7"/>
      <w:lvlJc w:val="left"/>
      <w:pPr>
        <w:ind w:left="1580" w:hanging="1296"/>
      </w:pPr>
      <w:rPr>
        <w:rFonts w:hint="default"/>
      </w:rPr>
    </w:lvl>
    <w:lvl w:ilvl="7">
      <w:start w:val="1"/>
      <w:numFmt w:val="decimal"/>
      <w:lvlText w:val="%1.%2.%3.%4.%5.%6.%7.%8"/>
      <w:lvlJc w:val="left"/>
      <w:pPr>
        <w:ind w:left="1724" w:hanging="1440"/>
      </w:pPr>
      <w:rPr>
        <w:rFonts w:hint="default"/>
      </w:rPr>
    </w:lvl>
    <w:lvl w:ilvl="8">
      <w:start w:val="1"/>
      <w:numFmt w:val="decimal"/>
      <w:lvlText w:val="%1.%2.%3.%4.%5.%6.%7.%8.%9"/>
      <w:lvlJc w:val="left"/>
      <w:pPr>
        <w:ind w:left="1868" w:hanging="1584"/>
      </w:pPr>
      <w:rPr>
        <w:rFonts w:hint="default"/>
      </w:rPr>
    </w:lvl>
  </w:abstractNum>
  <w:abstractNum w:abstractNumId="18"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E42C8F"/>
    <w:multiLevelType w:val="multilevel"/>
    <w:tmpl w:val="16D41FC8"/>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2FFF08B5"/>
    <w:multiLevelType w:val="multilevel"/>
    <w:tmpl w:val="06BA6F44"/>
    <w:lvl w:ilvl="0">
      <w:start w:val="1"/>
      <w:numFmt w:val="decimal"/>
      <w:lvlText w:val="%1."/>
      <w:lvlJc w:val="left"/>
      <w:pPr>
        <w:tabs>
          <w:tab w:val="num" w:pos="0"/>
        </w:tabs>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4F42D4E"/>
    <w:multiLevelType w:val="multilevel"/>
    <w:tmpl w:val="8E2A5720"/>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36A352C3"/>
    <w:multiLevelType w:val="hybridMultilevel"/>
    <w:tmpl w:val="EF9A85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80C6947"/>
    <w:multiLevelType w:val="hybridMultilevel"/>
    <w:tmpl w:val="B69E7F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C112764"/>
    <w:multiLevelType w:val="multilevel"/>
    <w:tmpl w:val="9F226DA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3F3B083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3FBF487C"/>
    <w:multiLevelType w:val="hybridMultilevel"/>
    <w:tmpl w:val="8B40BD60"/>
    <w:lvl w:ilvl="0" w:tplc="075CD6D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1384046"/>
    <w:multiLevelType w:val="multilevel"/>
    <w:tmpl w:val="BC548422"/>
    <w:lvl w:ilvl="0">
      <w:start w:val="1"/>
      <w:numFmt w:val="decimal"/>
      <w:lvlText w:val="%1."/>
      <w:lvlJc w:val="left"/>
      <w:pPr>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49324EC4"/>
    <w:multiLevelType w:val="hybridMultilevel"/>
    <w:tmpl w:val="BB0A17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9DF2F64"/>
    <w:multiLevelType w:val="multilevel"/>
    <w:tmpl w:val="611CCF6E"/>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4ADB755B"/>
    <w:multiLevelType w:val="multilevel"/>
    <w:tmpl w:val="23EA1E70"/>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4C75752C"/>
    <w:multiLevelType w:val="multilevel"/>
    <w:tmpl w:val="AF1A00F8"/>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3B20A9F"/>
    <w:multiLevelType w:val="multilevel"/>
    <w:tmpl w:val="611CCF6E"/>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59351F95"/>
    <w:multiLevelType w:val="multilevel"/>
    <w:tmpl w:val="29A855DC"/>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15:restartNumberingAfterBreak="0">
    <w:nsid w:val="68600483"/>
    <w:multiLevelType w:val="multilevel"/>
    <w:tmpl w:val="B35696B4"/>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7" w15:restartNumberingAfterBreak="0">
    <w:nsid w:val="68612B6A"/>
    <w:multiLevelType w:val="multilevel"/>
    <w:tmpl w:val="6A5A61D4"/>
    <w:lvl w:ilvl="0">
      <w:start w:val="1"/>
      <w:numFmt w:val="decimal"/>
      <w:pStyle w:val="Heading1"/>
      <w:suff w:val="nothing"/>
      <w:lvlText w:val="%1  "/>
      <w:lvlJc w:val="left"/>
      <w:pPr>
        <w:ind w:left="432" w:hanging="432"/>
      </w:pPr>
      <w:rPr>
        <w:rFonts w:hint="default"/>
      </w:rPr>
    </w:lvl>
    <w:lvl w:ilvl="1">
      <w:start w:val="1"/>
      <w:numFmt w:val="decimal"/>
      <w:pStyle w:val="Heading2"/>
      <w:suff w:val="space"/>
      <w:lvlText w:val="%1.%2. "/>
      <w:lvlJc w:val="left"/>
      <w:pPr>
        <w:ind w:left="0" w:firstLine="0"/>
      </w:pPr>
      <w:rPr>
        <w:rFonts w:hint="default"/>
        <w:color w:val="000000" w:themeColor="text1"/>
      </w:rPr>
    </w:lvl>
    <w:lvl w:ilvl="2">
      <w:start w:val="1"/>
      <w:numFmt w:val="decimal"/>
      <w:pStyle w:val="Heading3"/>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8" w15:restartNumberingAfterBreak="0">
    <w:nsid w:val="6B8E6B3B"/>
    <w:multiLevelType w:val="multilevel"/>
    <w:tmpl w:val="ED3CC810"/>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suff w:val="nothing"/>
      <w:lvlText w:val="%1.%2.%3  "/>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9" w15:restartNumberingAfterBreak="0">
    <w:nsid w:val="7018273F"/>
    <w:multiLevelType w:val="hybridMultilevel"/>
    <w:tmpl w:val="112E5E84"/>
    <w:lvl w:ilvl="0" w:tplc="23E6923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0931336"/>
    <w:multiLevelType w:val="hybridMultilevel"/>
    <w:tmpl w:val="C52254C0"/>
    <w:lvl w:ilvl="0" w:tplc="E8FA6602">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2F276D2"/>
    <w:multiLevelType w:val="hybridMultilevel"/>
    <w:tmpl w:val="8FC2A7B6"/>
    <w:lvl w:ilvl="0" w:tplc="9506A0A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595362D"/>
    <w:multiLevelType w:val="multilevel"/>
    <w:tmpl w:val="8744DFA8"/>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3" w15:restartNumberingAfterBreak="0">
    <w:nsid w:val="75F45CA0"/>
    <w:multiLevelType w:val="hybridMultilevel"/>
    <w:tmpl w:val="07EAF1B8"/>
    <w:lvl w:ilvl="0" w:tplc="5B74F46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9A86312"/>
    <w:multiLevelType w:val="multilevel"/>
    <w:tmpl w:val="074EA7BE"/>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suff w:val="nothing"/>
      <w:lvlText w:val="%1.%2.%3   "/>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30"/>
  </w:num>
  <w:num w:numId="2">
    <w:abstractNumId w:val="28"/>
  </w:num>
  <w:num w:numId="3">
    <w:abstractNumId w:val="19"/>
  </w:num>
  <w:num w:numId="4">
    <w:abstractNumId w:val="12"/>
  </w:num>
  <w:num w:numId="5">
    <w:abstractNumId w:val="20"/>
  </w:num>
  <w:num w:numId="6">
    <w:abstractNumId w:val="15"/>
  </w:num>
  <w:num w:numId="7">
    <w:abstractNumId w:val="0"/>
  </w:num>
  <w:num w:numId="8">
    <w:abstractNumId w:val="1"/>
  </w:num>
  <w:num w:numId="9">
    <w:abstractNumId w:val="2"/>
  </w:num>
  <w:num w:numId="10">
    <w:abstractNumId w:val="3"/>
  </w:num>
  <w:num w:numId="11">
    <w:abstractNumId w:val="8"/>
  </w:num>
  <w:num w:numId="12">
    <w:abstractNumId w:val="4"/>
  </w:num>
  <w:num w:numId="13">
    <w:abstractNumId w:val="5"/>
  </w:num>
  <w:num w:numId="14">
    <w:abstractNumId w:val="6"/>
  </w:num>
  <w:num w:numId="15">
    <w:abstractNumId w:val="7"/>
  </w:num>
  <w:num w:numId="16">
    <w:abstractNumId w:val="9"/>
  </w:num>
  <w:num w:numId="17">
    <w:abstractNumId w:val="37"/>
  </w:num>
  <w:num w:numId="18">
    <w:abstractNumId w:val="31"/>
  </w:num>
  <w:num w:numId="19">
    <w:abstractNumId w:val="17"/>
  </w:num>
  <w:num w:numId="20">
    <w:abstractNumId w:val="34"/>
  </w:num>
  <w:num w:numId="21">
    <w:abstractNumId w:val="11"/>
  </w:num>
  <w:num w:numId="22">
    <w:abstractNumId w:val="24"/>
  </w:num>
  <w:num w:numId="23">
    <w:abstractNumId w:val="16"/>
  </w:num>
  <w:num w:numId="24">
    <w:abstractNumId w:val="32"/>
  </w:num>
  <w:num w:numId="25">
    <w:abstractNumId w:val="38"/>
  </w:num>
  <w:num w:numId="26">
    <w:abstractNumId w:val="44"/>
  </w:num>
  <w:num w:numId="27">
    <w:abstractNumId w:val="25"/>
  </w:num>
  <w:num w:numId="28">
    <w:abstractNumId w:val="13"/>
  </w:num>
  <w:num w:numId="29">
    <w:abstractNumId w:val="42"/>
  </w:num>
  <w:num w:numId="30">
    <w:abstractNumId w:val="35"/>
  </w:num>
  <w:num w:numId="31">
    <w:abstractNumId w:val="36"/>
  </w:num>
  <w:num w:numId="32">
    <w:abstractNumId w:val="21"/>
  </w:num>
  <w:num w:numId="33">
    <w:abstractNumId w:val="18"/>
  </w:num>
  <w:num w:numId="34">
    <w:abstractNumId w:val="33"/>
  </w:num>
  <w:num w:numId="35">
    <w:abstractNumId w:val="14"/>
  </w:num>
  <w:num w:numId="36">
    <w:abstractNumId w:val="22"/>
  </w:num>
  <w:num w:numId="37">
    <w:abstractNumId w:val="23"/>
  </w:num>
  <w:num w:numId="38">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7"/>
  </w:num>
  <w:num w:numId="40">
    <w:abstractNumId w:val="10"/>
  </w:num>
  <w:num w:numId="41">
    <w:abstractNumId w:val="43"/>
  </w:num>
  <w:num w:numId="42">
    <w:abstractNumId w:val="40"/>
  </w:num>
  <w:num w:numId="43">
    <w:abstractNumId w:val="26"/>
  </w:num>
  <w:num w:numId="44">
    <w:abstractNumId w:val="41"/>
  </w:num>
  <w:num w:numId="45">
    <w:abstractNumId w:val="39"/>
  </w:num>
  <w:num w:numId="46">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5"/>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608"/>
    <w:rsid w:val="00001692"/>
    <w:rsid w:val="00001CB7"/>
    <w:rsid w:val="000028E9"/>
    <w:rsid w:val="00002A01"/>
    <w:rsid w:val="00002CCA"/>
    <w:rsid w:val="000031AA"/>
    <w:rsid w:val="00003D68"/>
    <w:rsid w:val="000056E5"/>
    <w:rsid w:val="00006A94"/>
    <w:rsid w:val="00010399"/>
    <w:rsid w:val="00010A77"/>
    <w:rsid w:val="00011926"/>
    <w:rsid w:val="0001447F"/>
    <w:rsid w:val="00015ACC"/>
    <w:rsid w:val="00015D9B"/>
    <w:rsid w:val="00016FA1"/>
    <w:rsid w:val="00020EA1"/>
    <w:rsid w:val="00021954"/>
    <w:rsid w:val="00021AFB"/>
    <w:rsid w:val="000232E2"/>
    <w:rsid w:val="000252CF"/>
    <w:rsid w:val="000253AC"/>
    <w:rsid w:val="000262C8"/>
    <w:rsid w:val="00027055"/>
    <w:rsid w:val="000271AB"/>
    <w:rsid w:val="00027334"/>
    <w:rsid w:val="00027B94"/>
    <w:rsid w:val="00031198"/>
    <w:rsid w:val="000314E5"/>
    <w:rsid w:val="000315EC"/>
    <w:rsid w:val="00032C96"/>
    <w:rsid w:val="00034C78"/>
    <w:rsid w:val="00035D3B"/>
    <w:rsid w:val="000361EB"/>
    <w:rsid w:val="00037883"/>
    <w:rsid w:val="00037C17"/>
    <w:rsid w:val="00041DD2"/>
    <w:rsid w:val="00042745"/>
    <w:rsid w:val="00042933"/>
    <w:rsid w:val="00042A5F"/>
    <w:rsid w:val="00043605"/>
    <w:rsid w:val="00043A70"/>
    <w:rsid w:val="000442BE"/>
    <w:rsid w:val="0004626E"/>
    <w:rsid w:val="00050182"/>
    <w:rsid w:val="00052416"/>
    <w:rsid w:val="00053187"/>
    <w:rsid w:val="00053EFC"/>
    <w:rsid w:val="000543DA"/>
    <w:rsid w:val="00054A25"/>
    <w:rsid w:val="000565F9"/>
    <w:rsid w:val="0005721B"/>
    <w:rsid w:val="00057BAB"/>
    <w:rsid w:val="0006171B"/>
    <w:rsid w:val="00061A3A"/>
    <w:rsid w:val="000675A3"/>
    <w:rsid w:val="00071CEF"/>
    <w:rsid w:val="00071DC7"/>
    <w:rsid w:val="00071F03"/>
    <w:rsid w:val="0007382E"/>
    <w:rsid w:val="00073FD4"/>
    <w:rsid w:val="0007417D"/>
    <w:rsid w:val="0007451C"/>
    <w:rsid w:val="000769F5"/>
    <w:rsid w:val="00080336"/>
    <w:rsid w:val="000807F4"/>
    <w:rsid w:val="00081CDE"/>
    <w:rsid w:val="000845B0"/>
    <w:rsid w:val="00085389"/>
    <w:rsid w:val="00086610"/>
    <w:rsid w:val="0008790D"/>
    <w:rsid w:val="00090BE0"/>
    <w:rsid w:val="00091123"/>
    <w:rsid w:val="00093471"/>
    <w:rsid w:val="00094645"/>
    <w:rsid w:val="00094958"/>
    <w:rsid w:val="0009624B"/>
    <w:rsid w:val="00096EF3"/>
    <w:rsid w:val="000A0520"/>
    <w:rsid w:val="000A1766"/>
    <w:rsid w:val="000A1C8E"/>
    <w:rsid w:val="000A2513"/>
    <w:rsid w:val="000A2F53"/>
    <w:rsid w:val="000A3A54"/>
    <w:rsid w:val="000A3E56"/>
    <w:rsid w:val="000A4958"/>
    <w:rsid w:val="000A4B74"/>
    <w:rsid w:val="000A4E0E"/>
    <w:rsid w:val="000A5C56"/>
    <w:rsid w:val="000A5E08"/>
    <w:rsid w:val="000A60A9"/>
    <w:rsid w:val="000A696C"/>
    <w:rsid w:val="000A71D3"/>
    <w:rsid w:val="000B09E6"/>
    <w:rsid w:val="000B0B44"/>
    <w:rsid w:val="000B26B7"/>
    <w:rsid w:val="000B660D"/>
    <w:rsid w:val="000C0B41"/>
    <w:rsid w:val="000C1ECE"/>
    <w:rsid w:val="000C2F90"/>
    <w:rsid w:val="000C30D5"/>
    <w:rsid w:val="000C4DB9"/>
    <w:rsid w:val="000C7FB3"/>
    <w:rsid w:val="000D0686"/>
    <w:rsid w:val="000D0B8F"/>
    <w:rsid w:val="000D0FF8"/>
    <w:rsid w:val="000D10A1"/>
    <w:rsid w:val="000D132E"/>
    <w:rsid w:val="000D258A"/>
    <w:rsid w:val="000D31B9"/>
    <w:rsid w:val="000D32DD"/>
    <w:rsid w:val="000D34D3"/>
    <w:rsid w:val="000D46AB"/>
    <w:rsid w:val="000D5353"/>
    <w:rsid w:val="000D6F25"/>
    <w:rsid w:val="000D6F78"/>
    <w:rsid w:val="000D715D"/>
    <w:rsid w:val="000D7778"/>
    <w:rsid w:val="000D7FDF"/>
    <w:rsid w:val="000E0D38"/>
    <w:rsid w:val="000E1380"/>
    <w:rsid w:val="000E1B52"/>
    <w:rsid w:val="000E1C92"/>
    <w:rsid w:val="000E219F"/>
    <w:rsid w:val="000E2278"/>
    <w:rsid w:val="000E3168"/>
    <w:rsid w:val="000E6E32"/>
    <w:rsid w:val="000E71C6"/>
    <w:rsid w:val="000E7378"/>
    <w:rsid w:val="000E795F"/>
    <w:rsid w:val="000E7B63"/>
    <w:rsid w:val="000F28F9"/>
    <w:rsid w:val="000F33DA"/>
    <w:rsid w:val="000F3893"/>
    <w:rsid w:val="000F3D16"/>
    <w:rsid w:val="000F4DFE"/>
    <w:rsid w:val="000F56AB"/>
    <w:rsid w:val="000F7FD7"/>
    <w:rsid w:val="00100808"/>
    <w:rsid w:val="00106F01"/>
    <w:rsid w:val="0011036B"/>
    <w:rsid w:val="0011460B"/>
    <w:rsid w:val="00114696"/>
    <w:rsid w:val="0011579D"/>
    <w:rsid w:val="00116CE0"/>
    <w:rsid w:val="0011741B"/>
    <w:rsid w:val="001177EF"/>
    <w:rsid w:val="00120085"/>
    <w:rsid w:val="001215BF"/>
    <w:rsid w:val="001237D3"/>
    <w:rsid w:val="00123C90"/>
    <w:rsid w:val="001243E5"/>
    <w:rsid w:val="00124B01"/>
    <w:rsid w:val="00124F3B"/>
    <w:rsid w:val="00124FCA"/>
    <w:rsid w:val="001262A9"/>
    <w:rsid w:val="001267CB"/>
    <w:rsid w:val="00127024"/>
    <w:rsid w:val="00127FA9"/>
    <w:rsid w:val="001307A8"/>
    <w:rsid w:val="00130828"/>
    <w:rsid w:val="00132115"/>
    <w:rsid w:val="00134D5E"/>
    <w:rsid w:val="00136852"/>
    <w:rsid w:val="00136ECA"/>
    <w:rsid w:val="00142202"/>
    <w:rsid w:val="00142353"/>
    <w:rsid w:val="0014262A"/>
    <w:rsid w:val="00143B2C"/>
    <w:rsid w:val="00143CF4"/>
    <w:rsid w:val="0014555D"/>
    <w:rsid w:val="001463BC"/>
    <w:rsid w:val="00146FB9"/>
    <w:rsid w:val="001516A4"/>
    <w:rsid w:val="001520C9"/>
    <w:rsid w:val="00153745"/>
    <w:rsid w:val="001559CD"/>
    <w:rsid w:val="00156842"/>
    <w:rsid w:val="00157530"/>
    <w:rsid w:val="0016131B"/>
    <w:rsid w:val="00161B33"/>
    <w:rsid w:val="00162513"/>
    <w:rsid w:val="00164DD7"/>
    <w:rsid w:val="0016603E"/>
    <w:rsid w:val="0016643A"/>
    <w:rsid w:val="0017049B"/>
    <w:rsid w:val="00170EDA"/>
    <w:rsid w:val="001726F3"/>
    <w:rsid w:val="00172D45"/>
    <w:rsid w:val="00173D65"/>
    <w:rsid w:val="00173D74"/>
    <w:rsid w:val="00175044"/>
    <w:rsid w:val="00176D92"/>
    <w:rsid w:val="0017745B"/>
    <w:rsid w:val="001830FC"/>
    <w:rsid w:val="00183E7B"/>
    <w:rsid w:val="00183EAB"/>
    <w:rsid w:val="00184419"/>
    <w:rsid w:val="001844EC"/>
    <w:rsid w:val="001855AB"/>
    <w:rsid w:val="00187351"/>
    <w:rsid w:val="00190F80"/>
    <w:rsid w:val="00191984"/>
    <w:rsid w:val="00191AF0"/>
    <w:rsid w:val="00194488"/>
    <w:rsid w:val="00194B00"/>
    <w:rsid w:val="001951A4"/>
    <w:rsid w:val="001968E1"/>
    <w:rsid w:val="00196DC4"/>
    <w:rsid w:val="00197876"/>
    <w:rsid w:val="001A22F3"/>
    <w:rsid w:val="001A3212"/>
    <w:rsid w:val="001A403F"/>
    <w:rsid w:val="001A4078"/>
    <w:rsid w:val="001A669F"/>
    <w:rsid w:val="001A73C2"/>
    <w:rsid w:val="001B1410"/>
    <w:rsid w:val="001B1C5B"/>
    <w:rsid w:val="001B2A44"/>
    <w:rsid w:val="001B3E35"/>
    <w:rsid w:val="001B56D5"/>
    <w:rsid w:val="001B59EA"/>
    <w:rsid w:val="001B68C1"/>
    <w:rsid w:val="001B70C7"/>
    <w:rsid w:val="001C0216"/>
    <w:rsid w:val="001C062F"/>
    <w:rsid w:val="001C0B25"/>
    <w:rsid w:val="001C1705"/>
    <w:rsid w:val="001C1DD3"/>
    <w:rsid w:val="001C33B7"/>
    <w:rsid w:val="001C3CFC"/>
    <w:rsid w:val="001C5E4E"/>
    <w:rsid w:val="001C75B4"/>
    <w:rsid w:val="001D3D72"/>
    <w:rsid w:val="001D4938"/>
    <w:rsid w:val="001D5709"/>
    <w:rsid w:val="001D7387"/>
    <w:rsid w:val="001D7A80"/>
    <w:rsid w:val="001E07F1"/>
    <w:rsid w:val="001E125A"/>
    <w:rsid w:val="001E1452"/>
    <w:rsid w:val="001E2F7F"/>
    <w:rsid w:val="001E41FD"/>
    <w:rsid w:val="001E4700"/>
    <w:rsid w:val="001E4C2C"/>
    <w:rsid w:val="001E6923"/>
    <w:rsid w:val="001E7BE0"/>
    <w:rsid w:val="001F15D9"/>
    <w:rsid w:val="001F1698"/>
    <w:rsid w:val="001F267E"/>
    <w:rsid w:val="001F2DA0"/>
    <w:rsid w:val="001F54A6"/>
    <w:rsid w:val="001F5D0E"/>
    <w:rsid w:val="001F5E5F"/>
    <w:rsid w:val="001F6B34"/>
    <w:rsid w:val="001F7663"/>
    <w:rsid w:val="00200930"/>
    <w:rsid w:val="00201374"/>
    <w:rsid w:val="00201A8D"/>
    <w:rsid w:val="00202043"/>
    <w:rsid w:val="002025A8"/>
    <w:rsid w:val="00202602"/>
    <w:rsid w:val="00202A5E"/>
    <w:rsid w:val="00202E1F"/>
    <w:rsid w:val="0020346F"/>
    <w:rsid w:val="0020398E"/>
    <w:rsid w:val="00203F61"/>
    <w:rsid w:val="002053DA"/>
    <w:rsid w:val="00205AC8"/>
    <w:rsid w:val="00206EC6"/>
    <w:rsid w:val="00210EBF"/>
    <w:rsid w:val="002117D2"/>
    <w:rsid w:val="00212311"/>
    <w:rsid w:val="002130C4"/>
    <w:rsid w:val="00214C5D"/>
    <w:rsid w:val="00214F66"/>
    <w:rsid w:val="00215316"/>
    <w:rsid w:val="0021699C"/>
    <w:rsid w:val="00224661"/>
    <w:rsid w:val="002306A6"/>
    <w:rsid w:val="00230D47"/>
    <w:rsid w:val="00231748"/>
    <w:rsid w:val="00231CF2"/>
    <w:rsid w:val="00233D58"/>
    <w:rsid w:val="00235455"/>
    <w:rsid w:val="00235760"/>
    <w:rsid w:val="002410C1"/>
    <w:rsid w:val="002415F7"/>
    <w:rsid w:val="00241679"/>
    <w:rsid w:val="00242CC8"/>
    <w:rsid w:val="00242F31"/>
    <w:rsid w:val="00243345"/>
    <w:rsid w:val="0024470A"/>
    <w:rsid w:val="002447F6"/>
    <w:rsid w:val="002450A9"/>
    <w:rsid w:val="002464BA"/>
    <w:rsid w:val="00247183"/>
    <w:rsid w:val="00247ED5"/>
    <w:rsid w:val="002510C5"/>
    <w:rsid w:val="00251954"/>
    <w:rsid w:val="002519A4"/>
    <w:rsid w:val="00253A80"/>
    <w:rsid w:val="002544BB"/>
    <w:rsid w:val="002551A1"/>
    <w:rsid w:val="00255BC2"/>
    <w:rsid w:val="0025745B"/>
    <w:rsid w:val="00260BA6"/>
    <w:rsid w:val="00261D5F"/>
    <w:rsid w:val="00264080"/>
    <w:rsid w:val="00265C80"/>
    <w:rsid w:val="00266B82"/>
    <w:rsid w:val="00266DC9"/>
    <w:rsid w:val="00267B50"/>
    <w:rsid w:val="00267FCE"/>
    <w:rsid w:val="00272B85"/>
    <w:rsid w:val="002741CF"/>
    <w:rsid w:val="00274335"/>
    <w:rsid w:val="0027591C"/>
    <w:rsid w:val="00276C09"/>
    <w:rsid w:val="00276F0F"/>
    <w:rsid w:val="0027702A"/>
    <w:rsid w:val="002839C7"/>
    <w:rsid w:val="00286E27"/>
    <w:rsid w:val="00287ABE"/>
    <w:rsid w:val="00291D6B"/>
    <w:rsid w:val="00291FE7"/>
    <w:rsid w:val="002928D9"/>
    <w:rsid w:val="00292ACC"/>
    <w:rsid w:val="00297368"/>
    <w:rsid w:val="0029741F"/>
    <w:rsid w:val="00297701"/>
    <w:rsid w:val="00297A03"/>
    <w:rsid w:val="002A0103"/>
    <w:rsid w:val="002A0759"/>
    <w:rsid w:val="002A2791"/>
    <w:rsid w:val="002A2B9E"/>
    <w:rsid w:val="002A6C9E"/>
    <w:rsid w:val="002A6F26"/>
    <w:rsid w:val="002A7CE8"/>
    <w:rsid w:val="002B0335"/>
    <w:rsid w:val="002B037D"/>
    <w:rsid w:val="002B25E5"/>
    <w:rsid w:val="002B32DA"/>
    <w:rsid w:val="002B367B"/>
    <w:rsid w:val="002B393C"/>
    <w:rsid w:val="002B3B95"/>
    <w:rsid w:val="002B66F6"/>
    <w:rsid w:val="002B69B4"/>
    <w:rsid w:val="002C19F9"/>
    <w:rsid w:val="002C34AB"/>
    <w:rsid w:val="002C4F14"/>
    <w:rsid w:val="002C5550"/>
    <w:rsid w:val="002C5591"/>
    <w:rsid w:val="002C595C"/>
    <w:rsid w:val="002C661D"/>
    <w:rsid w:val="002C6D97"/>
    <w:rsid w:val="002C782B"/>
    <w:rsid w:val="002C79FB"/>
    <w:rsid w:val="002D00D2"/>
    <w:rsid w:val="002D011B"/>
    <w:rsid w:val="002D042A"/>
    <w:rsid w:val="002D0736"/>
    <w:rsid w:val="002D15A7"/>
    <w:rsid w:val="002D3001"/>
    <w:rsid w:val="002D300D"/>
    <w:rsid w:val="002D3015"/>
    <w:rsid w:val="002D5931"/>
    <w:rsid w:val="002D69A7"/>
    <w:rsid w:val="002D6B37"/>
    <w:rsid w:val="002E083D"/>
    <w:rsid w:val="002E0C59"/>
    <w:rsid w:val="002E20F3"/>
    <w:rsid w:val="002E621A"/>
    <w:rsid w:val="002E67E1"/>
    <w:rsid w:val="002E6AF0"/>
    <w:rsid w:val="002E7A29"/>
    <w:rsid w:val="002E7C20"/>
    <w:rsid w:val="002E7D76"/>
    <w:rsid w:val="002F0426"/>
    <w:rsid w:val="002F29E7"/>
    <w:rsid w:val="002F3439"/>
    <w:rsid w:val="002F3E17"/>
    <w:rsid w:val="002F4730"/>
    <w:rsid w:val="002F583D"/>
    <w:rsid w:val="002F7D2D"/>
    <w:rsid w:val="002F7F19"/>
    <w:rsid w:val="00301608"/>
    <w:rsid w:val="0030178B"/>
    <w:rsid w:val="00302276"/>
    <w:rsid w:val="00304C26"/>
    <w:rsid w:val="00310957"/>
    <w:rsid w:val="0031122F"/>
    <w:rsid w:val="003172BE"/>
    <w:rsid w:val="003177DE"/>
    <w:rsid w:val="00321840"/>
    <w:rsid w:val="0032191A"/>
    <w:rsid w:val="00321ADA"/>
    <w:rsid w:val="00321DB5"/>
    <w:rsid w:val="0032447E"/>
    <w:rsid w:val="00324893"/>
    <w:rsid w:val="00325A4F"/>
    <w:rsid w:val="003268A8"/>
    <w:rsid w:val="00327130"/>
    <w:rsid w:val="003336CA"/>
    <w:rsid w:val="003352D1"/>
    <w:rsid w:val="00335EFE"/>
    <w:rsid w:val="00336268"/>
    <w:rsid w:val="00337A96"/>
    <w:rsid w:val="00337CC3"/>
    <w:rsid w:val="00340C52"/>
    <w:rsid w:val="00343FAA"/>
    <w:rsid w:val="00345C4A"/>
    <w:rsid w:val="00346EE6"/>
    <w:rsid w:val="00346F99"/>
    <w:rsid w:val="00347F89"/>
    <w:rsid w:val="00350147"/>
    <w:rsid w:val="003514C5"/>
    <w:rsid w:val="003515C6"/>
    <w:rsid w:val="003530FC"/>
    <w:rsid w:val="003533D5"/>
    <w:rsid w:val="00353DC1"/>
    <w:rsid w:val="003541D5"/>
    <w:rsid w:val="00355664"/>
    <w:rsid w:val="00355917"/>
    <w:rsid w:val="003565E7"/>
    <w:rsid w:val="00360B87"/>
    <w:rsid w:val="00361544"/>
    <w:rsid w:val="00362953"/>
    <w:rsid w:val="00362AC3"/>
    <w:rsid w:val="00363DA5"/>
    <w:rsid w:val="003652A4"/>
    <w:rsid w:val="003657F2"/>
    <w:rsid w:val="003658A5"/>
    <w:rsid w:val="00367B95"/>
    <w:rsid w:val="00367FEA"/>
    <w:rsid w:val="003729F0"/>
    <w:rsid w:val="003731A8"/>
    <w:rsid w:val="00373A4E"/>
    <w:rsid w:val="00375D8B"/>
    <w:rsid w:val="00380866"/>
    <w:rsid w:val="0038218C"/>
    <w:rsid w:val="0038354C"/>
    <w:rsid w:val="00384409"/>
    <w:rsid w:val="00386B0C"/>
    <w:rsid w:val="00390968"/>
    <w:rsid w:val="00390C1A"/>
    <w:rsid w:val="0039147D"/>
    <w:rsid w:val="0039226D"/>
    <w:rsid w:val="00392327"/>
    <w:rsid w:val="003923B5"/>
    <w:rsid w:val="00392500"/>
    <w:rsid w:val="00392535"/>
    <w:rsid w:val="0039343E"/>
    <w:rsid w:val="00393D73"/>
    <w:rsid w:val="00393D82"/>
    <w:rsid w:val="0039565A"/>
    <w:rsid w:val="00395D85"/>
    <w:rsid w:val="0039619D"/>
    <w:rsid w:val="0039683F"/>
    <w:rsid w:val="0039702F"/>
    <w:rsid w:val="003A0577"/>
    <w:rsid w:val="003A0E06"/>
    <w:rsid w:val="003A1C57"/>
    <w:rsid w:val="003A1EF9"/>
    <w:rsid w:val="003A1FDA"/>
    <w:rsid w:val="003A27D5"/>
    <w:rsid w:val="003A50E2"/>
    <w:rsid w:val="003A5764"/>
    <w:rsid w:val="003B028A"/>
    <w:rsid w:val="003B15EB"/>
    <w:rsid w:val="003B1AE5"/>
    <w:rsid w:val="003B5379"/>
    <w:rsid w:val="003B6B20"/>
    <w:rsid w:val="003C219F"/>
    <w:rsid w:val="003C248A"/>
    <w:rsid w:val="003C28EE"/>
    <w:rsid w:val="003C30EB"/>
    <w:rsid w:val="003C34D0"/>
    <w:rsid w:val="003C534D"/>
    <w:rsid w:val="003C68D6"/>
    <w:rsid w:val="003C7A4B"/>
    <w:rsid w:val="003D0BAC"/>
    <w:rsid w:val="003D1327"/>
    <w:rsid w:val="003D3016"/>
    <w:rsid w:val="003D4CC0"/>
    <w:rsid w:val="003D6FF9"/>
    <w:rsid w:val="003D7808"/>
    <w:rsid w:val="003E0515"/>
    <w:rsid w:val="003E072D"/>
    <w:rsid w:val="003E0E38"/>
    <w:rsid w:val="003E37EB"/>
    <w:rsid w:val="003E40B2"/>
    <w:rsid w:val="003E4353"/>
    <w:rsid w:val="003E47A2"/>
    <w:rsid w:val="003E487F"/>
    <w:rsid w:val="003E566F"/>
    <w:rsid w:val="003E5A0C"/>
    <w:rsid w:val="003E5B3D"/>
    <w:rsid w:val="003E5BCE"/>
    <w:rsid w:val="003E625C"/>
    <w:rsid w:val="003E6C76"/>
    <w:rsid w:val="003E6E9A"/>
    <w:rsid w:val="003F0F8F"/>
    <w:rsid w:val="003F3BC8"/>
    <w:rsid w:val="003F3F33"/>
    <w:rsid w:val="003F4F86"/>
    <w:rsid w:val="003F62F7"/>
    <w:rsid w:val="004002C9"/>
    <w:rsid w:val="00400BF0"/>
    <w:rsid w:val="00401228"/>
    <w:rsid w:val="004017E1"/>
    <w:rsid w:val="0040576D"/>
    <w:rsid w:val="0040628C"/>
    <w:rsid w:val="004067C2"/>
    <w:rsid w:val="00407947"/>
    <w:rsid w:val="00407DFB"/>
    <w:rsid w:val="00410501"/>
    <w:rsid w:val="00410F75"/>
    <w:rsid w:val="0041277D"/>
    <w:rsid w:val="00412899"/>
    <w:rsid w:val="0041325C"/>
    <w:rsid w:val="00413A73"/>
    <w:rsid w:val="00413CE8"/>
    <w:rsid w:val="00415067"/>
    <w:rsid w:val="00415BE9"/>
    <w:rsid w:val="00416FA2"/>
    <w:rsid w:val="00421519"/>
    <w:rsid w:val="00421B4D"/>
    <w:rsid w:val="00423667"/>
    <w:rsid w:val="004236CF"/>
    <w:rsid w:val="0042402E"/>
    <w:rsid w:val="00425E19"/>
    <w:rsid w:val="004274C8"/>
    <w:rsid w:val="00430001"/>
    <w:rsid w:val="00431203"/>
    <w:rsid w:val="00431ECF"/>
    <w:rsid w:val="004325FA"/>
    <w:rsid w:val="00433169"/>
    <w:rsid w:val="00435AC9"/>
    <w:rsid w:val="004368EE"/>
    <w:rsid w:val="00436CB7"/>
    <w:rsid w:val="00437735"/>
    <w:rsid w:val="00437C5E"/>
    <w:rsid w:val="0044307E"/>
    <w:rsid w:val="00443DF5"/>
    <w:rsid w:val="0044533F"/>
    <w:rsid w:val="00446F77"/>
    <w:rsid w:val="00447054"/>
    <w:rsid w:val="0044794E"/>
    <w:rsid w:val="00450E04"/>
    <w:rsid w:val="004510A6"/>
    <w:rsid w:val="004513D7"/>
    <w:rsid w:val="00451B24"/>
    <w:rsid w:val="004520F5"/>
    <w:rsid w:val="00455725"/>
    <w:rsid w:val="0045589F"/>
    <w:rsid w:val="00455EF9"/>
    <w:rsid w:val="00456CA8"/>
    <w:rsid w:val="00457F12"/>
    <w:rsid w:val="004607BA"/>
    <w:rsid w:val="004618CA"/>
    <w:rsid w:val="00461C00"/>
    <w:rsid w:val="0046438A"/>
    <w:rsid w:val="004659A0"/>
    <w:rsid w:val="00467437"/>
    <w:rsid w:val="004676A0"/>
    <w:rsid w:val="004702F1"/>
    <w:rsid w:val="00470B03"/>
    <w:rsid w:val="00472352"/>
    <w:rsid w:val="004737A2"/>
    <w:rsid w:val="00474964"/>
    <w:rsid w:val="00474ADF"/>
    <w:rsid w:val="00475440"/>
    <w:rsid w:val="004773FE"/>
    <w:rsid w:val="0047769D"/>
    <w:rsid w:val="0048169D"/>
    <w:rsid w:val="0048179A"/>
    <w:rsid w:val="004818A0"/>
    <w:rsid w:val="00481AFD"/>
    <w:rsid w:val="00481B92"/>
    <w:rsid w:val="00482F42"/>
    <w:rsid w:val="00483D33"/>
    <w:rsid w:val="004853C0"/>
    <w:rsid w:val="00486DE6"/>
    <w:rsid w:val="004871A1"/>
    <w:rsid w:val="00490035"/>
    <w:rsid w:val="00490F1F"/>
    <w:rsid w:val="00493AAD"/>
    <w:rsid w:val="00493B66"/>
    <w:rsid w:val="00493D48"/>
    <w:rsid w:val="00493FFB"/>
    <w:rsid w:val="00494A5C"/>
    <w:rsid w:val="00495C7B"/>
    <w:rsid w:val="00496A05"/>
    <w:rsid w:val="00496A60"/>
    <w:rsid w:val="0049737E"/>
    <w:rsid w:val="00497E29"/>
    <w:rsid w:val="004A017D"/>
    <w:rsid w:val="004A0A04"/>
    <w:rsid w:val="004A17EE"/>
    <w:rsid w:val="004A1F30"/>
    <w:rsid w:val="004A3AA5"/>
    <w:rsid w:val="004A3D62"/>
    <w:rsid w:val="004A3FBD"/>
    <w:rsid w:val="004A62FB"/>
    <w:rsid w:val="004A77DE"/>
    <w:rsid w:val="004A780E"/>
    <w:rsid w:val="004B1DD1"/>
    <w:rsid w:val="004B2C49"/>
    <w:rsid w:val="004B3FCE"/>
    <w:rsid w:val="004B494F"/>
    <w:rsid w:val="004B5931"/>
    <w:rsid w:val="004B6161"/>
    <w:rsid w:val="004B7716"/>
    <w:rsid w:val="004C0C3D"/>
    <w:rsid w:val="004C2646"/>
    <w:rsid w:val="004C33F2"/>
    <w:rsid w:val="004C3B16"/>
    <w:rsid w:val="004C4473"/>
    <w:rsid w:val="004C67C3"/>
    <w:rsid w:val="004D00CE"/>
    <w:rsid w:val="004D21F1"/>
    <w:rsid w:val="004D2B61"/>
    <w:rsid w:val="004D331C"/>
    <w:rsid w:val="004D493B"/>
    <w:rsid w:val="004D70F8"/>
    <w:rsid w:val="004D767C"/>
    <w:rsid w:val="004E08B7"/>
    <w:rsid w:val="004E15AE"/>
    <w:rsid w:val="004E1FF6"/>
    <w:rsid w:val="004E2630"/>
    <w:rsid w:val="004E3E0F"/>
    <w:rsid w:val="004E4CD7"/>
    <w:rsid w:val="004F023F"/>
    <w:rsid w:val="004F04FB"/>
    <w:rsid w:val="004F062B"/>
    <w:rsid w:val="004F159B"/>
    <w:rsid w:val="004F3120"/>
    <w:rsid w:val="004F42BC"/>
    <w:rsid w:val="004F4DD0"/>
    <w:rsid w:val="004F50CB"/>
    <w:rsid w:val="004F55F2"/>
    <w:rsid w:val="004F7215"/>
    <w:rsid w:val="004F7D62"/>
    <w:rsid w:val="005002B8"/>
    <w:rsid w:val="00500CAD"/>
    <w:rsid w:val="00500CD0"/>
    <w:rsid w:val="005015BE"/>
    <w:rsid w:val="00501DD8"/>
    <w:rsid w:val="0050217F"/>
    <w:rsid w:val="00502262"/>
    <w:rsid w:val="00505644"/>
    <w:rsid w:val="0050700E"/>
    <w:rsid w:val="00510E58"/>
    <w:rsid w:val="00510EB0"/>
    <w:rsid w:val="005119ED"/>
    <w:rsid w:val="00513016"/>
    <w:rsid w:val="005150CC"/>
    <w:rsid w:val="005153B7"/>
    <w:rsid w:val="00515FE2"/>
    <w:rsid w:val="00520548"/>
    <w:rsid w:val="00521A32"/>
    <w:rsid w:val="005221D6"/>
    <w:rsid w:val="00522813"/>
    <w:rsid w:val="005229A0"/>
    <w:rsid w:val="00524730"/>
    <w:rsid w:val="0052600F"/>
    <w:rsid w:val="00526EDE"/>
    <w:rsid w:val="005274B4"/>
    <w:rsid w:val="00527574"/>
    <w:rsid w:val="005307F1"/>
    <w:rsid w:val="00532424"/>
    <w:rsid w:val="00532D06"/>
    <w:rsid w:val="005351FF"/>
    <w:rsid w:val="00536BA9"/>
    <w:rsid w:val="00536F8A"/>
    <w:rsid w:val="005430C4"/>
    <w:rsid w:val="00543FC6"/>
    <w:rsid w:val="005446E4"/>
    <w:rsid w:val="00544C8E"/>
    <w:rsid w:val="0054715B"/>
    <w:rsid w:val="00547361"/>
    <w:rsid w:val="00547447"/>
    <w:rsid w:val="00547521"/>
    <w:rsid w:val="0055240A"/>
    <w:rsid w:val="00553295"/>
    <w:rsid w:val="00553D75"/>
    <w:rsid w:val="00555226"/>
    <w:rsid w:val="005554A1"/>
    <w:rsid w:val="00560271"/>
    <w:rsid w:val="0056155D"/>
    <w:rsid w:val="0056258C"/>
    <w:rsid w:val="0056296A"/>
    <w:rsid w:val="00562989"/>
    <w:rsid w:val="00563A1A"/>
    <w:rsid w:val="00566359"/>
    <w:rsid w:val="005679D4"/>
    <w:rsid w:val="005712C8"/>
    <w:rsid w:val="00575A05"/>
    <w:rsid w:val="0057711A"/>
    <w:rsid w:val="00581C5B"/>
    <w:rsid w:val="0058388D"/>
    <w:rsid w:val="00583FFB"/>
    <w:rsid w:val="005852F6"/>
    <w:rsid w:val="005879F6"/>
    <w:rsid w:val="005918F7"/>
    <w:rsid w:val="005921EF"/>
    <w:rsid w:val="0059265C"/>
    <w:rsid w:val="00592723"/>
    <w:rsid w:val="00594691"/>
    <w:rsid w:val="00597063"/>
    <w:rsid w:val="005A3B34"/>
    <w:rsid w:val="005A45E2"/>
    <w:rsid w:val="005A5966"/>
    <w:rsid w:val="005A5D1B"/>
    <w:rsid w:val="005A7246"/>
    <w:rsid w:val="005B02B9"/>
    <w:rsid w:val="005B0968"/>
    <w:rsid w:val="005B0DC2"/>
    <w:rsid w:val="005B4923"/>
    <w:rsid w:val="005B6FD0"/>
    <w:rsid w:val="005B754D"/>
    <w:rsid w:val="005B7919"/>
    <w:rsid w:val="005C0AE2"/>
    <w:rsid w:val="005C11F6"/>
    <w:rsid w:val="005C1735"/>
    <w:rsid w:val="005C1BDF"/>
    <w:rsid w:val="005C2BF4"/>
    <w:rsid w:val="005C2C14"/>
    <w:rsid w:val="005C3BF4"/>
    <w:rsid w:val="005C5EA0"/>
    <w:rsid w:val="005C600B"/>
    <w:rsid w:val="005C7099"/>
    <w:rsid w:val="005D0014"/>
    <w:rsid w:val="005D2679"/>
    <w:rsid w:val="005D27AF"/>
    <w:rsid w:val="005D286E"/>
    <w:rsid w:val="005D2B44"/>
    <w:rsid w:val="005D4CDE"/>
    <w:rsid w:val="005D688F"/>
    <w:rsid w:val="005D753A"/>
    <w:rsid w:val="005D7711"/>
    <w:rsid w:val="005D7D78"/>
    <w:rsid w:val="005E0DFA"/>
    <w:rsid w:val="005E2A4C"/>
    <w:rsid w:val="005E40C4"/>
    <w:rsid w:val="005E4119"/>
    <w:rsid w:val="005E48A5"/>
    <w:rsid w:val="005E5BD1"/>
    <w:rsid w:val="005E68C4"/>
    <w:rsid w:val="005F0DEF"/>
    <w:rsid w:val="005F111E"/>
    <w:rsid w:val="005F1B8B"/>
    <w:rsid w:val="005F2C7F"/>
    <w:rsid w:val="005F320C"/>
    <w:rsid w:val="005F4DD3"/>
    <w:rsid w:val="005F6BE6"/>
    <w:rsid w:val="005F6D8A"/>
    <w:rsid w:val="006000F9"/>
    <w:rsid w:val="006002AD"/>
    <w:rsid w:val="00601140"/>
    <w:rsid w:val="00601211"/>
    <w:rsid w:val="00601C90"/>
    <w:rsid w:val="00602E34"/>
    <w:rsid w:val="00602F9E"/>
    <w:rsid w:val="00604BBE"/>
    <w:rsid w:val="006053CB"/>
    <w:rsid w:val="00606D20"/>
    <w:rsid w:val="0061041A"/>
    <w:rsid w:val="006116EE"/>
    <w:rsid w:val="006117A0"/>
    <w:rsid w:val="00611DAB"/>
    <w:rsid w:val="0061201C"/>
    <w:rsid w:val="00612A1F"/>
    <w:rsid w:val="006135C7"/>
    <w:rsid w:val="00613DE6"/>
    <w:rsid w:val="00614176"/>
    <w:rsid w:val="00615B36"/>
    <w:rsid w:val="006160E9"/>
    <w:rsid w:val="006172EB"/>
    <w:rsid w:val="0061786C"/>
    <w:rsid w:val="00621C16"/>
    <w:rsid w:val="00623523"/>
    <w:rsid w:val="00623ABB"/>
    <w:rsid w:val="00623EC1"/>
    <w:rsid w:val="006259C6"/>
    <w:rsid w:val="00626147"/>
    <w:rsid w:val="006263F0"/>
    <w:rsid w:val="00632EA1"/>
    <w:rsid w:val="006357CD"/>
    <w:rsid w:val="00640812"/>
    <w:rsid w:val="00640A83"/>
    <w:rsid w:val="00642FBC"/>
    <w:rsid w:val="00645C57"/>
    <w:rsid w:val="00647B98"/>
    <w:rsid w:val="00650C89"/>
    <w:rsid w:val="006546FE"/>
    <w:rsid w:val="00654B6D"/>
    <w:rsid w:val="006553F1"/>
    <w:rsid w:val="006562B8"/>
    <w:rsid w:val="006566FA"/>
    <w:rsid w:val="00660205"/>
    <w:rsid w:val="00660E67"/>
    <w:rsid w:val="00661668"/>
    <w:rsid w:val="00664D47"/>
    <w:rsid w:val="00664E34"/>
    <w:rsid w:val="00665DB3"/>
    <w:rsid w:val="00667E14"/>
    <w:rsid w:val="0067284F"/>
    <w:rsid w:val="006750AF"/>
    <w:rsid w:val="006754FE"/>
    <w:rsid w:val="0067752F"/>
    <w:rsid w:val="00680B00"/>
    <w:rsid w:val="0068241E"/>
    <w:rsid w:val="00682819"/>
    <w:rsid w:val="00683C1E"/>
    <w:rsid w:val="00684002"/>
    <w:rsid w:val="00684B5C"/>
    <w:rsid w:val="00685948"/>
    <w:rsid w:val="006922DE"/>
    <w:rsid w:val="00692F3E"/>
    <w:rsid w:val="006931F6"/>
    <w:rsid w:val="00696A73"/>
    <w:rsid w:val="006A0330"/>
    <w:rsid w:val="006A23E4"/>
    <w:rsid w:val="006A28A2"/>
    <w:rsid w:val="006A2BF4"/>
    <w:rsid w:val="006A3DF4"/>
    <w:rsid w:val="006A3FD7"/>
    <w:rsid w:val="006A505B"/>
    <w:rsid w:val="006A734E"/>
    <w:rsid w:val="006B0075"/>
    <w:rsid w:val="006B0C17"/>
    <w:rsid w:val="006B0CAF"/>
    <w:rsid w:val="006B16C6"/>
    <w:rsid w:val="006B2440"/>
    <w:rsid w:val="006B299B"/>
    <w:rsid w:val="006B3485"/>
    <w:rsid w:val="006B4BD9"/>
    <w:rsid w:val="006B533C"/>
    <w:rsid w:val="006B5893"/>
    <w:rsid w:val="006B7465"/>
    <w:rsid w:val="006B75E4"/>
    <w:rsid w:val="006C0266"/>
    <w:rsid w:val="006C0618"/>
    <w:rsid w:val="006C0789"/>
    <w:rsid w:val="006C1AF3"/>
    <w:rsid w:val="006C217B"/>
    <w:rsid w:val="006C25D0"/>
    <w:rsid w:val="006C290E"/>
    <w:rsid w:val="006C2F50"/>
    <w:rsid w:val="006C362E"/>
    <w:rsid w:val="006C4560"/>
    <w:rsid w:val="006C685E"/>
    <w:rsid w:val="006C7DA2"/>
    <w:rsid w:val="006D1312"/>
    <w:rsid w:val="006D1684"/>
    <w:rsid w:val="006D2477"/>
    <w:rsid w:val="006D2492"/>
    <w:rsid w:val="006D379E"/>
    <w:rsid w:val="006D3C2D"/>
    <w:rsid w:val="006D3D33"/>
    <w:rsid w:val="006D3E62"/>
    <w:rsid w:val="006D4461"/>
    <w:rsid w:val="006D4B39"/>
    <w:rsid w:val="006D5448"/>
    <w:rsid w:val="006D5D59"/>
    <w:rsid w:val="006D791B"/>
    <w:rsid w:val="006E0091"/>
    <w:rsid w:val="006E09F5"/>
    <w:rsid w:val="006E124B"/>
    <w:rsid w:val="006E2558"/>
    <w:rsid w:val="006E3874"/>
    <w:rsid w:val="006E3F25"/>
    <w:rsid w:val="006E44BF"/>
    <w:rsid w:val="006E5C06"/>
    <w:rsid w:val="006E5E8C"/>
    <w:rsid w:val="006E6D3A"/>
    <w:rsid w:val="006F0C79"/>
    <w:rsid w:val="006F0ED3"/>
    <w:rsid w:val="006F19CE"/>
    <w:rsid w:val="006F1EB6"/>
    <w:rsid w:val="006F2E48"/>
    <w:rsid w:val="006F38A9"/>
    <w:rsid w:val="006F46EE"/>
    <w:rsid w:val="006F630C"/>
    <w:rsid w:val="006F6F84"/>
    <w:rsid w:val="006F751A"/>
    <w:rsid w:val="007010D5"/>
    <w:rsid w:val="0070522F"/>
    <w:rsid w:val="00705A0D"/>
    <w:rsid w:val="00705C85"/>
    <w:rsid w:val="00706CAA"/>
    <w:rsid w:val="00706D1A"/>
    <w:rsid w:val="00707838"/>
    <w:rsid w:val="00707B93"/>
    <w:rsid w:val="007107A4"/>
    <w:rsid w:val="007125FB"/>
    <w:rsid w:val="00714880"/>
    <w:rsid w:val="007174A3"/>
    <w:rsid w:val="00717600"/>
    <w:rsid w:val="00720D46"/>
    <w:rsid w:val="00721694"/>
    <w:rsid w:val="00721AE3"/>
    <w:rsid w:val="0072216F"/>
    <w:rsid w:val="007221D1"/>
    <w:rsid w:val="007228C2"/>
    <w:rsid w:val="00722DFB"/>
    <w:rsid w:val="00724DF3"/>
    <w:rsid w:val="0072569C"/>
    <w:rsid w:val="00726203"/>
    <w:rsid w:val="00726D0A"/>
    <w:rsid w:val="00727C5B"/>
    <w:rsid w:val="00731E0F"/>
    <w:rsid w:val="0073245A"/>
    <w:rsid w:val="00734E6D"/>
    <w:rsid w:val="00736D35"/>
    <w:rsid w:val="007375B8"/>
    <w:rsid w:val="00741482"/>
    <w:rsid w:val="00741C42"/>
    <w:rsid w:val="00742A6B"/>
    <w:rsid w:val="00742B26"/>
    <w:rsid w:val="00743964"/>
    <w:rsid w:val="007448A1"/>
    <w:rsid w:val="007476A0"/>
    <w:rsid w:val="00750056"/>
    <w:rsid w:val="0075121E"/>
    <w:rsid w:val="00751F7A"/>
    <w:rsid w:val="007536EF"/>
    <w:rsid w:val="00754167"/>
    <w:rsid w:val="007543A1"/>
    <w:rsid w:val="0075575F"/>
    <w:rsid w:val="00756F65"/>
    <w:rsid w:val="00756FFD"/>
    <w:rsid w:val="00760C0B"/>
    <w:rsid w:val="007614A2"/>
    <w:rsid w:val="0076160D"/>
    <w:rsid w:val="00761ECC"/>
    <w:rsid w:val="00762194"/>
    <w:rsid w:val="00763826"/>
    <w:rsid w:val="00763FC7"/>
    <w:rsid w:val="007648A5"/>
    <w:rsid w:val="00765646"/>
    <w:rsid w:val="00766DCE"/>
    <w:rsid w:val="0077247F"/>
    <w:rsid w:val="00772FFC"/>
    <w:rsid w:val="00773902"/>
    <w:rsid w:val="00773EFB"/>
    <w:rsid w:val="00774B1E"/>
    <w:rsid w:val="00774BB1"/>
    <w:rsid w:val="00781497"/>
    <w:rsid w:val="007820DC"/>
    <w:rsid w:val="00782922"/>
    <w:rsid w:val="00782C86"/>
    <w:rsid w:val="00784E1A"/>
    <w:rsid w:val="00785053"/>
    <w:rsid w:val="00786754"/>
    <w:rsid w:val="0079196A"/>
    <w:rsid w:val="00791D81"/>
    <w:rsid w:val="007925B0"/>
    <w:rsid w:val="00792BE7"/>
    <w:rsid w:val="00793939"/>
    <w:rsid w:val="00793E66"/>
    <w:rsid w:val="00794318"/>
    <w:rsid w:val="007943DE"/>
    <w:rsid w:val="0079474F"/>
    <w:rsid w:val="00794D7F"/>
    <w:rsid w:val="0079530E"/>
    <w:rsid w:val="0079585A"/>
    <w:rsid w:val="00795BBA"/>
    <w:rsid w:val="00795E6E"/>
    <w:rsid w:val="00796192"/>
    <w:rsid w:val="00797C07"/>
    <w:rsid w:val="00797E9C"/>
    <w:rsid w:val="007A03BE"/>
    <w:rsid w:val="007A118F"/>
    <w:rsid w:val="007A3A18"/>
    <w:rsid w:val="007A59A9"/>
    <w:rsid w:val="007A6590"/>
    <w:rsid w:val="007A65BA"/>
    <w:rsid w:val="007A6F11"/>
    <w:rsid w:val="007A7465"/>
    <w:rsid w:val="007B00E8"/>
    <w:rsid w:val="007B2B35"/>
    <w:rsid w:val="007B4470"/>
    <w:rsid w:val="007B49C8"/>
    <w:rsid w:val="007B5101"/>
    <w:rsid w:val="007B687F"/>
    <w:rsid w:val="007B70A7"/>
    <w:rsid w:val="007C0588"/>
    <w:rsid w:val="007C2D7F"/>
    <w:rsid w:val="007C301C"/>
    <w:rsid w:val="007C3294"/>
    <w:rsid w:val="007C403C"/>
    <w:rsid w:val="007C6388"/>
    <w:rsid w:val="007C6E54"/>
    <w:rsid w:val="007C6FAE"/>
    <w:rsid w:val="007D002F"/>
    <w:rsid w:val="007D45C8"/>
    <w:rsid w:val="007D54A1"/>
    <w:rsid w:val="007E09D2"/>
    <w:rsid w:val="007E0CFF"/>
    <w:rsid w:val="007E255E"/>
    <w:rsid w:val="007E5BA7"/>
    <w:rsid w:val="007F21D3"/>
    <w:rsid w:val="007F46A4"/>
    <w:rsid w:val="007F4A8B"/>
    <w:rsid w:val="007F60DA"/>
    <w:rsid w:val="007F68F6"/>
    <w:rsid w:val="007F6CB5"/>
    <w:rsid w:val="00800D34"/>
    <w:rsid w:val="00800F50"/>
    <w:rsid w:val="00801422"/>
    <w:rsid w:val="00801FDA"/>
    <w:rsid w:val="00802815"/>
    <w:rsid w:val="00802965"/>
    <w:rsid w:val="00804106"/>
    <w:rsid w:val="00805556"/>
    <w:rsid w:val="008055E4"/>
    <w:rsid w:val="00805700"/>
    <w:rsid w:val="0080570A"/>
    <w:rsid w:val="00806215"/>
    <w:rsid w:val="00806663"/>
    <w:rsid w:val="00806C58"/>
    <w:rsid w:val="00806F20"/>
    <w:rsid w:val="00807362"/>
    <w:rsid w:val="00811BFE"/>
    <w:rsid w:val="00813FE0"/>
    <w:rsid w:val="00816C90"/>
    <w:rsid w:val="008240B4"/>
    <w:rsid w:val="00824786"/>
    <w:rsid w:val="0082488E"/>
    <w:rsid w:val="0082553B"/>
    <w:rsid w:val="00825756"/>
    <w:rsid w:val="0082598A"/>
    <w:rsid w:val="00825DBD"/>
    <w:rsid w:val="008263B9"/>
    <w:rsid w:val="008307BA"/>
    <w:rsid w:val="00832804"/>
    <w:rsid w:val="00833026"/>
    <w:rsid w:val="008330B4"/>
    <w:rsid w:val="00837457"/>
    <w:rsid w:val="00841450"/>
    <w:rsid w:val="00841D06"/>
    <w:rsid w:val="00841E81"/>
    <w:rsid w:val="0084205A"/>
    <w:rsid w:val="008429DE"/>
    <w:rsid w:val="00844FC7"/>
    <w:rsid w:val="00845F54"/>
    <w:rsid w:val="00846370"/>
    <w:rsid w:val="00846432"/>
    <w:rsid w:val="00846FD4"/>
    <w:rsid w:val="00850016"/>
    <w:rsid w:val="00851196"/>
    <w:rsid w:val="00853B81"/>
    <w:rsid w:val="00854D27"/>
    <w:rsid w:val="008556F8"/>
    <w:rsid w:val="0085643D"/>
    <w:rsid w:val="0085654F"/>
    <w:rsid w:val="0085668D"/>
    <w:rsid w:val="00856915"/>
    <w:rsid w:val="00860689"/>
    <w:rsid w:val="008612FB"/>
    <w:rsid w:val="008614A2"/>
    <w:rsid w:val="00861865"/>
    <w:rsid w:val="00862AFA"/>
    <w:rsid w:val="00862D5D"/>
    <w:rsid w:val="0086487A"/>
    <w:rsid w:val="008663D3"/>
    <w:rsid w:val="00866D34"/>
    <w:rsid w:val="00866DD6"/>
    <w:rsid w:val="008703E5"/>
    <w:rsid w:val="00870CB3"/>
    <w:rsid w:val="00873115"/>
    <w:rsid w:val="00873C27"/>
    <w:rsid w:val="008751F4"/>
    <w:rsid w:val="008755EC"/>
    <w:rsid w:val="00875646"/>
    <w:rsid w:val="00877F1E"/>
    <w:rsid w:val="008837EE"/>
    <w:rsid w:val="00883A1D"/>
    <w:rsid w:val="00884E4F"/>
    <w:rsid w:val="008852AE"/>
    <w:rsid w:val="00885E60"/>
    <w:rsid w:val="008866CC"/>
    <w:rsid w:val="008907AD"/>
    <w:rsid w:val="00892779"/>
    <w:rsid w:val="00892903"/>
    <w:rsid w:val="008929ED"/>
    <w:rsid w:val="008937E1"/>
    <w:rsid w:val="00896DC2"/>
    <w:rsid w:val="008A04CE"/>
    <w:rsid w:val="008A1F66"/>
    <w:rsid w:val="008A29D7"/>
    <w:rsid w:val="008A4927"/>
    <w:rsid w:val="008A63DC"/>
    <w:rsid w:val="008A74DD"/>
    <w:rsid w:val="008B1421"/>
    <w:rsid w:val="008B2031"/>
    <w:rsid w:val="008B594D"/>
    <w:rsid w:val="008B5E54"/>
    <w:rsid w:val="008B61E7"/>
    <w:rsid w:val="008B68D6"/>
    <w:rsid w:val="008B727A"/>
    <w:rsid w:val="008C065E"/>
    <w:rsid w:val="008C25D3"/>
    <w:rsid w:val="008C2B7C"/>
    <w:rsid w:val="008C7F93"/>
    <w:rsid w:val="008D0552"/>
    <w:rsid w:val="008D118E"/>
    <w:rsid w:val="008D2551"/>
    <w:rsid w:val="008D2786"/>
    <w:rsid w:val="008D37B5"/>
    <w:rsid w:val="008D48D6"/>
    <w:rsid w:val="008D504A"/>
    <w:rsid w:val="008D5103"/>
    <w:rsid w:val="008D52CD"/>
    <w:rsid w:val="008D6013"/>
    <w:rsid w:val="008D64EE"/>
    <w:rsid w:val="008E01C9"/>
    <w:rsid w:val="008E0C93"/>
    <w:rsid w:val="008E2580"/>
    <w:rsid w:val="008E3EE8"/>
    <w:rsid w:val="008E5282"/>
    <w:rsid w:val="008E52A3"/>
    <w:rsid w:val="008E6A4B"/>
    <w:rsid w:val="008E7220"/>
    <w:rsid w:val="008E7312"/>
    <w:rsid w:val="008E7EE6"/>
    <w:rsid w:val="008F0DD0"/>
    <w:rsid w:val="008F25F4"/>
    <w:rsid w:val="008F2A7D"/>
    <w:rsid w:val="008F2CE2"/>
    <w:rsid w:val="008F4B6A"/>
    <w:rsid w:val="008F51CD"/>
    <w:rsid w:val="008F56BB"/>
    <w:rsid w:val="008F580D"/>
    <w:rsid w:val="008F657F"/>
    <w:rsid w:val="008F77D1"/>
    <w:rsid w:val="00900555"/>
    <w:rsid w:val="009017DF"/>
    <w:rsid w:val="00901A9A"/>
    <w:rsid w:val="009020F1"/>
    <w:rsid w:val="0090492C"/>
    <w:rsid w:val="0090521A"/>
    <w:rsid w:val="00907107"/>
    <w:rsid w:val="009113A2"/>
    <w:rsid w:val="00912BD0"/>
    <w:rsid w:val="00917092"/>
    <w:rsid w:val="00917255"/>
    <w:rsid w:val="00917F3C"/>
    <w:rsid w:val="009219DF"/>
    <w:rsid w:val="0092236B"/>
    <w:rsid w:val="009229CE"/>
    <w:rsid w:val="00922D52"/>
    <w:rsid w:val="009235F8"/>
    <w:rsid w:val="00923FC1"/>
    <w:rsid w:val="00924BDD"/>
    <w:rsid w:val="00924E58"/>
    <w:rsid w:val="009254CB"/>
    <w:rsid w:val="0092550E"/>
    <w:rsid w:val="009271A6"/>
    <w:rsid w:val="00931209"/>
    <w:rsid w:val="00931FFA"/>
    <w:rsid w:val="00932343"/>
    <w:rsid w:val="00932599"/>
    <w:rsid w:val="0093313A"/>
    <w:rsid w:val="0093517C"/>
    <w:rsid w:val="009358FA"/>
    <w:rsid w:val="00935D33"/>
    <w:rsid w:val="00935EF0"/>
    <w:rsid w:val="009360A9"/>
    <w:rsid w:val="009379E8"/>
    <w:rsid w:val="0094012D"/>
    <w:rsid w:val="009421F5"/>
    <w:rsid w:val="00942B90"/>
    <w:rsid w:val="00943F5A"/>
    <w:rsid w:val="00945E6F"/>
    <w:rsid w:val="0094615A"/>
    <w:rsid w:val="00946B79"/>
    <w:rsid w:val="00951513"/>
    <w:rsid w:val="00956F5D"/>
    <w:rsid w:val="0096000F"/>
    <w:rsid w:val="009601BA"/>
    <w:rsid w:val="00961007"/>
    <w:rsid w:val="00964433"/>
    <w:rsid w:val="009644CF"/>
    <w:rsid w:val="00965450"/>
    <w:rsid w:val="009656C4"/>
    <w:rsid w:val="00966516"/>
    <w:rsid w:val="00967315"/>
    <w:rsid w:val="0096768B"/>
    <w:rsid w:val="0096768C"/>
    <w:rsid w:val="009677B9"/>
    <w:rsid w:val="00970630"/>
    <w:rsid w:val="00970967"/>
    <w:rsid w:val="00970F16"/>
    <w:rsid w:val="009719F2"/>
    <w:rsid w:val="009733EE"/>
    <w:rsid w:val="00973B21"/>
    <w:rsid w:val="00980006"/>
    <w:rsid w:val="00982EE1"/>
    <w:rsid w:val="009839CC"/>
    <w:rsid w:val="00983FB8"/>
    <w:rsid w:val="00984397"/>
    <w:rsid w:val="0098465E"/>
    <w:rsid w:val="0098469C"/>
    <w:rsid w:val="00985850"/>
    <w:rsid w:val="00985A8C"/>
    <w:rsid w:val="009867DE"/>
    <w:rsid w:val="009914B2"/>
    <w:rsid w:val="00992ED0"/>
    <w:rsid w:val="00992FC4"/>
    <w:rsid w:val="009941B5"/>
    <w:rsid w:val="00994CE5"/>
    <w:rsid w:val="009A70A1"/>
    <w:rsid w:val="009A74E3"/>
    <w:rsid w:val="009B0124"/>
    <w:rsid w:val="009B0343"/>
    <w:rsid w:val="009B096A"/>
    <w:rsid w:val="009B1F22"/>
    <w:rsid w:val="009B228F"/>
    <w:rsid w:val="009B3FF3"/>
    <w:rsid w:val="009B43C8"/>
    <w:rsid w:val="009B58FC"/>
    <w:rsid w:val="009C0C28"/>
    <w:rsid w:val="009C36F9"/>
    <w:rsid w:val="009C48A6"/>
    <w:rsid w:val="009C55EF"/>
    <w:rsid w:val="009C6C06"/>
    <w:rsid w:val="009D0338"/>
    <w:rsid w:val="009D05CF"/>
    <w:rsid w:val="009D0B9F"/>
    <w:rsid w:val="009D10DC"/>
    <w:rsid w:val="009D3F02"/>
    <w:rsid w:val="009D793E"/>
    <w:rsid w:val="009D7D10"/>
    <w:rsid w:val="009E05CD"/>
    <w:rsid w:val="009E0E75"/>
    <w:rsid w:val="009E2116"/>
    <w:rsid w:val="009E2419"/>
    <w:rsid w:val="009E2E22"/>
    <w:rsid w:val="009F139E"/>
    <w:rsid w:val="009F27FB"/>
    <w:rsid w:val="009F3B31"/>
    <w:rsid w:val="009F6B49"/>
    <w:rsid w:val="009F7061"/>
    <w:rsid w:val="009F79EB"/>
    <w:rsid w:val="00A00012"/>
    <w:rsid w:val="00A0236A"/>
    <w:rsid w:val="00A02D37"/>
    <w:rsid w:val="00A051AD"/>
    <w:rsid w:val="00A1458D"/>
    <w:rsid w:val="00A14980"/>
    <w:rsid w:val="00A14F07"/>
    <w:rsid w:val="00A15333"/>
    <w:rsid w:val="00A15DA6"/>
    <w:rsid w:val="00A15F25"/>
    <w:rsid w:val="00A219B6"/>
    <w:rsid w:val="00A21BFE"/>
    <w:rsid w:val="00A2357F"/>
    <w:rsid w:val="00A246C4"/>
    <w:rsid w:val="00A261D4"/>
    <w:rsid w:val="00A268E1"/>
    <w:rsid w:val="00A26A64"/>
    <w:rsid w:val="00A2747F"/>
    <w:rsid w:val="00A2749D"/>
    <w:rsid w:val="00A278E8"/>
    <w:rsid w:val="00A27CC8"/>
    <w:rsid w:val="00A3000B"/>
    <w:rsid w:val="00A3004C"/>
    <w:rsid w:val="00A30CE6"/>
    <w:rsid w:val="00A34344"/>
    <w:rsid w:val="00A344AB"/>
    <w:rsid w:val="00A34DF7"/>
    <w:rsid w:val="00A35643"/>
    <w:rsid w:val="00A369AA"/>
    <w:rsid w:val="00A36BAF"/>
    <w:rsid w:val="00A44D06"/>
    <w:rsid w:val="00A45B61"/>
    <w:rsid w:val="00A4720E"/>
    <w:rsid w:val="00A47F84"/>
    <w:rsid w:val="00A50A7C"/>
    <w:rsid w:val="00A53455"/>
    <w:rsid w:val="00A535C3"/>
    <w:rsid w:val="00A54D53"/>
    <w:rsid w:val="00A577A4"/>
    <w:rsid w:val="00A6097B"/>
    <w:rsid w:val="00A61931"/>
    <w:rsid w:val="00A64221"/>
    <w:rsid w:val="00A64943"/>
    <w:rsid w:val="00A64D8B"/>
    <w:rsid w:val="00A65DBA"/>
    <w:rsid w:val="00A6624B"/>
    <w:rsid w:val="00A66C06"/>
    <w:rsid w:val="00A674AF"/>
    <w:rsid w:val="00A71A92"/>
    <w:rsid w:val="00A72773"/>
    <w:rsid w:val="00A753CB"/>
    <w:rsid w:val="00A75777"/>
    <w:rsid w:val="00A75A5F"/>
    <w:rsid w:val="00A80469"/>
    <w:rsid w:val="00A80F2D"/>
    <w:rsid w:val="00A818C5"/>
    <w:rsid w:val="00A828F1"/>
    <w:rsid w:val="00A82B16"/>
    <w:rsid w:val="00A831F1"/>
    <w:rsid w:val="00A84AE0"/>
    <w:rsid w:val="00A90258"/>
    <w:rsid w:val="00A90AD9"/>
    <w:rsid w:val="00A91096"/>
    <w:rsid w:val="00A92D07"/>
    <w:rsid w:val="00A92F1C"/>
    <w:rsid w:val="00A93751"/>
    <w:rsid w:val="00A9460A"/>
    <w:rsid w:val="00A9469D"/>
    <w:rsid w:val="00A94BC4"/>
    <w:rsid w:val="00AA1C65"/>
    <w:rsid w:val="00AA282E"/>
    <w:rsid w:val="00AA2988"/>
    <w:rsid w:val="00AA35DD"/>
    <w:rsid w:val="00AA3770"/>
    <w:rsid w:val="00AB0089"/>
    <w:rsid w:val="00AB287A"/>
    <w:rsid w:val="00AB3176"/>
    <w:rsid w:val="00AB3D9F"/>
    <w:rsid w:val="00AB4192"/>
    <w:rsid w:val="00AB470A"/>
    <w:rsid w:val="00AB7907"/>
    <w:rsid w:val="00AC3935"/>
    <w:rsid w:val="00AC5A3C"/>
    <w:rsid w:val="00AC6A07"/>
    <w:rsid w:val="00AC7737"/>
    <w:rsid w:val="00AD32E9"/>
    <w:rsid w:val="00AD4F34"/>
    <w:rsid w:val="00AD7F20"/>
    <w:rsid w:val="00AE004A"/>
    <w:rsid w:val="00AE0C47"/>
    <w:rsid w:val="00AE2896"/>
    <w:rsid w:val="00AE457D"/>
    <w:rsid w:val="00AE5464"/>
    <w:rsid w:val="00AE61ED"/>
    <w:rsid w:val="00AE7424"/>
    <w:rsid w:val="00AE7E3E"/>
    <w:rsid w:val="00AF1BAE"/>
    <w:rsid w:val="00AF1D87"/>
    <w:rsid w:val="00AF23B6"/>
    <w:rsid w:val="00AF468B"/>
    <w:rsid w:val="00AF471E"/>
    <w:rsid w:val="00AF6338"/>
    <w:rsid w:val="00AF66DA"/>
    <w:rsid w:val="00AF6AFA"/>
    <w:rsid w:val="00AF7114"/>
    <w:rsid w:val="00AF7AF0"/>
    <w:rsid w:val="00B011DD"/>
    <w:rsid w:val="00B01F43"/>
    <w:rsid w:val="00B03B6C"/>
    <w:rsid w:val="00B046AC"/>
    <w:rsid w:val="00B0492B"/>
    <w:rsid w:val="00B0514B"/>
    <w:rsid w:val="00B078B5"/>
    <w:rsid w:val="00B102C9"/>
    <w:rsid w:val="00B13823"/>
    <w:rsid w:val="00B15D59"/>
    <w:rsid w:val="00B16CD9"/>
    <w:rsid w:val="00B16DF8"/>
    <w:rsid w:val="00B203AF"/>
    <w:rsid w:val="00B21A56"/>
    <w:rsid w:val="00B232A1"/>
    <w:rsid w:val="00B25DD3"/>
    <w:rsid w:val="00B26D9F"/>
    <w:rsid w:val="00B270FE"/>
    <w:rsid w:val="00B272B5"/>
    <w:rsid w:val="00B278FB"/>
    <w:rsid w:val="00B31DAC"/>
    <w:rsid w:val="00B32C4B"/>
    <w:rsid w:val="00B3318C"/>
    <w:rsid w:val="00B34106"/>
    <w:rsid w:val="00B34947"/>
    <w:rsid w:val="00B36D64"/>
    <w:rsid w:val="00B4102E"/>
    <w:rsid w:val="00B41CC9"/>
    <w:rsid w:val="00B41D4A"/>
    <w:rsid w:val="00B41DD2"/>
    <w:rsid w:val="00B41EF4"/>
    <w:rsid w:val="00B42767"/>
    <w:rsid w:val="00B42768"/>
    <w:rsid w:val="00B42F90"/>
    <w:rsid w:val="00B43CC4"/>
    <w:rsid w:val="00B4406C"/>
    <w:rsid w:val="00B46935"/>
    <w:rsid w:val="00B46B72"/>
    <w:rsid w:val="00B5372B"/>
    <w:rsid w:val="00B549D0"/>
    <w:rsid w:val="00B56985"/>
    <w:rsid w:val="00B56EB5"/>
    <w:rsid w:val="00B60BA1"/>
    <w:rsid w:val="00B619A3"/>
    <w:rsid w:val="00B61A9D"/>
    <w:rsid w:val="00B62B0B"/>
    <w:rsid w:val="00B64E0F"/>
    <w:rsid w:val="00B65506"/>
    <w:rsid w:val="00B67386"/>
    <w:rsid w:val="00B707B4"/>
    <w:rsid w:val="00B711E3"/>
    <w:rsid w:val="00B72B1E"/>
    <w:rsid w:val="00B734D0"/>
    <w:rsid w:val="00B73510"/>
    <w:rsid w:val="00B73CE4"/>
    <w:rsid w:val="00B7403B"/>
    <w:rsid w:val="00B747FB"/>
    <w:rsid w:val="00B74D96"/>
    <w:rsid w:val="00B7521F"/>
    <w:rsid w:val="00B756DD"/>
    <w:rsid w:val="00B75AD8"/>
    <w:rsid w:val="00B76BC8"/>
    <w:rsid w:val="00B76BD3"/>
    <w:rsid w:val="00B771E2"/>
    <w:rsid w:val="00B81A97"/>
    <w:rsid w:val="00B84025"/>
    <w:rsid w:val="00B84E79"/>
    <w:rsid w:val="00B851B0"/>
    <w:rsid w:val="00B8670B"/>
    <w:rsid w:val="00B86E9C"/>
    <w:rsid w:val="00B86EE0"/>
    <w:rsid w:val="00B87D05"/>
    <w:rsid w:val="00B90A6F"/>
    <w:rsid w:val="00B91A35"/>
    <w:rsid w:val="00B9437A"/>
    <w:rsid w:val="00B972CF"/>
    <w:rsid w:val="00B97CA5"/>
    <w:rsid w:val="00BA118A"/>
    <w:rsid w:val="00BA1801"/>
    <w:rsid w:val="00BA3492"/>
    <w:rsid w:val="00BA3893"/>
    <w:rsid w:val="00BA496B"/>
    <w:rsid w:val="00BA4A83"/>
    <w:rsid w:val="00BA5830"/>
    <w:rsid w:val="00BA5C23"/>
    <w:rsid w:val="00BA5ED3"/>
    <w:rsid w:val="00BB2386"/>
    <w:rsid w:val="00BB2F92"/>
    <w:rsid w:val="00BB3807"/>
    <w:rsid w:val="00BB3FF0"/>
    <w:rsid w:val="00BB53F4"/>
    <w:rsid w:val="00BB5766"/>
    <w:rsid w:val="00BB7CA0"/>
    <w:rsid w:val="00BC02B8"/>
    <w:rsid w:val="00BC0B80"/>
    <w:rsid w:val="00BC2DD7"/>
    <w:rsid w:val="00BC3B8C"/>
    <w:rsid w:val="00BC413B"/>
    <w:rsid w:val="00BC4F23"/>
    <w:rsid w:val="00BD07F0"/>
    <w:rsid w:val="00BD150D"/>
    <w:rsid w:val="00BD17B3"/>
    <w:rsid w:val="00BD1CF9"/>
    <w:rsid w:val="00BD57FB"/>
    <w:rsid w:val="00BD5919"/>
    <w:rsid w:val="00BD7C7E"/>
    <w:rsid w:val="00BD7EFF"/>
    <w:rsid w:val="00BE05B7"/>
    <w:rsid w:val="00BE2581"/>
    <w:rsid w:val="00BE2BA6"/>
    <w:rsid w:val="00BE31BA"/>
    <w:rsid w:val="00BE3F33"/>
    <w:rsid w:val="00BE4699"/>
    <w:rsid w:val="00BE4979"/>
    <w:rsid w:val="00BE731A"/>
    <w:rsid w:val="00BF0174"/>
    <w:rsid w:val="00BF28AE"/>
    <w:rsid w:val="00BF29AC"/>
    <w:rsid w:val="00BF3DC9"/>
    <w:rsid w:val="00BF413A"/>
    <w:rsid w:val="00BF5990"/>
    <w:rsid w:val="00BF7CA7"/>
    <w:rsid w:val="00C02270"/>
    <w:rsid w:val="00C02E0B"/>
    <w:rsid w:val="00C0366E"/>
    <w:rsid w:val="00C04200"/>
    <w:rsid w:val="00C04C2C"/>
    <w:rsid w:val="00C06F14"/>
    <w:rsid w:val="00C072DF"/>
    <w:rsid w:val="00C07420"/>
    <w:rsid w:val="00C07737"/>
    <w:rsid w:val="00C077D9"/>
    <w:rsid w:val="00C1243D"/>
    <w:rsid w:val="00C13B4D"/>
    <w:rsid w:val="00C141D9"/>
    <w:rsid w:val="00C14482"/>
    <w:rsid w:val="00C14977"/>
    <w:rsid w:val="00C14CBE"/>
    <w:rsid w:val="00C15DD5"/>
    <w:rsid w:val="00C163D8"/>
    <w:rsid w:val="00C16779"/>
    <w:rsid w:val="00C17B04"/>
    <w:rsid w:val="00C2233E"/>
    <w:rsid w:val="00C2506D"/>
    <w:rsid w:val="00C25388"/>
    <w:rsid w:val="00C25687"/>
    <w:rsid w:val="00C27241"/>
    <w:rsid w:val="00C2772B"/>
    <w:rsid w:val="00C30105"/>
    <w:rsid w:val="00C31AC8"/>
    <w:rsid w:val="00C31FD2"/>
    <w:rsid w:val="00C32E9D"/>
    <w:rsid w:val="00C32F04"/>
    <w:rsid w:val="00C34A9D"/>
    <w:rsid w:val="00C34B00"/>
    <w:rsid w:val="00C36AA9"/>
    <w:rsid w:val="00C36BA5"/>
    <w:rsid w:val="00C36DF3"/>
    <w:rsid w:val="00C413C6"/>
    <w:rsid w:val="00C421D3"/>
    <w:rsid w:val="00C42B12"/>
    <w:rsid w:val="00C4303A"/>
    <w:rsid w:val="00C4318C"/>
    <w:rsid w:val="00C44120"/>
    <w:rsid w:val="00C44CD4"/>
    <w:rsid w:val="00C44E97"/>
    <w:rsid w:val="00C45A3B"/>
    <w:rsid w:val="00C46895"/>
    <w:rsid w:val="00C5048E"/>
    <w:rsid w:val="00C530DF"/>
    <w:rsid w:val="00C53C6B"/>
    <w:rsid w:val="00C54D66"/>
    <w:rsid w:val="00C60326"/>
    <w:rsid w:val="00C60578"/>
    <w:rsid w:val="00C607DE"/>
    <w:rsid w:val="00C609F5"/>
    <w:rsid w:val="00C62BF3"/>
    <w:rsid w:val="00C6423A"/>
    <w:rsid w:val="00C64B2E"/>
    <w:rsid w:val="00C651A9"/>
    <w:rsid w:val="00C66301"/>
    <w:rsid w:val="00C6633A"/>
    <w:rsid w:val="00C70089"/>
    <w:rsid w:val="00C728E1"/>
    <w:rsid w:val="00C73836"/>
    <w:rsid w:val="00C73D27"/>
    <w:rsid w:val="00C744FD"/>
    <w:rsid w:val="00C74EB1"/>
    <w:rsid w:val="00C75CBF"/>
    <w:rsid w:val="00C75E97"/>
    <w:rsid w:val="00C77608"/>
    <w:rsid w:val="00C77CB8"/>
    <w:rsid w:val="00C80E14"/>
    <w:rsid w:val="00C810E1"/>
    <w:rsid w:val="00C821D5"/>
    <w:rsid w:val="00C82BEE"/>
    <w:rsid w:val="00C85D49"/>
    <w:rsid w:val="00C8748E"/>
    <w:rsid w:val="00C902B9"/>
    <w:rsid w:val="00C90D1D"/>
    <w:rsid w:val="00C90F41"/>
    <w:rsid w:val="00C91564"/>
    <w:rsid w:val="00C916AB"/>
    <w:rsid w:val="00C91CED"/>
    <w:rsid w:val="00C91FFA"/>
    <w:rsid w:val="00C944AC"/>
    <w:rsid w:val="00C9523A"/>
    <w:rsid w:val="00C9630C"/>
    <w:rsid w:val="00C966DB"/>
    <w:rsid w:val="00C96779"/>
    <w:rsid w:val="00CA05D5"/>
    <w:rsid w:val="00CA178D"/>
    <w:rsid w:val="00CA293B"/>
    <w:rsid w:val="00CA3029"/>
    <w:rsid w:val="00CA5B73"/>
    <w:rsid w:val="00CA7A55"/>
    <w:rsid w:val="00CB14DD"/>
    <w:rsid w:val="00CB261A"/>
    <w:rsid w:val="00CB2634"/>
    <w:rsid w:val="00CB31DC"/>
    <w:rsid w:val="00CB3228"/>
    <w:rsid w:val="00CB6035"/>
    <w:rsid w:val="00CB6558"/>
    <w:rsid w:val="00CB7FB3"/>
    <w:rsid w:val="00CC0487"/>
    <w:rsid w:val="00CC0D0A"/>
    <w:rsid w:val="00CC1428"/>
    <w:rsid w:val="00CC2301"/>
    <w:rsid w:val="00CC2461"/>
    <w:rsid w:val="00CC4E40"/>
    <w:rsid w:val="00CC7FEE"/>
    <w:rsid w:val="00CD2EE7"/>
    <w:rsid w:val="00CD39F2"/>
    <w:rsid w:val="00CD491B"/>
    <w:rsid w:val="00CD78BC"/>
    <w:rsid w:val="00CD7F2C"/>
    <w:rsid w:val="00CE0080"/>
    <w:rsid w:val="00CE0EAA"/>
    <w:rsid w:val="00CE233D"/>
    <w:rsid w:val="00CE4D3F"/>
    <w:rsid w:val="00CE5AAA"/>
    <w:rsid w:val="00CE6078"/>
    <w:rsid w:val="00CE6411"/>
    <w:rsid w:val="00CE78B5"/>
    <w:rsid w:val="00CF070D"/>
    <w:rsid w:val="00CF2632"/>
    <w:rsid w:val="00CF5B53"/>
    <w:rsid w:val="00D01684"/>
    <w:rsid w:val="00D03A8C"/>
    <w:rsid w:val="00D047F1"/>
    <w:rsid w:val="00D0504C"/>
    <w:rsid w:val="00D0687E"/>
    <w:rsid w:val="00D07D5C"/>
    <w:rsid w:val="00D10D6A"/>
    <w:rsid w:val="00D13003"/>
    <w:rsid w:val="00D1307E"/>
    <w:rsid w:val="00D15C31"/>
    <w:rsid w:val="00D202EF"/>
    <w:rsid w:val="00D20B82"/>
    <w:rsid w:val="00D21C90"/>
    <w:rsid w:val="00D23760"/>
    <w:rsid w:val="00D24567"/>
    <w:rsid w:val="00D24611"/>
    <w:rsid w:val="00D25BB8"/>
    <w:rsid w:val="00D2693F"/>
    <w:rsid w:val="00D26FFE"/>
    <w:rsid w:val="00D272A4"/>
    <w:rsid w:val="00D30372"/>
    <w:rsid w:val="00D31D37"/>
    <w:rsid w:val="00D32F7C"/>
    <w:rsid w:val="00D3559C"/>
    <w:rsid w:val="00D35B7A"/>
    <w:rsid w:val="00D37328"/>
    <w:rsid w:val="00D42B22"/>
    <w:rsid w:val="00D43A45"/>
    <w:rsid w:val="00D45588"/>
    <w:rsid w:val="00D459E2"/>
    <w:rsid w:val="00D45B16"/>
    <w:rsid w:val="00D46485"/>
    <w:rsid w:val="00D5464E"/>
    <w:rsid w:val="00D54FC4"/>
    <w:rsid w:val="00D554BD"/>
    <w:rsid w:val="00D55C4C"/>
    <w:rsid w:val="00D56DE6"/>
    <w:rsid w:val="00D60A1F"/>
    <w:rsid w:val="00D61551"/>
    <w:rsid w:val="00D6249C"/>
    <w:rsid w:val="00D62E9E"/>
    <w:rsid w:val="00D6352C"/>
    <w:rsid w:val="00D66D93"/>
    <w:rsid w:val="00D7147A"/>
    <w:rsid w:val="00D719AB"/>
    <w:rsid w:val="00D71A8C"/>
    <w:rsid w:val="00D72599"/>
    <w:rsid w:val="00D72A05"/>
    <w:rsid w:val="00D74B0C"/>
    <w:rsid w:val="00D75F67"/>
    <w:rsid w:val="00D75F7C"/>
    <w:rsid w:val="00D811A9"/>
    <w:rsid w:val="00D81243"/>
    <w:rsid w:val="00D812DA"/>
    <w:rsid w:val="00D84967"/>
    <w:rsid w:val="00D85054"/>
    <w:rsid w:val="00D850B8"/>
    <w:rsid w:val="00D86569"/>
    <w:rsid w:val="00D87D4D"/>
    <w:rsid w:val="00D908C2"/>
    <w:rsid w:val="00D90F29"/>
    <w:rsid w:val="00D91BB3"/>
    <w:rsid w:val="00D92255"/>
    <w:rsid w:val="00D92813"/>
    <w:rsid w:val="00D9365F"/>
    <w:rsid w:val="00D95D2E"/>
    <w:rsid w:val="00D971BD"/>
    <w:rsid w:val="00D97490"/>
    <w:rsid w:val="00D979F3"/>
    <w:rsid w:val="00DA15FC"/>
    <w:rsid w:val="00DA1B0B"/>
    <w:rsid w:val="00DA21D7"/>
    <w:rsid w:val="00DA2562"/>
    <w:rsid w:val="00DA5449"/>
    <w:rsid w:val="00DB0769"/>
    <w:rsid w:val="00DB1D26"/>
    <w:rsid w:val="00DB21AA"/>
    <w:rsid w:val="00DB3C28"/>
    <w:rsid w:val="00DB3F94"/>
    <w:rsid w:val="00DB4D35"/>
    <w:rsid w:val="00DB4F02"/>
    <w:rsid w:val="00DB5211"/>
    <w:rsid w:val="00DB59C3"/>
    <w:rsid w:val="00DC15DB"/>
    <w:rsid w:val="00DC1F2A"/>
    <w:rsid w:val="00DC3878"/>
    <w:rsid w:val="00DC45DC"/>
    <w:rsid w:val="00DD0AAB"/>
    <w:rsid w:val="00DD1267"/>
    <w:rsid w:val="00DD341B"/>
    <w:rsid w:val="00DD49DD"/>
    <w:rsid w:val="00DE1361"/>
    <w:rsid w:val="00DE1DC1"/>
    <w:rsid w:val="00DE21AA"/>
    <w:rsid w:val="00DE7614"/>
    <w:rsid w:val="00DF2456"/>
    <w:rsid w:val="00DF2961"/>
    <w:rsid w:val="00DF35AF"/>
    <w:rsid w:val="00DF3A93"/>
    <w:rsid w:val="00DF3F43"/>
    <w:rsid w:val="00DF5206"/>
    <w:rsid w:val="00DF5975"/>
    <w:rsid w:val="00DF5A99"/>
    <w:rsid w:val="00DF652C"/>
    <w:rsid w:val="00DF734D"/>
    <w:rsid w:val="00E008DF"/>
    <w:rsid w:val="00E01572"/>
    <w:rsid w:val="00E02042"/>
    <w:rsid w:val="00E024D1"/>
    <w:rsid w:val="00E02E25"/>
    <w:rsid w:val="00E04984"/>
    <w:rsid w:val="00E04C82"/>
    <w:rsid w:val="00E064ED"/>
    <w:rsid w:val="00E06E75"/>
    <w:rsid w:val="00E108F6"/>
    <w:rsid w:val="00E12D96"/>
    <w:rsid w:val="00E13A75"/>
    <w:rsid w:val="00E14562"/>
    <w:rsid w:val="00E14A75"/>
    <w:rsid w:val="00E14F72"/>
    <w:rsid w:val="00E14FE2"/>
    <w:rsid w:val="00E2248D"/>
    <w:rsid w:val="00E25D88"/>
    <w:rsid w:val="00E27D0C"/>
    <w:rsid w:val="00E302C6"/>
    <w:rsid w:val="00E314FA"/>
    <w:rsid w:val="00E31FB7"/>
    <w:rsid w:val="00E333CD"/>
    <w:rsid w:val="00E33A0F"/>
    <w:rsid w:val="00E35356"/>
    <w:rsid w:val="00E3722D"/>
    <w:rsid w:val="00E42F3B"/>
    <w:rsid w:val="00E45851"/>
    <w:rsid w:val="00E505C0"/>
    <w:rsid w:val="00E50CE4"/>
    <w:rsid w:val="00E5109A"/>
    <w:rsid w:val="00E518B3"/>
    <w:rsid w:val="00E52DCA"/>
    <w:rsid w:val="00E5404E"/>
    <w:rsid w:val="00E544BA"/>
    <w:rsid w:val="00E5689C"/>
    <w:rsid w:val="00E60C49"/>
    <w:rsid w:val="00E60CD2"/>
    <w:rsid w:val="00E6305D"/>
    <w:rsid w:val="00E641DF"/>
    <w:rsid w:val="00E648AF"/>
    <w:rsid w:val="00E64C51"/>
    <w:rsid w:val="00E64FE8"/>
    <w:rsid w:val="00E6552C"/>
    <w:rsid w:val="00E66276"/>
    <w:rsid w:val="00E66733"/>
    <w:rsid w:val="00E66A17"/>
    <w:rsid w:val="00E66D3A"/>
    <w:rsid w:val="00E7365E"/>
    <w:rsid w:val="00E765CC"/>
    <w:rsid w:val="00E80E7C"/>
    <w:rsid w:val="00E81082"/>
    <w:rsid w:val="00E81EE9"/>
    <w:rsid w:val="00E82992"/>
    <w:rsid w:val="00E85328"/>
    <w:rsid w:val="00E8649F"/>
    <w:rsid w:val="00E8678C"/>
    <w:rsid w:val="00E870A3"/>
    <w:rsid w:val="00E873B9"/>
    <w:rsid w:val="00E87992"/>
    <w:rsid w:val="00E909D8"/>
    <w:rsid w:val="00E9313F"/>
    <w:rsid w:val="00E95F3A"/>
    <w:rsid w:val="00E9638C"/>
    <w:rsid w:val="00E96404"/>
    <w:rsid w:val="00E97376"/>
    <w:rsid w:val="00E97459"/>
    <w:rsid w:val="00EA096B"/>
    <w:rsid w:val="00EA1837"/>
    <w:rsid w:val="00EA2F4F"/>
    <w:rsid w:val="00EA4EDF"/>
    <w:rsid w:val="00EA6350"/>
    <w:rsid w:val="00EB05F0"/>
    <w:rsid w:val="00EB0791"/>
    <w:rsid w:val="00EB184F"/>
    <w:rsid w:val="00EB2939"/>
    <w:rsid w:val="00EB2B1C"/>
    <w:rsid w:val="00EB32B8"/>
    <w:rsid w:val="00EB4A19"/>
    <w:rsid w:val="00EB5570"/>
    <w:rsid w:val="00EB6D61"/>
    <w:rsid w:val="00EB7434"/>
    <w:rsid w:val="00EB76AC"/>
    <w:rsid w:val="00EB7A45"/>
    <w:rsid w:val="00EC2EA8"/>
    <w:rsid w:val="00EC42C5"/>
    <w:rsid w:val="00EC44DC"/>
    <w:rsid w:val="00EC64DF"/>
    <w:rsid w:val="00EC7AB4"/>
    <w:rsid w:val="00EC7E1B"/>
    <w:rsid w:val="00ED0D90"/>
    <w:rsid w:val="00ED0F8F"/>
    <w:rsid w:val="00ED175F"/>
    <w:rsid w:val="00ED2439"/>
    <w:rsid w:val="00ED2B92"/>
    <w:rsid w:val="00ED2BAF"/>
    <w:rsid w:val="00ED3166"/>
    <w:rsid w:val="00ED6B11"/>
    <w:rsid w:val="00ED74BF"/>
    <w:rsid w:val="00EE1519"/>
    <w:rsid w:val="00EE3E3C"/>
    <w:rsid w:val="00EE4819"/>
    <w:rsid w:val="00EE6CE3"/>
    <w:rsid w:val="00EF1387"/>
    <w:rsid w:val="00EF1A9B"/>
    <w:rsid w:val="00EF23EF"/>
    <w:rsid w:val="00EF4E99"/>
    <w:rsid w:val="00EF5AF6"/>
    <w:rsid w:val="00EF6552"/>
    <w:rsid w:val="00EF762A"/>
    <w:rsid w:val="00F01458"/>
    <w:rsid w:val="00F02AAE"/>
    <w:rsid w:val="00F039B6"/>
    <w:rsid w:val="00F05538"/>
    <w:rsid w:val="00F0635B"/>
    <w:rsid w:val="00F113B4"/>
    <w:rsid w:val="00F12065"/>
    <w:rsid w:val="00F12680"/>
    <w:rsid w:val="00F12A05"/>
    <w:rsid w:val="00F12EF0"/>
    <w:rsid w:val="00F131EA"/>
    <w:rsid w:val="00F1426E"/>
    <w:rsid w:val="00F15534"/>
    <w:rsid w:val="00F15FE4"/>
    <w:rsid w:val="00F16ACA"/>
    <w:rsid w:val="00F17FE8"/>
    <w:rsid w:val="00F2122F"/>
    <w:rsid w:val="00F21778"/>
    <w:rsid w:val="00F21EC0"/>
    <w:rsid w:val="00F22E8A"/>
    <w:rsid w:val="00F23B9B"/>
    <w:rsid w:val="00F249AF"/>
    <w:rsid w:val="00F25C96"/>
    <w:rsid w:val="00F33AAF"/>
    <w:rsid w:val="00F34C80"/>
    <w:rsid w:val="00F363B6"/>
    <w:rsid w:val="00F3774C"/>
    <w:rsid w:val="00F41291"/>
    <w:rsid w:val="00F4156D"/>
    <w:rsid w:val="00F424EC"/>
    <w:rsid w:val="00F44BF3"/>
    <w:rsid w:val="00F4696A"/>
    <w:rsid w:val="00F46F98"/>
    <w:rsid w:val="00F50481"/>
    <w:rsid w:val="00F51231"/>
    <w:rsid w:val="00F52C35"/>
    <w:rsid w:val="00F52D56"/>
    <w:rsid w:val="00F565FB"/>
    <w:rsid w:val="00F5791F"/>
    <w:rsid w:val="00F579BB"/>
    <w:rsid w:val="00F61441"/>
    <w:rsid w:val="00F616EC"/>
    <w:rsid w:val="00F61820"/>
    <w:rsid w:val="00F62102"/>
    <w:rsid w:val="00F62E98"/>
    <w:rsid w:val="00F62FED"/>
    <w:rsid w:val="00F647BA"/>
    <w:rsid w:val="00F64989"/>
    <w:rsid w:val="00F6532F"/>
    <w:rsid w:val="00F71021"/>
    <w:rsid w:val="00F7122D"/>
    <w:rsid w:val="00F736A0"/>
    <w:rsid w:val="00F73B1F"/>
    <w:rsid w:val="00F75B46"/>
    <w:rsid w:val="00F76226"/>
    <w:rsid w:val="00F762CF"/>
    <w:rsid w:val="00F76BC5"/>
    <w:rsid w:val="00F77127"/>
    <w:rsid w:val="00F774DB"/>
    <w:rsid w:val="00F8487A"/>
    <w:rsid w:val="00F84B07"/>
    <w:rsid w:val="00F85573"/>
    <w:rsid w:val="00F87373"/>
    <w:rsid w:val="00F905F8"/>
    <w:rsid w:val="00F90DCB"/>
    <w:rsid w:val="00F91932"/>
    <w:rsid w:val="00F91E2A"/>
    <w:rsid w:val="00F92B97"/>
    <w:rsid w:val="00F939A9"/>
    <w:rsid w:val="00F94C4D"/>
    <w:rsid w:val="00F95CC9"/>
    <w:rsid w:val="00F97ACD"/>
    <w:rsid w:val="00F97CBE"/>
    <w:rsid w:val="00FA0CB6"/>
    <w:rsid w:val="00FA2175"/>
    <w:rsid w:val="00FA32A9"/>
    <w:rsid w:val="00FA3844"/>
    <w:rsid w:val="00FA593C"/>
    <w:rsid w:val="00FA5FD3"/>
    <w:rsid w:val="00FB0771"/>
    <w:rsid w:val="00FB111E"/>
    <w:rsid w:val="00FB1BBC"/>
    <w:rsid w:val="00FB1F9D"/>
    <w:rsid w:val="00FB2368"/>
    <w:rsid w:val="00FB2C2F"/>
    <w:rsid w:val="00FB413C"/>
    <w:rsid w:val="00FB574A"/>
    <w:rsid w:val="00FB795B"/>
    <w:rsid w:val="00FB7E82"/>
    <w:rsid w:val="00FC4B4D"/>
    <w:rsid w:val="00FC5235"/>
    <w:rsid w:val="00FC69C8"/>
    <w:rsid w:val="00FC703C"/>
    <w:rsid w:val="00FC7191"/>
    <w:rsid w:val="00FD01A1"/>
    <w:rsid w:val="00FD0827"/>
    <w:rsid w:val="00FD1E60"/>
    <w:rsid w:val="00FD2674"/>
    <w:rsid w:val="00FD2C05"/>
    <w:rsid w:val="00FD46DC"/>
    <w:rsid w:val="00FD4AB0"/>
    <w:rsid w:val="00FD7952"/>
    <w:rsid w:val="00FD7DFA"/>
    <w:rsid w:val="00FE0851"/>
    <w:rsid w:val="00FE12A0"/>
    <w:rsid w:val="00FE12B3"/>
    <w:rsid w:val="00FE1EF9"/>
    <w:rsid w:val="00FE263C"/>
    <w:rsid w:val="00FE29A9"/>
    <w:rsid w:val="00FE7BD1"/>
    <w:rsid w:val="00FF04A7"/>
    <w:rsid w:val="00FF09B9"/>
    <w:rsid w:val="00FF14C8"/>
    <w:rsid w:val="00FF19D8"/>
    <w:rsid w:val="00FF369E"/>
    <w:rsid w:val="00FF37E7"/>
    <w:rsid w:val="00FF7A3E"/>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B9437A"/>
    <w:pPr>
      <w:keepNext/>
      <w:keepLines/>
      <w:numPr>
        <w:numId w:val="17"/>
      </w:numPr>
      <w:spacing w:before="240"/>
      <w:outlineLvl w:val="0"/>
    </w:pPr>
    <w:rPr>
      <w:rFonts w:eastAsiaTheme="majorEastAsia" w:cs="Times New Roman (Headings CS)"/>
      <w:color w:val="000000" w:themeColor="text1"/>
      <w:spacing w:val="10"/>
      <w:sz w:val="40"/>
      <w:szCs w:val="32"/>
    </w:rPr>
  </w:style>
  <w:style w:type="paragraph" w:styleId="Heading2">
    <w:name w:val="heading 2"/>
    <w:basedOn w:val="Normal"/>
    <w:next w:val="Normal"/>
    <w:link w:val="Heading2Char"/>
    <w:uiPriority w:val="9"/>
    <w:unhideWhenUsed/>
    <w:qFormat/>
    <w:rsid w:val="00B9437A"/>
    <w:pPr>
      <w:keepLines/>
      <w:widowControl w:val="0"/>
      <w:numPr>
        <w:ilvl w:val="1"/>
        <w:numId w:val="17"/>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B9437A"/>
    <w:pPr>
      <w:keepLines/>
      <w:widowControl w:val="0"/>
      <w:numPr>
        <w:ilvl w:val="2"/>
        <w:numId w:val="17"/>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B851B0"/>
    <w:pPr>
      <w:keepNext/>
      <w:keepLines/>
      <w:numPr>
        <w:ilvl w:val="3"/>
        <w:numId w:val="17"/>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851B0"/>
    <w:pPr>
      <w:keepNext/>
      <w:keepLines/>
      <w:numPr>
        <w:ilvl w:val="4"/>
        <w:numId w:val="17"/>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851B0"/>
    <w:pPr>
      <w:keepNext/>
      <w:keepLines/>
      <w:numPr>
        <w:ilvl w:val="5"/>
        <w:numId w:val="17"/>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851B0"/>
    <w:pPr>
      <w:keepNext/>
      <w:keepLines/>
      <w:numPr>
        <w:ilvl w:val="6"/>
        <w:numId w:val="17"/>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851B0"/>
    <w:pPr>
      <w:keepNext/>
      <w:keepLines/>
      <w:numPr>
        <w:ilvl w:val="7"/>
        <w:numId w:val="1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851B0"/>
    <w:pPr>
      <w:keepNext/>
      <w:keepLines/>
      <w:numPr>
        <w:ilvl w:val="8"/>
        <w:numId w:val="1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B9437A"/>
    <w:rPr>
      <w:rFonts w:ascii="Times New Roman" w:eastAsiaTheme="majorEastAsia" w:hAnsi="Times New Roman" w:cs="Times New Roman (Headings CS)"/>
      <w:color w:val="000000" w:themeColor="text1"/>
      <w:spacing w:val="10"/>
      <w:sz w:val="4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B43CC4"/>
    <w:pPr>
      <w:spacing w:after="10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A0236A"/>
    <w:pPr>
      <w:spacing w:after="100" w:line="336" w:lineRule="auto"/>
      <w:ind w:left="238"/>
    </w:pPr>
  </w:style>
  <w:style w:type="paragraph" w:styleId="TOC3">
    <w:name w:val="toc 3"/>
    <w:basedOn w:val="Normal"/>
    <w:next w:val="Normal"/>
    <w:autoRedefine/>
    <w:uiPriority w:val="39"/>
    <w:unhideWhenUsed/>
    <w:rsid w:val="00A0236A"/>
    <w:pPr>
      <w:spacing w:after="100" w:line="336"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553D75"/>
    <w:pPr>
      <w:framePr w:hSpace="181" w:wrap="around" w:vAnchor="text" w:hAnchor="page" w:x="923" w:y="341"/>
      <w:spacing w:after="0"/>
    </w:pPr>
    <w:rPr>
      <w:rFonts w:ascii="Arial" w:hAnsi="Arial" w:cs="Arial"/>
      <w:sz w:val="21"/>
      <w:szCs w:val="16"/>
      <w:lang w:val="fi-FI"/>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261D5F"/>
    <w:pPr>
      <w:spacing w:after="0"/>
      <w:ind w:left="720" w:hanging="720"/>
    </w:pPr>
  </w:style>
  <w:style w:type="paragraph" w:styleId="Caption">
    <w:name w:val="caption"/>
    <w:basedOn w:val="Normal"/>
    <w:next w:val="Normal"/>
    <w:uiPriority w:val="35"/>
    <w:unhideWhenUsed/>
    <w:qFormat/>
    <w:rsid w:val="00020EA1"/>
    <w:pPr>
      <w:spacing w:after="480" w:line="276" w:lineRule="auto"/>
      <w:jc w:val="left"/>
    </w:pPr>
    <w:rPr>
      <w:iCs/>
      <w:color w:val="000000" w:themeColor="text1"/>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 w:type="paragraph" w:styleId="TableofFigures">
    <w:name w:val="table of figures"/>
    <w:basedOn w:val="Normal"/>
    <w:next w:val="Normal"/>
    <w:uiPriority w:val="99"/>
    <w:unhideWhenUsed/>
    <w:rsid w:val="00D908C2"/>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598101285">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690921">
      <w:bodyDiv w:val="1"/>
      <w:marLeft w:val="0"/>
      <w:marRight w:val="0"/>
      <w:marTop w:val="0"/>
      <w:marBottom w:val="0"/>
      <w:divBdr>
        <w:top w:val="none" w:sz="0" w:space="0" w:color="auto"/>
        <w:left w:val="none" w:sz="0" w:space="0" w:color="auto"/>
        <w:bottom w:val="none" w:sz="0" w:space="0" w:color="auto"/>
        <w:right w:val="none" w:sz="0" w:space="0" w:color="auto"/>
      </w:divBdr>
      <w:divsChild>
        <w:div w:id="895970660">
          <w:marLeft w:val="0"/>
          <w:marRight w:val="0"/>
          <w:marTop w:val="0"/>
          <w:marBottom w:val="0"/>
          <w:divBdr>
            <w:top w:val="none" w:sz="0" w:space="0" w:color="auto"/>
            <w:left w:val="none" w:sz="0" w:space="0" w:color="auto"/>
            <w:bottom w:val="none" w:sz="0" w:space="0" w:color="auto"/>
            <w:right w:val="none" w:sz="0" w:space="0" w:color="auto"/>
          </w:divBdr>
          <w:divsChild>
            <w:div w:id="1287354948">
              <w:marLeft w:val="0"/>
              <w:marRight w:val="0"/>
              <w:marTop w:val="0"/>
              <w:marBottom w:val="0"/>
              <w:divBdr>
                <w:top w:val="none" w:sz="0" w:space="0" w:color="auto"/>
                <w:left w:val="none" w:sz="0" w:space="0" w:color="auto"/>
                <w:bottom w:val="none" w:sz="0" w:space="0" w:color="auto"/>
                <w:right w:val="none" w:sz="0" w:space="0" w:color="auto"/>
              </w:divBdr>
              <w:divsChild>
                <w:div w:id="1090656606">
                  <w:marLeft w:val="0"/>
                  <w:marRight w:val="0"/>
                  <w:marTop w:val="0"/>
                  <w:marBottom w:val="0"/>
                  <w:divBdr>
                    <w:top w:val="none" w:sz="0" w:space="0" w:color="auto"/>
                    <w:left w:val="none" w:sz="0" w:space="0" w:color="auto"/>
                    <w:bottom w:val="none" w:sz="0" w:space="0" w:color="auto"/>
                    <w:right w:val="none" w:sz="0" w:space="0" w:color="auto"/>
                  </w:divBdr>
                  <w:divsChild>
                    <w:div w:id="27148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theme" Target="theme/theme1.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075782-887B-7146-BE6D-B5573E10F1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1</TotalTime>
  <Pages>47</Pages>
  <Words>10580</Words>
  <Characters>60310</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1247</cp:revision>
  <cp:lastPrinted>2019-05-16T09:31:00Z</cp:lastPrinted>
  <dcterms:created xsi:type="dcterms:W3CDTF">2019-05-16T09:31:00Z</dcterms:created>
  <dcterms:modified xsi:type="dcterms:W3CDTF">2019-06-14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KiJIknw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